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801B10" w14:textId="77777777" w:rsidR="00E670E8" w:rsidRDefault="00E670E8" w:rsidP="00E670E8">
      <w:pPr>
        <w:pStyle w:val="Heading1"/>
        <w:tabs>
          <w:tab w:val="center" w:pos="3968"/>
          <w:tab w:val="left" w:pos="6370"/>
        </w:tabs>
        <w:spacing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28"/>
          <w:lang w:val="en-US"/>
        </w:rPr>
      </w:pPr>
      <w:bookmarkStart w:id="0" w:name="_Toc138657595"/>
      <w:r w:rsidRPr="008755F8">
        <w:rPr>
          <w:rFonts w:ascii="Times New Roman" w:hAnsi="Times New Roman" w:cs="Times New Roman"/>
          <w:b/>
          <w:bCs/>
          <w:color w:val="000000" w:themeColor="text1"/>
          <w:sz w:val="28"/>
          <w:szCs w:val="28"/>
          <w:lang w:val="en-US"/>
        </w:rPr>
        <w:t>DAFTAR PUSTAKA</w:t>
      </w:r>
      <w:bookmarkEnd w:id="0"/>
    </w:p>
    <w:p w14:paraId="589AE883" w14:textId="77777777" w:rsidR="00E670E8" w:rsidRPr="008755F8" w:rsidRDefault="00E670E8" w:rsidP="00E670E8">
      <w:pPr>
        <w:spacing w:line="360" w:lineRule="auto"/>
        <w:rPr>
          <w:lang w:val="en-US"/>
        </w:rPr>
      </w:pPr>
    </w:p>
    <w:p w14:paraId="49D6D02B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DE3"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begin" w:fldLock="1"/>
      </w:r>
      <w:r w:rsidRPr="00E80DE3">
        <w:rPr>
          <w:rFonts w:ascii="Times New Roman" w:hAnsi="Times New Roman" w:cs="Times New Roman"/>
          <w:b/>
          <w:bCs/>
          <w:sz w:val="24"/>
          <w:szCs w:val="24"/>
          <w:lang w:val="en-US"/>
        </w:rPr>
        <w:instrText xml:space="preserve">ADDIN Mendeley Bibliography CSL_BIBLIOGRAPHY </w:instrText>
      </w:r>
      <w:r w:rsidRPr="00E80DE3"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separate"/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Abdurrahman, M., &amp; Muhidin, S. A. (2011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anduan Praktis Memahami Penelitian (Bidang Sosial, Administrasi, dan Pendidikan)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 Pustaka Setia.</w:t>
      </w:r>
    </w:p>
    <w:p w14:paraId="50FCCEA6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Amrianah, H. (2019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stres kerja terhadap kinerja pegawai pada kantor bank sulselbar cabang barru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1), 13–34.</w:t>
      </w:r>
    </w:p>
    <w:p w14:paraId="0D9085A8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Ariefianto, M. D. (2012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Ekonometrika : Esensi dan Aplikasi dengan E Views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N. I. Sallama (ed.)). Erlangga.</w:t>
      </w:r>
    </w:p>
    <w:p w14:paraId="7C643F37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Arifin, S. (2012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Leadership (Ilmu dan Seni Kepemimpinan)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 Mitra Wacana Media. http//www.mitrawacanamedia.com</w:t>
      </w:r>
    </w:p>
    <w:p w14:paraId="2CDA223C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Bangun, W. (2012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T. P. 1 (ed.)). Penerbit Erlangga. http://www.erlangga.co.id</w:t>
      </w:r>
    </w:p>
    <w:p w14:paraId="47601803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Buulolo, F., Dakhi, P., &amp; Zagolo, E. F. (2021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Stres Kerja Terhadap Kinerja Pegawai Pada Kantor Camat Aramo Kabupaten Nias Selatan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C85F81E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Fathur, A., Salviah, E., &amp; Sabora, I. A. (2022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Stres Kerja dan Konflik Kerja Terhadap Kinerja Pegawai Pada Kantor Dinas Pemberdayaan Masyarakat dan Perlindungan Anak kabupaten Buol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1), 71–82.</w:t>
      </w:r>
    </w:p>
    <w:p w14:paraId="4A8C663F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Ghozali, I. (2013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1 Up Date PLS Regresi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14:paraId="073B6671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Giovanni, M., Kojo, C., &amp; Lengkong, V. P. . (2015). Pengaruh Konflik Peran, Konflik Kerja dan Stres Kerja Terhadap Kinerja Karyawan Pada PT. Air Manado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3 September 2015), 90–98.</w:t>
      </w:r>
    </w:p>
    <w:p w14:paraId="0CD5B194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Handoko, T. H. (2008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anajemen Personalia dan Sumber Daya Manusia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Edisi Kedu). BPFE Yogyakarta.</w:t>
      </w:r>
    </w:p>
    <w:p w14:paraId="7D0A3AE7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Harsanto, A. T., &amp; Firdaus. (2022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Komunikasi dan Etos Kerja Terhadap Kinerja Pegawai Pada Bsagian Organisasi ekretaris Daerah Kota Palembang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A212D">
        <w:rPr>
          <w:rFonts w:ascii="Times New Roman" w:hAnsi="Times New Roman" w:cs="Times New Roman"/>
          <w:noProof/>
          <w:sz w:val="24"/>
          <w:szCs w:val="24"/>
        </w:rPr>
        <w:t>, 173–184.</w:t>
      </w:r>
    </w:p>
    <w:p w14:paraId="0C829C58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Hasibuan, M. (2020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(edisi revisi)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Edisi Revi). PT. Bumi Aksara.</w:t>
      </w:r>
    </w:p>
    <w:p w14:paraId="09B48927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Hidayah, M., &amp; Ariyanti, Y. (2018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Stres Kerja dan Komunikasi Terhadap Kinerja Pegawai Dinas Perindustrian Dan Perdagangan Provinsi Jawa Tengah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6DFE64F2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Julvia, C. (2016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Stres Kerja dan Konflik Kerja Terhadap Kinerja Karyawan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53739891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Liliweri, A. (2014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Sosiologi &amp; Komunikasi Organisasi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R. Damayanti (ed.); Cet. 1). Bumi Askara.</w:t>
      </w:r>
    </w:p>
    <w:p w14:paraId="14B0C7DF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Luthans, F. (2006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rilaku Prganisasi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S. Purwanti (ed.); Edisi 10). Penerbit Andi Yogyakarta.</w:t>
      </w:r>
    </w:p>
    <w:p w14:paraId="5CF07DA4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M. Hasby. (2017). Perawat Bagian Rawat Inap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Jom Fekon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1), 884–898.</w:t>
      </w:r>
    </w:p>
    <w:p w14:paraId="1110EF4C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Mangkunegara, A. P. (2013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 PT. Remaja Roskadarya.</w:t>
      </w:r>
    </w:p>
    <w:p w14:paraId="51B8ED9B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Mangkunegara, A. P. (2014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rencanaan dan Pengembangan Sumber Daya Manusia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 Refika Aditama.</w:t>
      </w:r>
    </w:p>
    <w:p w14:paraId="3E803996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Marista, L. (2018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Konflik Kerja dan Stres Kerja Terhadap Kinerja Karyawan Di PT Bama Berita Sarana Televisi ( BBSTV Surabaya)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A212D">
        <w:rPr>
          <w:rFonts w:ascii="Times New Roman" w:hAnsi="Times New Roman" w:cs="Times New Roman"/>
          <w:noProof/>
          <w:sz w:val="24"/>
          <w:szCs w:val="24"/>
        </w:rPr>
        <w:t>, 39–51.</w:t>
      </w:r>
    </w:p>
    <w:p w14:paraId="582E0702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Nadeak, T., Lie, D., Butarbutar, M., &amp; Efendi, E. (2018). Pengaruh Stres Kerja Dan Konflik Kerja Terhadap Kinerja Pegawai Pada Kanwil Djp Sumut Ii Pematangsiantar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aker: Jurnal Manajemen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1), 1–12. https://doi.org/10.37403/maker.v2i1.31</w:t>
      </w:r>
    </w:p>
    <w:p w14:paraId="78CFB78F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Oemar, U. (2017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stres kerja terhadap kinerja pegawai pada dinas pendapatan, keuangan dan aset daerah kabupaten musi manyuasin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3C1CF00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Priyatno, D. (2012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Belajar Praktis Analisis Parametrik &amp; Non Parametrik dengan SPSS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 Gava Media.</w:t>
      </w:r>
    </w:p>
    <w:p w14:paraId="4D2F1C20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Putra, D. D., Rifdan, &amp; Umar, F. (2017). Kinerja Pegawai Dalam Pelayanan Publik Di Kelurahan Mallawa Kecamatan Mallusetasi Kabupaten Barru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s, Business and Management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Volume IV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c), 79–91. http://ojs.unm.ac.id/tomalebbi/article/download/6739/3850</w:t>
      </w:r>
    </w:p>
    <w:p w14:paraId="2356CB66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Putra, D. M. (2022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Konflik Kerja Terhadap Kinerja Pegawai Pada Dinas Pemuda Dan Olahraga Kota Banda Aceh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1), 17–33.</w:t>
      </w:r>
    </w:p>
    <w:p w14:paraId="53C5BE60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Putra, I. B. K. S., &amp; Rahyuda, A. G. (2015). Pengaruh Lingkungan Kerja Fisik dan Stres Kerja Terhadap Kinerja Pegawai Di UPT. Pengujian Kendaraan Bermotor Dinas Perhubungan Kota Denpasar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Jurnal Manajenen Unud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9), 2491–2506.</w:t>
      </w:r>
    </w:p>
    <w:p w14:paraId="64255D29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Riana, D., &amp; Agatha, V. Y. (2016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Konflik Kerja, Stres Kerja, Ddan Lingkungan Kerja terhadap Kinerja Kayrawan pada Perusahaan Kantong Plastik Keris Surakarta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14:paraId="0873EA81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iduwan. (2005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etode Dan Teknik Penyusunan Proposal Penelitian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61F80CF6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Riduwan, &amp; Kuncoro, E. A. (2013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Cara Menggunakan Dan Memaknai Path Analysis (Analisis Jalur) Lengkap dengan Contoh Tesis dan Perhitungan SPSS 17.0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041618C1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Rivai, V. (2008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rformance Appraisal: Sistem yang tepat untuk menilai kinerja karyawan dan meningkatkan daya saing perusahaan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Edisi Kedu). Rajawali Grafindo Persada.</w:t>
      </w:r>
    </w:p>
    <w:p w14:paraId="5EC0605B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Robbins, S. P., &amp; Judge, T. A. (2018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A. Suslia (ed.); Edisi 16). Penerbit Salemba Empat. http://www.penerbitsalembaempat.com</w:t>
      </w:r>
    </w:p>
    <w:p w14:paraId="153D5E66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Sedarmayanti, H., &amp; Hidayat, S. (2011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 Tandar Maju.</w:t>
      </w:r>
    </w:p>
    <w:p w14:paraId="6E5B32A3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Silalahi, F. A., Wibowo, E. A., &amp; Hasibuan, R. (2021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Komunikasi, Disiplin Kerja, Etos Kerja, dan Lingkungan Kerja Fisik Terhadap Kinerja Karyawan PT. Esun international Utama Indonesia Batam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3BB29146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Sinambela, L. P. (2016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Suryani &amp; R. Damayanti (eds.); Cet. 1). Bumi Askara.</w:t>
      </w:r>
    </w:p>
    <w:p w14:paraId="4C7C0039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Sugiyono. (2013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 &amp; D</w:t>
      </w:r>
      <w:r w:rsidRPr="002A212D">
        <w:rPr>
          <w:rFonts w:ascii="Times New Roman" w:hAnsi="Times New Roman" w:cs="Times New Roman"/>
          <w:noProof/>
          <w:sz w:val="24"/>
          <w:szCs w:val="24"/>
        </w:rPr>
        <w:t>. penerbit Alfabeta.</w:t>
      </w:r>
    </w:p>
    <w:p w14:paraId="4C2163B9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 Untuk Skripsi, Tesis dan Disertasi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A. Cristian (ed.)). CV. Andi Offset.</w:t>
      </w:r>
    </w:p>
    <w:p w14:paraId="37FB81F4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Supriatin, D., Amelia, S. R., Roshela, Y. I., &amp; Purbalingga, U. P. (2021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3 1,2,3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A212D">
        <w:rPr>
          <w:rFonts w:ascii="Times New Roman" w:hAnsi="Times New Roman" w:cs="Times New Roman"/>
          <w:noProof/>
          <w:sz w:val="24"/>
          <w:szCs w:val="24"/>
        </w:rPr>
        <w:t>, 1–7.</w:t>
      </w:r>
    </w:p>
    <w:p w14:paraId="46B54E00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Takasenseran, M. C., Mandey, S. L., &amp; Kojo, C. (2014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, Komunikasi, dan stres Kerja Terhadap Kinerja Pegawai pada Dinasi Pendidikan dan Kebudayaan Provinsi Sulut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3), 1726–1736.</w:t>
      </w:r>
    </w:p>
    <w:p w14:paraId="347E201B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Wahyudi, &amp; Hidayat, W. (2019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Manajemen Konflik dan Stres Dalam Organisasi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 (Edisi Keti). Alfabeta Cv. www.cvalfabeta.com</w:t>
      </w:r>
    </w:p>
    <w:p w14:paraId="65A277EF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Wahyuni Nengsih, N. S., Sari, D. P., &amp; Ramadhanu, A. (2019). Analisis Kinerja Karyawan Berdasarkan Komunikasi, Stres Kerja,Konflik Kerja Pt. Sumbar Andalas Kencana Pom Muara Timpeh Kabupaten Dharmasraya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Dan Sistem Informasi Bisnis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1), 67–73. https://doi.org/10.47233/jteksis.v1i1.24</w:t>
      </w:r>
    </w:p>
    <w:p w14:paraId="24DFFAA5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Wandi, D., Adha, S., &amp; Asriyah, I. (2019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Komunikasi Terhadap Kinerja Pegawai pada Badan Penanggulangan bencana Daerah (BPBD) provinsi Banten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2), 18–30.</w:t>
      </w:r>
    </w:p>
    <w:p w14:paraId="3F9F5838" w14:textId="77777777" w:rsidR="00E670E8" w:rsidRPr="002A212D" w:rsidRDefault="00E670E8" w:rsidP="00E670E8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212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idjaja, Y. R., Widhiyanti, I. S., &amp; Mubarok, A. (2021)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Pengaruh KOnflik Kerja dan Stres Kerja Terhadap Kinerja Karyawan Di CV. Perdana JAva Creative Bandung</w:t>
      </w:r>
      <w:r w:rsidRPr="002A21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12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A212D">
        <w:rPr>
          <w:rFonts w:ascii="Times New Roman" w:hAnsi="Times New Roman" w:cs="Times New Roman"/>
          <w:noProof/>
          <w:sz w:val="24"/>
          <w:szCs w:val="24"/>
        </w:rPr>
        <w:t>(2), 83–94.</w:t>
      </w:r>
    </w:p>
    <w:p w14:paraId="5F0832BC" w14:textId="77777777" w:rsidR="00E670E8" w:rsidRPr="00A10535" w:rsidRDefault="00E670E8" w:rsidP="00E670E8">
      <w:pPr>
        <w:tabs>
          <w:tab w:val="left" w:pos="3110"/>
        </w:tabs>
        <w:spacing w:before="240" w:line="240" w:lineRule="auto"/>
        <w:jc w:val="both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E80DE3"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end"/>
      </w:r>
    </w:p>
    <w:p w14:paraId="588F40B2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0AB1C3CF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60B19930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184EC119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20529CD3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1C56FBBC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50040DCC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46923548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7212F3C1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5C1E22D4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0B2B18A1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0F5C8466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6B500176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775505D9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13CE4AF3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6C1DFC27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555F66FE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47FEFDCF" w14:textId="77777777" w:rsidR="00E670E8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1C5BB861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05BD3456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468D8B94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3F30796B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41AED0BE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6A8ADED0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6C92D0F0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57667F4C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122E670C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1933E212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7674948B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717387B0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  <w:r w:rsidRPr="00E274C1"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45720" distB="45720" distL="114300" distR="114300" simplePos="0" relativeHeight="251660288" behindDoc="0" locked="0" layoutInCell="1" allowOverlap="1" wp14:anchorId="6B9906BF" wp14:editId="68A4B037">
                <wp:simplePos x="0" y="0"/>
                <wp:positionH relativeFrom="page">
                  <wp:posOffset>1276350</wp:posOffset>
                </wp:positionH>
                <wp:positionV relativeFrom="paragraph">
                  <wp:posOffset>439420</wp:posOffset>
                </wp:positionV>
                <wp:extent cx="5613400" cy="1612900"/>
                <wp:effectExtent l="0" t="0" r="0" b="6350"/>
                <wp:wrapSquare wrapText="bothSides"/>
                <wp:docPr id="140895801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13400" cy="161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DFFFBAD" w14:textId="77777777" w:rsidR="00E670E8" w:rsidRPr="00E9050D" w:rsidRDefault="00E670E8" w:rsidP="00E670E8">
                            <w:pPr>
                              <w:pStyle w:val="Heading1"/>
                              <w:tabs>
                                <w:tab w:val="center" w:pos="3968"/>
                                <w:tab w:val="left" w:pos="6370"/>
                              </w:tabs>
                              <w:spacing w:line="360" w:lineRule="auto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144"/>
                                <w:szCs w:val="144"/>
                                <w:lang w:val="en-US"/>
                              </w:rPr>
                            </w:pPr>
                            <w:bookmarkStart w:id="1" w:name="_Toc138657596"/>
                            <w:r w:rsidRPr="00E9050D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144"/>
                                <w:szCs w:val="144"/>
                                <w:lang w:val="en-US"/>
                              </w:rPr>
                              <w:t>LAMPIRAN</w:t>
                            </w:r>
                            <w:bookmarkEnd w:id="1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B9906B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00.5pt;margin-top:34.6pt;width:442pt;height:127pt;z-index:251660288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" filled="f" stroked="f">
                <v:textbox>
                  <w:txbxContent>
                    <w:p w14:paraId="2DFFFBAD" w14:textId="77777777" w:rsidR="00E670E8" w:rsidRPr="00E9050D" w:rsidRDefault="00E670E8" w:rsidP="00E670E8">
                      <w:pPr>
                        <w:pStyle w:val="Heading1"/>
                        <w:tabs>
                          <w:tab w:val="center" w:pos="3968"/>
                          <w:tab w:val="left" w:pos="6370"/>
                        </w:tabs>
                        <w:spacing w:line="360" w:lineRule="auto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144"/>
                          <w:szCs w:val="144"/>
                          <w:lang w:val="en-US"/>
                        </w:rPr>
                      </w:pPr>
                      <w:bookmarkStart w:id="2" w:name="_Toc138657596"/>
                      <w:r w:rsidRPr="00E9050D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144"/>
                          <w:szCs w:val="144"/>
                          <w:lang w:val="en-US"/>
                        </w:rPr>
                        <w:t>LAMPIRAN</w:t>
                      </w:r>
                      <w:bookmarkEnd w:id="2"/>
                    </w:p>
                  </w:txbxContent>
                </v:textbox>
                <w10:wrap type="square" anchorx="page"/>
              </v:shape>
            </w:pict>
          </mc:Fallback>
        </mc:AlternateContent>
      </w:r>
    </w:p>
    <w:p w14:paraId="78295A0E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6570B34F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2F9BD104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07AE4ED6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45132D0D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0BB4263D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192BB5D3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3CEB13F4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2169493D" w14:textId="77777777" w:rsidR="00E670E8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p w14:paraId="5F2B7B94" w14:textId="77777777" w:rsidR="00E670E8" w:rsidRDefault="00E670E8" w:rsidP="00E670E8">
      <w:pPr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2230D57A" w14:textId="77777777" w:rsidR="00E670E8" w:rsidRDefault="00E670E8" w:rsidP="00E670E8">
      <w:pPr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467A74B3" w14:textId="77777777" w:rsidR="00E670E8" w:rsidRDefault="00E670E8" w:rsidP="00E670E8">
      <w:pPr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62DBC686" w14:textId="77777777" w:rsidR="00E670E8" w:rsidRDefault="00E670E8" w:rsidP="00E670E8">
      <w:pPr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245BF82B" w14:textId="77777777" w:rsidR="00E670E8" w:rsidRDefault="00E670E8" w:rsidP="00E670E8">
      <w:pPr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774C5C44" w14:textId="77777777" w:rsidR="00E670E8" w:rsidRPr="000F02D4" w:rsidRDefault="00E670E8" w:rsidP="00E670E8">
      <w:pPr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lastRenderedPageBreak/>
        <w:t xml:space="preserve">Lampiran 1. Lembar </w:t>
      </w:r>
      <w:proofErr w:type="spellStart"/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t>Kuesioner</w:t>
      </w:r>
      <w:proofErr w:type="spellEnd"/>
    </w:p>
    <w:p w14:paraId="477C83F4" w14:textId="77777777" w:rsidR="00E670E8" w:rsidRDefault="00E670E8" w:rsidP="00E670E8">
      <w:pPr>
        <w:jc w:val="center"/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</w:pPr>
      <w:r w:rsidRPr="00154B7C"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  <w:t>KATA PENGANTAR</w:t>
      </w:r>
    </w:p>
    <w:p w14:paraId="0EDF0D2C" w14:textId="77777777" w:rsidR="00E670E8" w:rsidRPr="00154B7C" w:rsidRDefault="00E670E8" w:rsidP="00E670E8">
      <w:pPr>
        <w:jc w:val="center"/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</w:pPr>
    </w:p>
    <w:p w14:paraId="1E09092F" w14:textId="77777777" w:rsidR="00E670E8" w:rsidRPr="00154B7C" w:rsidRDefault="00E670E8" w:rsidP="00E670E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Perihal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54B7C">
        <w:rPr>
          <w:rFonts w:ascii="Times New Roman" w:hAnsi="Times New Roman" w:cs="Times New Roman"/>
          <w:sz w:val="24"/>
          <w:szCs w:val="24"/>
          <w:lang w:val="en-US"/>
        </w:rPr>
        <w:tab/>
        <w:t xml:space="preserve"> </w:t>
      </w:r>
      <w:proofErr w:type="gramStart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 :</w:t>
      </w:r>
      <w:proofErr w:type="gram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Permohonan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Pengisian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Kuesioner</w:t>
      </w:r>
      <w:proofErr w:type="spellEnd"/>
    </w:p>
    <w:p w14:paraId="5BB20C64" w14:textId="77777777" w:rsidR="00E670E8" w:rsidRDefault="00E670E8" w:rsidP="00E670E8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Judul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154B7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Pengaruh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Komunikasi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Stres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Konflik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8923AA2" w14:textId="77777777" w:rsidR="00E670E8" w:rsidRPr="00154B7C" w:rsidRDefault="00E670E8" w:rsidP="00E670E8">
      <w:pPr>
        <w:spacing w:after="0" w:line="360" w:lineRule="auto"/>
        <w:ind w:left="144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   </w:t>
      </w:r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Kinerja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Pegawai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Inspektorat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Daerah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Kab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>. Brebes</w:t>
      </w:r>
    </w:p>
    <w:p w14:paraId="7CE03EAD" w14:textId="77777777" w:rsidR="00E670E8" w:rsidRPr="00154B7C" w:rsidRDefault="00E670E8" w:rsidP="00E670E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Yth</w:t>
      </w:r>
      <w:proofErr w:type="spellEnd"/>
    </w:p>
    <w:p w14:paraId="41D16D48" w14:textId="77777777" w:rsidR="00E670E8" w:rsidRPr="00154B7C" w:rsidRDefault="00E670E8" w:rsidP="00E670E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54B7C">
        <w:rPr>
          <w:rFonts w:ascii="Times New Roman" w:hAnsi="Times New Roman" w:cs="Times New Roman"/>
          <w:sz w:val="24"/>
          <w:szCs w:val="24"/>
          <w:lang w:val="en-US"/>
        </w:rPr>
        <w:t>Bapak/Ibu/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Sdr</w:t>
      </w:r>
      <w:proofErr w:type="spellEnd"/>
    </w:p>
    <w:p w14:paraId="1A5A3581" w14:textId="77777777" w:rsidR="00E670E8" w:rsidRPr="00154B7C" w:rsidRDefault="00E670E8" w:rsidP="00E670E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54B7C">
        <w:rPr>
          <w:rFonts w:ascii="Times New Roman" w:hAnsi="Times New Roman" w:cs="Times New Roman"/>
          <w:sz w:val="24"/>
          <w:szCs w:val="24"/>
          <w:lang w:val="en-US"/>
        </w:rPr>
        <w:t xml:space="preserve">Di </w:t>
      </w:r>
      <w:proofErr w:type="spellStart"/>
      <w:r w:rsidRPr="00154B7C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</w:p>
    <w:p w14:paraId="11C3613F" w14:textId="77777777" w:rsidR="00E670E8" w:rsidRPr="00154B7C" w:rsidRDefault="00E670E8" w:rsidP="00E670E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F765707" w14:textId="77777777" w:rsidR="00E670E8" w:rsidRPr="00154B7C" w:rsidRDefault="00E670E8" w:rsidP="00E670E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54B7C">
        <w:rPr>
          <w:rFonts w:ascii="Times New Roman" w:hAnsi="Times New Roman" w:cs="Times New Roman"/>
          <w:sz w:val="24"/>
          <w:szCs w:val="24"/>
          <w:lang w:val="en-US"/>
        </w:rPr>
        <w:t>Dengan Hormat,</w:t>
      </w:r>
    </w:p>
    <w:p w14:paraId="49F5504E" w14:textId="77777777" w:rsidR="00E670E8" w:rsidRPr="00B57BD1" w:rsidRDefault="00E670E8" w:rsidP="00E670E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Dalam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rangk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enyelesaik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, kami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ahasisw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Fakultas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Ekonomi dan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Bisnis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Universitas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Pancasakt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Tegal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oho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partisipas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Bapak/Ibu/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d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engis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kuesioner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kami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ediak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31692FB" w14:textId="77777777" w:rsidR="00E670E8" w:rsidRPr="00B57BD1" w:rsidRDefault="00E670E8" w:rsidP="00E670E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Adapun data yang kami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int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kondis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dirasak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Bapak/Ibu/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d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elam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. Kami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enjag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kerahasiaanny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kepenting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14:paraId="74118E6F" w14:textId="77777777" w:rsidR="00E670E8" w:rsidRPr="00B57BD1" w:rsidRDefault="00E670E8" w:rsidP="00E670E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jawab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diberik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bantu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ternila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hargany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bag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. Kami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emberik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jangk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elam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inggu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kuesioner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kami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ebark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>, agar Bapak/Ibu/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d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seger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engembalikanny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kami.</w:t>
      </w:r>
    </w:p>
    <w:p w14:paraId="60921DB3" w14:textId="77777777" w:rsidR="00E670E8" w:rsidRPr="00B57BD1" w:rsidRDefault="00E670E8" w:rsidP="00E670E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Atas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perhati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bantuanny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, kami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mengucapkan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terima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BD1">
        <w:rPr>
          <w:rFonts w:ascii="Times New Roman" w:hAnsi="Times New Roman" w:cs="Times New Roman"/>
          <w:sz w:val="24"/>
          <w:szCs w:val="24"/>
          <w:lang w:val="en-US"/>
        </w:rPr>
        <w:t>kasih</w:t>
      </w:r>
      <w:proofErr w:type="spellEnd"/>
      <w:r w:rsidRPr="00B57BD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08A5316" w14:textId="77777777" w:rsidR="00E670E8" w:rsidRDefault="00E670E8" w:rsidP="00E670E8">
      <w:pPr>
        <w:spacing w:after="0" w:line="240" w:lineRule="auto"/>
        <w:ind w:left="57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5A264E2" w14:textId="77777777" w:rsidR="00E670E8" w:rsidRPr="00154B7C" w:rsidRDefault="00E670E8" w:rsidP="00E670E8">
      <w:pPr>
        <w:spacing w:after="0" w:line="240" w:lineRule="auto"/>
        <w:ind w:left="57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gramStart"/>
      <w:r w:rsidRPr="00154B7C">
        <w:rPr>
          <w:rFonts w:ascii="Times New Roman" w:hAnsi="Times New Roman" w:cs="Times New Roman"/>
          <w:b/>
          <w:bCs/>
          <w:sz w:val="24"/>
          <w:szCs w:val="24"/>
          <w:lang w:val="en-US"/>
        </w:rPr>
        <w:t>Brebes,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154B7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April</w:t>
      </w:r>
      <w:proofErr w:type="gramEnd"/>
      <w:r w:rsidRPr="00154B7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2023</w:t>
      </w:r>
    </w:p>
    <w:p w14:paraId="32050F8A" w14:textId="77777777" w:rsidR="00E670E8" w:rsidRPr="00154B7C" w:rsidRDefault="00E670E8" w:rsidP="00E670E8">
      <w:pPr>
        <w:spacing w:after="0" w:line="240" w:lineRule="auto"/>
        <w:ind w:left="57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54B7C">
        <w:rPr>
          <w:rFonts w:ascii="Times New Roman" w:hAnsi="Times New Roman" w:cs="Times New Roman"/>
          <w:b/>
          <w:bCs/>
          <w:sz w:val="24"/>
          <w:szCs w:val="24"/>
          <w:lang w:val="en-US"/>
        </w:rPr>
        <w:t>Hormat Kami,</w:t>
      </w:r>
    </w:p>
    <w:p w14:paraId="0731E805" w14:textId="77777777" w:rsidR="00E670E8" w:rsidRPr="00154B7C" w:rsidRDefault="00E670E8" w:rsidP="00E670E8">
      <w:pPr>
        <w:spacing w:line="360" w:lineRule="auto"/>
        <w:ind w:left="57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09EB4DA" w14:textId="77777777" w:rsidR="00E670E8" w:rsidRPr="00154B7C" w:rsidRDefault="00E670E8" w:rsidP="00E670E8">
      <w:pPr>
        <w:spacing w:line="360" w:lineRule="auto"/>
        <w:ind w:left="57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8CC90B" w14:textId="77777777" w:rsidR="00E670E8" w:rsidRPr="0007704C" w:rsidRDefault="00E670E8" w:rsidP="00E670E8">
      <w:pPr>
        <w:spacing w:line="360" w:lineRule="auto"/>
        <w:ind w:left="57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154B7C">
        <w:rPr>
          <w:rFonts w:ascii="Times New Roman" w:hAnsi="Times New Roman" w:cs="Times New Roman"/>
          <w:b/>
          <w:bCs/>
          <w:sz w:val="24"/>
          <w:szCs w:val="24"/>
          <w:lang w:val="en-US"/>
        </w:rPr>
        <w:t>Fifi Nailufar</w:t>
      </w:r>
    </w:p>
    <w:p w14:paraId="4B09672A" w14:textId="77777777" w:rsidR="00E670E8" w:rsidRDefault="00E670E8" w:rsidP="00E670E8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A44FCF">
        <w:rPr>
          <w:rFonts w:ascii="Times New Roman" w:hAnsi="Times New Roman" w:cs="Times New Roman"/>
          <w:b/>
          <w:bCs/>
          <w:sz w:val="24"/>
          <w:szCs w:val="24"/>
          <w:u w:val="single"/>
        </w:rPr>
        <w:lastRenderedPageBreak/>
        <w:t>KUESINOER PENELITIAN</w:t>
      </w:r>
    </w:p>
    <w:p w14:paraId="42C78AA1" w14:textId="77777777" w:rsidR="00E670E8" w:rsidRDefault="00E670E8" w:rsidP="00E670E8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NGARUH KOMUNIKASI, STRES KERJA, DAN KONFLIK KERJA TERHADAP KINERJA PEGAWAI PADA INSPEKTORAT DAERAH KABUPATEN BREBES</w:t>
      </w:r>
    </w:p>
    <w:p w14:paraId="7C1E0A31" w14:textId="77777777" w:rsidR="00E670E8" w:rsidRDefault="00E670E8" w:rsidP="00E670E8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779F37C" w14:textId="77777777" w:rsidR="00E670E8" w:rsidRDefault="00E670E8" w:rsidP="00E670E8">
      <w:pPr>
        <w:spacing w:after="0" w:line="360" w:lineRule="auto"/>
        <w:ind w:left="216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    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  <w:u w:val="single"/>
        </w:rPr>
        <w:t>_</w:t>
      </w:r>
      <w:proofErr w:type="gramEnd"/>
      <w:r>
        <w:rPr>
          <w:rFonts w:ascii="Times New Roman" w:hAnsi="Times New Roman" w:cs="Times New Roman"/>
          <w:sz w:val="24"/>
          <w:szCs w:val="24"/>
          <w:u w:val="single"/>
        </w:rPr>
        <w:t>_______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C7EB54A" w14:textId="77777777" w:rsidR="00E670E8" w:rsidRDefault="00E670E8" w:rsidP="00E670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3FD982B" w14:textId="77777777" w:rsidR="00E670E8" w:rsidRPr="00800F4E" w:rsidRDefault="00E670E8" w:rsidP="00E670E8">
      <w:pPr>
        <w:pStyle w:val="ListParagraph"/>
        <w:numPr>
          <w:ilvl w:val="0"/>
          <w:numId w:val="80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800F4E">
        <w:rPr>
          <w:rFonts w:ascii="Times New Roman" w:hAnsi="Times New Roman" w:cs="Times New Roman"/>
          <w:sz w:val="24"/>
          <w:szCs w:val="24"/>
        </w:rPr>
        <w:t xml:space="preserve">Mohon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ceklist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(</w:t>
      </w:r>
      <w:r w:rsidRPr="00800F4E">
        <w:rPr>
          <w:rFonts w:ascii="Times New Roman" w:hAnsi="Times New Roman" w:cs="Times New Roman"/>
          <w:b/>
          <w:bCs/>
          <w:sz w:val="24"/>
          <w:szCs w:val="24"/>
        </w:rPr>
        <w:t>√</w:t>
      </w:r>
      <w:r w:rsidRPr="00800F4E">
        <w:rPr>
          <w:rFonts w:ascii="Times New Roman" w:hAnsi="Times New Roman" w:cs="Times New Roman"/>
          <w:sz w:val="24"/>
          <w:szCs w:val="24"/>
        </w:rPr>
        <w:t xml:space="preserve">) pada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kolom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0F4E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800F4E">
        <w:rPr>
          <w:rFonts w:ascii="Times New Roman" w:hAnsi="Times New Roman" w:cs="Times New Roman"/>
          <w:sz w:val="24"/>
          <w:szCs w:val="24"/>
        </w:rPr>
        <w:t xml:space="preserve">   </w:t>
      </w:r>
    </w:p>
    <w:p w14:paraId="62C3A3FA" w14:textId="77777777" w:rsidR="00E670E8" w:rsidRPr="00800F4E" w:rsidRDefault="00E670E8" w:rsidP="00E670E8">
      <w:pPr>
        <w:pStyle w:val="ListParagraph"/>
        <w:numPr>
          <w:ilvl w:val="0"/>
          <w:numId w:val="80"/>
        </w:numPr>
        <w:spacing w:before="240" w:after="0" w:line="360" w:lineRule="auto"/>
        <w:ind w:left="284" w:hanging="28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ilih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klis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800F4E">
        <w:rPr>
          <w:rFonts w:ascii="Times New Roman" w:hAnsi="Times New Roman" w:cs="Times New Roman"/>
          <w:b/>
          <w:bCs/>
          <w:sz w:val="24"/>
          <w:szCs w:val="24"/>
        </w:rPr>
        <w:t>√</w:t>
      </w:r>
      <w:r>
        <w:rPr>
          <w:rFonts w:ascii="Times New Roman" w:hAnsi="Times New Roman" w:cs="Times New Roman"/>
          <w:sz w:val="24"/>
          <w:szCs w:val="24"/>
        </w:rPr>
        <w:t xml:space="preserve">)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olo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dia</w:t>
      </w:r>
      <w:proofErr w:type="spellEnd"/>
    </w:p>
    <w:p w14:paraId="06769F7E" w14:textId="77777777" w:rsidR="00E670E8" w:rsidRPr="00800F4E" w:rsidRDefault="00E670E8" w:rsidP="00E670E8">
      <w:pPr>
        <w:pStyle w:val="ListParagraph"/>
        <w:numPr>
          <w:ilvl w:val="0"/>
          <w:numId w:val="80"/>
        </w:numPr>
        <w:spacing w:before="240" w:after="0" w:line="360" w:lineRule="auto"/>
        <w:ind w:left="284" w:hanging="28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(lima) </w:t>
      </w:r>
      <w:proofErr w:type="spellStart"/>
      <w:r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FD146F2" w14:textId="77777777" w:rsidR="00E670E8" w:rsidRDefault="00E670E8" w:rsidP="00E670E8">
      <w:pPr>
        <w:pStyle w:val="ListParagraph"/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S</w:t>
      </w:r>
      <w:r>
        <w:rPr>
          <w:rFonts w:ascii="Times New Roman" w:hAnsi="Times New Roman" w:cs="Times New Roman"/>
          <w:sz w:val="24"/>
          <w:szCs w:val="24"/>
        </w:rPr>
        <w:tab/>
        <w:t xml:space="preserve">=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6A9B5ECB" w14:textId="77777777" w:rsidR="00E670E8" w:rsidRDefault="00E670E8" w:rsidP="00E670E8">
      <w:pPr>
        <w:pStyle w:val="ListParagraph"/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ab/>
        <w:t xml:space="preserve">=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65908A61" w14:textId="77777777" w:rsidR="00E670E8" w:rsidRDefault="00E670E8" w:rsidP="00E670E8">
      <w:pPr>
        <w:pStyle w:val="ListParagraph"/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R</w:t>
      </w:r>
      <w:r>
        <w:rPr>
          <w:rFonts w:ascii="Times New Roman" w:hAnsi="Times New Roman" w:cs="Times New Roman"/>
          <w:sz w:val="24"/>
          <w:szCs w:val="24"/>
        </w:rPr>
        <w:tab/>
        <w:t>= Ragu-ragu</w:t>
      </w:r>
    </w:p>
    <w:p w14:paraId="75199602" w14:textId="77777777" w:rsidR="00E670E8" w:rsidRDefault="00E670E8" w:rsidP="00E670E8">
      <w:pPr>
        <w:pStyle w:val="ListParagraph"/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S</w:t>
      </w:r>
      <w:r>
        <w:rPr>
          <w:rFonts w:ascii="Times New Roman" w:hAnsi="Times New Roman" w:cs="Times New Roman"/>
          <w:sz w:val="24"/>
          <w:szCs w:val="24"/>
        </w:rPr>
        <w:tab/>
        <w:t xml:space="preserve">= Tidak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719CC4B5" w14:textId="77777777" w:rsidR="00E670E8" w:rsidRDefault="00E670E8" w:rsidP="00E670E8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S</w:t>
      </w:r>
      <w:r>
        <w:rPr>
          <w:rFonts w:ascii="Times New Roman" w:hAnsi="Times New Roman" w:cs="Times New Roman"/>
          <w:sz w:val="24"/>
          <w:szCs w:val="24"/>
        </w:rPr>
        <w:tab/>
        <w:t xml:space="preserve">= Sangat Tidak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263348DE" w14:textId="77777777" w:rsidR="00E670E8" w:rsidRDefault="00E670E8" w:rsidP="00E670E8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IDENTITAS RESPONDEN</w:t>
      </w:r>
    </w:p>
    <w:p w14:paraId="187F42E5" w14:textId="77777777" w:rsidR="00E670E8" w:rsidRDefault="00E670E8" w:rsidP="00E670E8">
      <w:pPr>
        <w:pStyle w:val="ListParagraph"/>
        <w:numPr>
          <w:ilvl w:val="0"/>
          <w:numId w:val="81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nis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proofErr w:type="spellEnd"/>
    </w:p>
    <w:p w14:paraId="6536014A" w14:textId="77777777" w:rsidR="00E670E8" w:rsidRDefault="00E670E8" w:rsidP="00E670E8">
      <w:pPr>
        <w:pStyle w:val="ListParagraph"/>
        <w:tabs>
          <w:tab w:val="left" w:pos="1640"/>
          <w:tab w:val="left" w:pos="3270"/>
        </w:tabs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1091E4D" wp14:editId="25DC2E2A">
                <wp:simplePos x="0" y="0"/>
                <wp:positionH relativeFrom="column">
                  <wp:posOffset>198120</wp:posOffset>
                </wp:positionH>
                <wp:positionV relativeFrom="paragraph">
                  <wp:posOffset>32385</wp:posOffset>
                </wp:positionV>
                <wp:extent cx="368300" cy="203200"/>
                <wp:effectExtent l="0" t="0" r="12700" b="25400"/>
                <wp:wrapNone/>
                <wp:docPr id="1146676383" name="Text Box 114667638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41B0A18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091E4D" id="Text Box 1146676383" o:spid="_x0000_s1027" type="#_x0000_t202" style="position:absolute;left:0;text-align:left;margin-left:15.6pt;margin-top:2.55pt;width:29pt;height:1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" fillcolor="white [3201]" strokeweight=".5pt">
                <v:textbox>
                  <w:txbxContent>
                    <w:p w14:paraId="141B0A18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AE3D1F6" wp14:editId="60FA6F88">
                <wp:simplePos x="0" y="0"/>
                <wp:positionH relativeFrom="column">
                  <wp:posOffset>1625600</wp:posOffset>
                </wp:positionH>
                <wp:positionV relativeFrom="paragraph">
                  <wp:posOffset>31750</wp:posOffset>
                </wp:positionV>
                <wp:extent cx="368300" cy="203200"/>
                <wp:effectExtent l="0" t="0" r="12700" b="25400"/>
                <wp:wrapNone/>
                <wp:docPr id="1641736498" name="Text Box 16417364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14F210E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E3D1F6" id="Text Box 1641736498" o:spid="_x0000_s1028" type="#_x0000_t202" style="position:absolute;left:0;text-align:left;margin-left:128pt;margin-top:2.5pt;width:29pt;height:16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" fillcolor="white [3201]" strokeweight=".5pt">
                <v:textbox>
                  <w:txbxContent>
                    <w:p w14:paraId="114F210E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           Perempuan</w:t>
      </w:r>
      <w:r>
        <w:rPr>
          <w:rFonts w:ascii="Times New Roman" w:hAnsi="Times New Roman" w:cs="Times New Roman"/>
          <w:sz w:val="24"/>
          <w:szCs w:val="24"/>
        </w:rPr>
        <w:tab/>
        <w:t>Laki-</w:t>
      </w:r>
      <w:proofErr w:type="spellStart"/>
      <w:r>
        <w:rPr>
          <w:rFonts w:ascii="Times New Roman" w:hAnsi="Times New Roman" w:cs="Times New Roman"/>
          <w:sz w:val="24"/>
          <w:szCs w:val="24"/>
        </w:rPr>
        <w:t>laki</w:t>
      </w:r>
      <w:proofErr w:type="spellEnd"/>
    </w:p>
    <w:p w14:paraId="63DC5344" w14:textId="77777777" w:rsidR="00E670E8" w:rsidRDefault="00E670E8" w:rsidP="00E670E8">
      <w:pPr>
        <w:pStyle w:val="ListParagraph"/>
        <w:numPr>
          <w:ilvl w:val="0"/>
          <w:numId w:val="81"/>
        </w:numPr>
        <w:tabs>
          <w:tab w:val="left" w:pos="1640"/>
          <w:tab w:val="left" w:pos="327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</w:p>
    <w:p w14:paraId="16733A50" w14:textId="77777777" w:rsidR="00E670E8" w:rsidRDefault="00E670E8" w:rsidP="00E670E8">
      <w:pPr>
        <w:pStyle w:val="ListParagraph"/>
        <w:tabs>
          <w:tab w:val="left" w:pos="1640"/>
          <w:tab w:val="left" w:pos="3270"/>
          <w:tab w:val="left" w:pos="5440"/>
        </w:tabs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29591D9" wp14:editId="3F08D25A">
                <wp:simplePos x="0" y="0"/>
                <wp:positionH relativeFrom="column">
                  <wp:posOffset>2915920</wp:posOffset>
                </wp:positionH>
                <wp:positionV relativeFrom="paragraph">
                  <wp:posOffset>20955</wp:posOffset>
                </wp:positionV>
                <wp:extent cx="368300" cy="203200"/>
                <wp:effectExtent l="0" t="0" r="12700" b="25400"/>
                <wp:wrapNone/>
                <wp:docPr id="769791105" name="Text Box 7697911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35F69F3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9591D9" id="Text Box 769791105" o:spid="_x0000_s1029" type="#_x0000_t202" style="position:absolute;left:0;text-align:left;margin-left:229.6pt;margin-top:1.65pt;width:29pt;height:16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" fillcolor="white [3201]" strokeweight=".5pt">
                <v:textbox>
                  <w:txbxContent>
                    <w:p w14:paraId="435F69F3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07A9A18" wp14:editId="0A765B92">
                <wp:simplePos x="0" y="0"/>
                <wp:positionH relativeFrom="column">
                  <wp:posOffset>203200</wp:posOffset>
                </wp:positionH>
                <wp:positionV relativeFrom="paragraph">
                  <wp:posOffset>25400</wp:posOffset>
                </wp:positionV>
                <wp:extent cx="368300" cy="203200"/>
                <wp:effectExtent l="0" t="0" r="12700" b="25400"/>
                <wp:wrapNone/>
                <wp:docPr id="1807653661" name="Text Box 18076536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A3B2D08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7A9A18" id="Text Box 1807653661" o:spid="_x0000_s1030" type="#_x0000_t202" style="position:absolute;left:0;text-align:left;margin-left:16pt;margin-top:2pt;width:29pt;height:16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" fillcolor="white [3201]" strokeweight=".5pt">
                <v:textbox>
                  <w:txbxContent>
                    <w:p w14:paraId="7A3B2D08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9A3A323" wp14:editId="15B67146">
                <wp:simplePos x="0" y="0"/>
                <wp:positionH relativeFrom="column">
                  <wp:posOffset>1652270</wp:posOffset>
                </wp:positionH>
                <wp:positionV relativeFrom="paragraph">
                  <wp:posOffset>20955</wp:posOffset>
                </wp:positionV>
                <wp:extent cx="368300" cy="203200"/>
                <wp:effectExtent l="0" t="0" r="12700" b="25400"/>
                <wp:wrapNone/>
                <wp:docPr id="39" name="Text Box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5E566A5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A3A323" id="Text Box 39" o:spid="_x0000_s1031" type="#_x0000_t202" style="position:absolute;left:0;text-align:left;margin-left:130.1pt;margin-top:1.65pt;width:29pt;height:16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" fillcolor="white [3201]" strokeweight=".5pt">
                <v:textbox>
                  <w:txbxContent>
                    <w:p w14:paraId="45E566A5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           20-25 </w:t>
      </w:r>
      <w:proofErr w:type="spellStart"/>
      <w:r>
        <w:rPr>
          <w:rFonts w:ascii="Times New Roman" w:hAnsi="Times New Roman" w:cs="Times New Roman"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26-35 </w:t>
      </w:r>
      <w:proofErr w:type="spellStart"/>
      <w:r>
        <w:rPr>
          <w:rFonts w:ascii="Times New Roman" w:hAnsi="Times New Roman" w:cs="Times New Roman"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                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5 </w:t>
      </w:r>
      <w:proofErr w:type="spellStart"/>
      <w:r>
        <w:rPr>
          <w:rFonts w:ascii="Times New Roman" w:hAnsi="Times New Roman" w:cs="Times New Roman"/>
          <w:sz w:val="24"/>
          <w:szCs w:val="24"/>
        </w:rPr>
        <w:t>th</w:t>
      </w:r>
      <w:proofErr w:type="spellEnd"/>
    </w:p>
    <w:p w14:paraId="5D90C409" w14:textId="77777777" w:rsidR="00E670E8" w:rsidRDefault="00E670E8" w:rsidP="00E670E8">
      <w:pPr>
        <w:pStyle w:val="ListParagraph"/>
        <w:numPr>
          <w:ilvl w:val="0"/>
          <w:numId w:val="81"/>
        </w:numPr>
        <w:tabs>
          <w:tab w:val="left" w:pos="1640"/>
          <w:tab w:val="left" w:pos="3270"/>
          <w:tab w:val="left" w:pos="5440"/>
        </w:tabs>
        <w:spacing w:after="0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ndidik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</w:p>
    <w:p w14:paraId="15BD7739" w14:textId="77777777" w:rsidR="00E670E8" w:rsidRPr="00505429" w:rsidRDefault="00E670E8" w:rsidP="00E670E8">
      <w:pPr>
        <w:pStyle w:val="ListParagraph"/>
        <w:tabs>
          <w:tab w:val="left" w:pos="1270"/>
        </w:tabs>
        <w:spacing w:after="0" w:line="360" w:lineRule="auto"/>
        <w:ind w:left="454" w:firstLine="26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3245224" wp14:editId="736FDC08">
                <wp:simplePos x="0" y="0"/>
                <wp:positionH relativeFrom="column">
                  <wp:posOffset>190500</wp:posOffset>
                </wp:positionH>
                <wp:positionV relativeFrom="paragraph">
                  <wp:posOffset>25400</wp:posOffset>
                </wp:positionV>
                <wp:extent cx="368300" cy="203200"/>
                <wp:effectExtent l="0" t="0" r="12700" b="25400"/>
                <wp:wrapNone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1A6F77E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245224" id="Text Box 40" o:spid="_x0000_s1032" type="#_x0000_t202" style="position:absolute;left:0;text-align:left;margin-left:15pt;margin-top:2pt;width:29pt;height:16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" fillcolor="white [3201]" strokeweight=".5pt">
                <v:textbox>
                  <w:txbxContent>
                    <w:p w14:paraId="61A6F77E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25591E83" wp14:editId="66F447F4">
                <wp:simplePos x="0" y="0"/>
                <wp:positionH relativeFrom="column">
                  <wp:posOffset>1658620</wp:posOffset>
                </wp:positionH>
                <wp:positionV relativeFrom="paragraph">
                  <wp:posOffset>28575</wp:posOffset>
                </wp:positionV>
                <wp:extent cx="368300" cy="203200"/>
                <wp:effectExtent l="0" t="0" r="12700" b="25400"/>
                <wp:wrapNone/>
                <wp:docPr id="41" name="Text Box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7447B29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5591E83" id="Text Box 41" o:spid="_x0000_s1033" type="#_x0000_t202" style="position:absolute;left:0;text-align:left;margin-left:130.6pt;margin-top:2.25pt;width:29pt;height:16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" fillcolor="white [3201]" strokeweight=".5pt">
                <v:textbox>
                  <w:txbxContent>
                    <w:p w14:paraId="67447B29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479369B" wp14:editId="79309F6A">
                <wp:simplePos x="0" y="0"/>
                <wp:positionH relativeFrom="column">
                  <wp:posOffset>2941320</wp:posOffset>
                </wp:positionH>
                <wp:positionV relativeFrom="paragraph">
                  <wp:posOffset>22225</wp:posOffset>
                </wp:positionV>
                <wp:extent cx="368300" cy="203200"/>
                <wp:effectExtent l="0" t="0" r="12700" b="25400"/>
                <wp:wrapNone/>
                <wp:docPr id="45" name="Text Box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BF4EFDB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79369B" id="Text Box 45" o:spid="_x0000_s1034" type="#_x0000_t202" style="position:absolute;left:0;text-align:left;margin-left:231.6pt;margin-top:1.75pt;width:29pt;height:16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" fillcolor="white [3201]" strokeweight=".5pt">
                <v:textbox>
                  <w:txbxContent>
                    <w:p w14:paraId="2BF4EFDB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   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SD  </w:t>
      </w:r>
      <w:r>
        <w:rPr>
          <w:rFonts w:ascii="Times New Roman" w:hAnsi="Times New Roman" w:cs="Times New Roman"/>
          <w:sz w:val="24"/>
          <w:szCs w:val="24"/>
        </w:rPr>
        <w:tab/>
      </w:r>
      <w:proofErr w:type="gramEnd"/>
      <w:r>
        <w:rPr>
          <w:rFonts w:ascii="Times New Roman" w:hAnsi="Times New Roman" w:cs="Times New Roman"/>
          <w:sz w:val="24"/>
          <w:szCs w:val="24"/>
        </w:rPr>
        <w:tab/>
        <w:t xml:space="preserve">      SMA/SMK</w:t>
      </w:r>
      <w:r>
        <w:rPr>
          <w:rFonts w:ascii="Times New Roman" w:hAnsi="Times New Roman" w:cs="Times New Roman"/>
          <w:sz w:val="24"/>
          <w:szCs w:val="24"/>
        </w:rPr>
        <w:tab/>
        <w:t xml:space="preserve">    Sarjana</w:t>
      </w:r>
    </w:p>
    <w:p w14:paraId="2093730A" w14:textId="77777777" w:rsidR="00E670E8" w:rsidRDefault="00E670E8" w:rsidP="00E670E8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9608DCF" wp14:editId="682D120B">
                <wp:simplePos x="0" y="0"/>
                <wp:positionH relativeFrom="column">
                  <wp:posOffset>185420</wp:posOffset>
                </wp:positionH>
                <wp:positionV relativeFrom="paragraph">
                  <wp:posOffset>19685</wp:posOffset>
                </wp:positionV>
                <wp:extent cx="368300" cy="203200"/>
                <wp:effectExtent l="0" t="0" r="12700" b="25400"/>
                <wp:wrapNone/>
                <wp:docPr id="47" name="Text Box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B4DBB6C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608DCF" id="Text Box 47" o:spid="_x0000_s1035" type="#_x0000_t202" style="position:absolute;left:0;text-align:left;margin-left:14.6pt;margin-top:1.55pt;width:29pt;height:16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" fillcolor="white [3201]" strokeweight=".5pt">
                <v:textbox>
                  <w:txbxContent>
                    <w:p w14:paraId="6B4DBB6C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41A13A7" wp14:editId="1770B77A">
                <wp:simplePos x="0" y="0"/>
                <wp:positionH relativeFrom="column">
                  <wp:posOffset>1658620</wp:posOffset>
                </wp:positionH>
                <wp:positionV relativeFrom="paragraph">
                  <wp:posOffset>19685</wp:posOffset>
                </wp:positionV>
                <wp:extent cx="368300" cy="203200"/>
                <wp:effectExtent l="0" t="0" r="12700" b="25400"/>
                <wp:wrapNone/>
                <wp:docPr id="48" name="Text Box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F671BD9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41A13A7" id="Text Box 48" o:spid="_x0000_s1036" type="#_x0000_t202" style="position:absolute;left:0;text-align:left;margin-left:130.6pt;margin-top:1.55pt;width:29pt;height:16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" fillcolor="white [3201]" strokeweight=".5pt">
                <v:textbox>
                  <w:txbxContent>
                    <w:p w14:paraId="6F671BD9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    SMP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Diploma</w:t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3B11C5A" w14:textId="77777777" w:rsidR="00E670E8" w:rsidRDefault="00E670E8" w:rsidP="00E670E8">
      <w:pPr>
        <w:pStyle w:val="ListParagraph"/>
        <w:numPr>
          <w:ilvl w:val="0"/>
          <w:numId w:val="81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ma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</w:p>
    <w:p w14:paraId="4C997ABE" w14:textId="77777777" w:rsidR="00E670E8" w:rsidRPr="00505429" w:rsidRDefault="00E670E8" w:rsidP="00E670E8">
      <w:pPr>
        <w:pStyle w:val="ListParagraph"/>
        <w:numPr>
          <w:ilvl w:val="0"/>
          <w:numId w:val="81"/>
        </w:numPr>
        <w:tabs>
          <w:tab w:val="left" w:pos="127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5A3B7393" wp14:editId="35CDA758">
                <wp:simplePos x="0" y="0"/>
                <wp:positionH relativeFrom="column">
                  <wp:posOffset>190500</wp:posOffset>
                </wp:positionH>
                <wp:positionV relativeFrom="paragraph">
                  <wp:posOffset>25400</wp:posOffset>
                </wp:positionV>
                <wp:extent cx="368300" cy="203200"/>
                <wp:effectExtent l="0" t="0" r="12700" b="25400"/>
                <wp:wrapNone/>
                <wp:docPr id="49" name="Text Box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7E552D7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A3B7393" id="Text Box 49" o:spid="_x0000_s1037" type="#_x0000_t202" style="position:absolute;left:0;text-align:left;margin-left:15pt;margin-top:2pt;width:29pt;height:16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" fillcolor="white [3201]" strokeweight=".5pt">
                <v:textbox>
                  <w:txbxContent>
                    <w:p w14:paraId="77E552D7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2D99A5C0" wp14:editId="7A7874DD">
                <wp:simplePos x="0" y="0"/>
                <wp:positionH relativeFrom="column">
                  <wp:posOffset>1658620</wp:posOffset>
                </wp:positionH>
                <wp:positionV relativeFrom="paragraph">
                  <wp:posOffset>28575</wp:posOffset>
                </wp:positionV>
                <wp:extent cx="368300" cy="203200"/>
                <wp:effectExtent l="0" t="0" r="12700" b="25400"/>
                <wp:wrapNone/>
                <wp:docPr id="50" name="Text Box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C5CA5D4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99A5C0" id="Text Box 50" o:spid="_x0000_s1038" type="#_x0000_t202" style="position:absolute;left:0;text-align:left;margin-left:130.6pt;margin-top:2.25pt;width:29pt;height:16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" fillcolor="white [3201]" strokeweight=".5pt">
                <v:textbox>
                  <w:txbxContent>
                    <w:p w14:paraId="4C5CA5D4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A283260" wp14:editId="732182E2">
                <wp:simplePos x="0" y="0"/>
                <wp:positionH relativeFrom="column">
                  <wp:posOffset>2941320</wp:posOffset>
                </wp:positionH>
                <wp:positionV relativeFrom="paragraph">
                  <wp:posOffset>22225</wp:posOffset>
                </wp:positionV>
                <wp:extent cx="368300" cy="203200"/>
                <wp:effectExtent l="0" t="0" r="12700" b="25400"/>
                <wp:wrapNone/>
                <wp:docPr id="51" name="Text Box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D8B4B93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283260" id="Text Box 51" o:spid="_x0000_s1039" type="#_x0000_t202" style="position:absolute;left:0;text-align:left;margin-left:231.6pt;margin-top:1.75pt;width:29pt;height:16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" fillcolor="white [3201]" strokeweight=".5pt">
                <v:textbox>
                  <w:txbxContent>
                    <w:p w14:paraId="0D8B4B93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    1-5 </w:t>
      </w:r>
      <w:proofErr w:type="spellStart"/>
      <w:r>
        <w:rPr>
          <w:rFonts w:ascii="Times New Roman" w:hAnsi="Times New Roman" w:cs="Times New Roman"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11-15 </w:t>
      </w:r>
      <w:proofErr w:type="spellStart"/>
      <w:r>
        <w:rPr>
          <w:rFonts w:ascii="Times New Roman" w:hAnsi="Times New Roman" w:cs="Times New Roman"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 xml:space="preserve">   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  <w:szCs w:val="24"/>
        </w:rPr>
        <w:t>th</w:t>
      </w:r>
      <w:proofErr w:type="spellEnd"/>
    </w:p>
    <w:p w14:paraId="3706A0E4" w14:textId="77777777" w:rsidR="00E670E8" w:rsidRPr="004B2269" w:rsidRDefault="00E670E8" w:rsidP="00E670E8">
      <w:pPr>
        <w:pStyle w:val="ListParagraph"/>
        <w:numPr>
          <w:ilvl w:val="0"/>
          <w:numId w:val="8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67A71B99" wp14:editId="10DAB465">
                <wp:simplePos x="0" y="0"/>
                <wp:positionH relativeFrom="column">
                  <wp:posOffset>191770</wp:posOffset>
                </wp:positionH>
                <wp:positionV relativeFrom="paragraph">
                  <wp:posOffset>19685</wp:posOffset>
                </wp:positionV>
                <wp:extent cx="368300" cy="203200"/>
                <wp:effectExtent l="0" t="0" r="12700" b="25400"/>
                <wp:wrapNone/>
                <wp:docPr id="52" name="Text Box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A7E716D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A71B99" id="Text Box 52" o:spid="_x0000_s1040" type="#_x0000_t202" style="position:absolute;left:0;text-align:left;margin-left:15.1pt;margin-top:1.55pt;width:29pt;height:16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" fillcolor="white [3201]" strokeweight=".5pt">
                <v:textbox>
                  <w:txbxContent>
                    <w:p w14:paraId="0A7E716D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31474B2D" wp14:editId="171BD7F0">
                <wp:simplePos x="0" y="0"/>
                <wp:positionH relativeFrom="column">
                  <wp:posOffset>1658620</wp:posOffset>
                </wp:positionH>
                <wp:positionV relativeFrom="paragraph">
                  <wp:posOffset>19685</wp:posOffset>
                </wp:positionV>
                <wp:extent cx="368300" cy="203200"/>
                <wp:effectExtent l="0" t="0" r="12700" b="25400"/>
                <wp:wrapNone/>
                <wp:docPr id="53" name="Text Box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300" cy="20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860D731" w14:textId="77777777" w:rsidR="00E670E8" w:rsidRDefault="00E670E8" w:rsidP="00E670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474B2D" id="Text Box 53" o:spid="_x0000_s1041" type="#_x0000_t202" style="position:absolute;left:0;text-align:left;margin-left:130.6pt;margin-top:1.55pt;width:29pt;height:16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" fillcolor="white [3201]" strokeweight=".5pt">
                <v:textbox>
                  <w:txbxContent>
                    <w:p w14:paraId="2860D731" w14:textId="77777777" w:rsidR="00E670E8" w:rsidRDefault="00E670E8" w:rsidP="00E670E8"/>
                  </w:txbxContent>
                </v:textbox>
              </v:shape>
            </w:pict>
          </mc:Fallback>
        </mc:AlternateContent>
      </w:r>
      <w:r w:rsidRPr="004B2269">
        <w:rPr>
          <w:rFonts w:ascii="Times New Roman" w:hAnsi="Times New Roman" w:cs="Times New Roman"/>
          <w:sz w:val="24"/>
          <w:szCs w:val="24"/>
        </w:rPr>
        <w:t xml:space="preserve">     </w:t>
      </w:r>
      <w:r>
        <w:rPr>
          <w:rFonts w:ascii="Times New Roman" w:hAnsi="Times New Roman" w:cs="Times New Roman"/>
          <w:sz w:val="24"/>
          <w:szCs w:val="24"/>
        </w:rPr>
        <w:t xml:space="preserve">6-10 </w:t>
      </w:r>
      <w:proofErr w:type="spellStart"/>
      <w:r>
        <w:rPr>
          <w:rFonts w:ascii="Times New Roman" w:hAnsi="Times New Roman" w:cs="Times New Roman"/>
          <w:sz w:val="24"/>
          <w:szCs w:val="24"/>
        </w:rPr>
        <w:t>th</w:t>
      </w:r>
      <w:proofErr w:type="spellEnd"/>
      <w:r w:rsidRPr="004B2269">
        <w:rPr>
          <w:rFonts w:ascii="Times New Roman" w:hAnsi="Times New Roman" w:cs="Times New Roman"/>
          <w:sz w:val="24"/>
          <w:szCs w:val="24"/>
        </w:rPr>
        <w:tab/>
      </w:r>
      <w:r w:rsidRPr="004B2269">
        <w:rPr>
          <w:rFonts w:ascii="Times New Roman" w:hAnsi="Times New Roman" w:cs="Times New Roman"/>
          <w:sz w:val="24"/>
          <w:szCs w:val="24"/>
        </w:rPr>
        <w:tab/>
        <w:t xml:space="preserve">      </w:t>
      </w:r>
      <w:r>
        <w:rPr>
          <w:rFonts w:ascii="Times New Roman" w:hAnsi="Times New Roman" w:cs="Times New Roman"/>
          <w:sz w:val="24"/>
          <w:szCs w:val="24"/>
        </w:rPr>
        <w:t xml:space="preserve">16-20 </w:t>
      </w:r>
      <w:proofErr w:type="spellStart"/>
      <w:r>
        <w:rPr>
          <w:rFonts w:ascii="Times New Roman" w:hAnsi="Times New Roman" w:cs="Times New Roman"/>
          <w:sz w:val="24"/>
          <w:szCs w:val="24"/>
        </w:rPr>
        <w:t>th</w:t>
      </w:r>
      <w:proofErr w:type="spellEnd"/>
      <w:r w:rsidRPr="004B2269">
        <w:rPr>
          <w:rFonts w:ascii="Times New Roman" w:hAnsi="Times New Roman" w:cs="Times New Roman"/>
          <w:sz w:val="24"/>
          <w:szCs w:val="24"/>
        </w:rPr>
        <w:tab/>
      </w:r>
    </w:p>
    <w:p w14:paraId="14572AD0" w14:textId="77777777" w:rsidR="00E670E8" w:rsidRDefault="00E670E8" w:rsidP="00E670E8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F123B30" w14:textId="77777777" w:rsidR="00E670E8" w:rsidRDefault="00E670E8" w:rsidP="00E670E8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b/>
          <w:bCs/>
        </w:rPr>
      </w:pPr>
    </w:p>
    <w:p w14:paraId="2975812C" w14:textId="77777777" w:rsidR="00E670E8" w:rsidRPr="00BF0666" w:rsidRDefault="00E670E8" w:rsidP="00E670E8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b/>
          <w:bCs/>
        </w:rPr>
      </w:pPr>
      <w:r w:rsidRPr="00BF0666">
        <w:rPr>
          <w:rFonts w:ascii="Times New Roman" w:hAnsi="Times New Roman" w:cs="Times New Roman"/>
          <w:b/>
          <w:bCs/>
        </w:rPr>
        <w:lastRenderedPageBreak/>
        <w:t>VARIABEL KINERJA PEGAWAI (Y)</w:t>
      </w:r>
    </w:p>
    <w:tbl>
      <w:tblPr>
        <w:tblW w:w="7650" w:type="dxa"/>
        <w:tblLook w:val="04A0" w:firstRow="1" w:lastRow="0" w:firstColumn="1" w:lastColumn="0" w:noHBand="0" w:noVBand="1"/>
      </w:tblPr>
      <w:tblGrid>
        <w:gridCol w:w="636"/>
        <w:gridCol w:w="4480"/>
        <w:gridCol w:w="461"/>
        <w:gridCol w:w="542"/>
        <w:gridCol w:w="539"/>
        <w:gridCol w:w="486"/>
        <w:gridCol w:w="608"/>
      </w:tblGrid>
      <w:tr w:rsidR="00E670E8" w:rsidRPr="00BF0666" w14:paraId="36E969D0" w14:textId="77777777" w:rsidTr="00946F27">
        <w:trPr>
          <w:trHeight w:val="300"/>
        </w:trPr>
        <w:tc>
          <w:tcPr>
            <w:tcW w:w="6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93BA5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NO.</w:t>
            </w:r>
          </w:p>
        </w:tc>
        <w:tc>
          <w:tcPr>
            <w:tcW w:w="44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1E76E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RNYATAAN</w:t>
            </w:r>
          </w:p>
        </w:tc>
        <w:tc>
          <w:tcPr>
            <w:tcW w:w="2534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85389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ANGGAPAN</w:t>
            </w:r>
          </w:p>
        </w:tc>
      </w:tr>
      <w:tr w:rsidR="00E670E8" w:rsidRPr="00BF0666" w14:paraId="474A1F71" w14:textId="77777777" w:rsidTr="00946F27">
        <w:trPr>
          <w:trHeight w:val="153"/>
        </w:trPr>
        <w:tc>
          <w:tcPr>
            <w:tcW w:w="6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8D2F7F" w14:textId="77777777" w:rsidR="00E670E8" w:rsidRPr="00BF066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44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63FA4C" w14:textId="77777777" w:rsidR="00E670E8" w:rsidRPr="00BF066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6034F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S</w:t>
            </w:r>
          </w:p>
        </w:tc>
        <w:tc>
          <w:tcPr>
            <w:tcW w:w="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9D566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C92E0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R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B9FFF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S</w:t>
            </w: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5E6F5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TS</w:t>
            </w:r>
          </w:p>
        </w:tc>
      </w:tr>
      <w:tr w:rsidR="00E670E8" w:rsidRPr="00BF0666" w14:paraId="35278B98" w14:textId="77777777" w:rsidTr="00946F27">
        <w:trPr>
          <w:trHeight w:val="170"/>
        </w:trPr>
        <w:tc>
          <w:tcPr>
            <w:tcW w:w="7650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A5151C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JUMLAH DAN SIKLUS AKTIVITAS </w:t>
            </w:r>
          </w:p>
        </w:tc>
      </w:tr>
      <w:tr w:rsidR="00E670E8" w:rsidRPr="00BF0666" w14:paraId="58501AA4" w14:textId="77777777" w:rsidTr="00946F27">
        <w:trPr>
          <w:trHeight w:val="614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31771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4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72B7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ri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elesaia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luar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jam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ntu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cap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target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beban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oleh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tan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/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usaha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C766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77AB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C109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4E3E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791C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BF0666" w14:paraId="7FF7BF49" w14:textId="77777777" w:rsidTr="00946F27">
        <w:trPr>
          <w:trHeight w:val="52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AEAE2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4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B1A9C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Target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r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tan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pat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uh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i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pat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A402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C1FB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9798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75BC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7A16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BF0666" w14:paraId="5BE36226" w14:textId="77777777" w:rsidTr="00946F27">
        <w:trPr>
          <w:trHeight w:val="461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725B23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4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1F453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capai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hasil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lah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u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harap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tan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/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usaha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AF910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5C3E1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C601AA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3AE1C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F35A7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54603CDF" w14:textId="77777777" w:rsidTr="00946F27">
        <w:trPr>
          <w:trHeight w:val="214"/>
        </w:trPr>
        <w:tc>
          <w:tcPr>
            <w:tcW w:w="7650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39257F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HASIL DAN TUJUAN </w:t>
            </w:r>
          </w:p>
        </w:tc>
      </w:tr>
      <w:tr w:rsidR="00E670E8" w:rsidRPr="00BF0666" w14:paraId="3EC57F2F" w14:textId="77777777" w:rsidTr="00946F27">
        <w:trPr>
          <w:trHeight w:val="669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C18A6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4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A1A3F6A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uantitias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udah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u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tandar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harap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oleh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tan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/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usahaan</w:t>
            </w:r>
            <w:proofErr w:type="spellEnd"/>
          </w:p>
        </w:tc>
        <w:tc>
          <w:tcPr>
            <w:tcW w:w="4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FBEA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274F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D450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ED52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4BD7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BF0666" w14:paraId="6427CA14" w14:textId="77777777" w:rsidTr="00946F27">
        <w:trPr>
          <w:trHeight w:val="669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ACF8B4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4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BCDE7E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a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usah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ntu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cap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target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lah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tetap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oleh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tan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/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usahaan</w:t>
            </w:r>
            <w:proofErr w:type="spellEnd"/>
          </w:p>
        </w:tc>
        <w:tc>
          <w:tcPr>
            <w:tcW w:w="4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478DCB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179A0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7C22D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5112A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448ED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1FF4A453" w14:textId="77777777" w:rsidTr="00946F27">
        <w:trPr>
          <w:trHeight w:val="823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05F85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</w:t>
            </w:r>
          </w:p>
        </w:tc>
        <w:tc>
          <w:tcPr>
            <w:tcW w:w="4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8DD4DA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tandar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ualitas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tetap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tan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/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usah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pat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cap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i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optimal</w:t>
            </w:r>
          </w:p>
        </w:tc>
        <w:tc>
          <w:tcPr>
            <w:tcW w:w="4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7EAF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CBDA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54A1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7858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A88F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BF0666" w14:paraId="0AD4F852" w14:textId="77777777" w:rsidTr="00946F27">
        <w:trPr>
          <w:trHeight w:val="421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50DA06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7</w:t>
            </w:r>
          </w:p>
        </w:tc>
        <w:tc>
          <w:tcPr>
            <w:tcW w:w="44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C8D1C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pat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uas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ida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i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dasar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getahu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iliki</w:t>
            </w:r>
            <w:proofErr w:type="spellEnd"/>
          </w:p>
        </w:tc>
        <w:tc>
          <w:tcPr>
            <w:tcW w:w="4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25731A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BD66D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1E268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B8271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C14DD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40627603" w14:textId="77777777" w:rsidTr="00946F27">
        <w:trPr>
          <w:trHeight w:val="361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471DE2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</w:t>
            </w:r>
          </w:p>
        </w:tc>
        <w:tc>
          <w:tcPr>
            <w:tcW w:w="44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52348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a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dasar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tandar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ut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lah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tetap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oleh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tan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/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usahaan</w:t>
            </w:r>
            <w:proofErr w:type="spellEnd"/>
          </w:p>
        </w:tc>
        <w:tc>
          <w:tcPr>
            <w:tcW w:w="4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B504B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81CD3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ABC6A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F0A33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B1ADB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238A3B16" w14:textId="77777777" w:rsidTr="00946F27">
        <w:trPr>
          <w:trHeight w:val="301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5628D5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9</w:t>
            </w:r>
          </w:p>
        </w:tc>
        <w:tc>
          <w:tcPr>
            <w:tcW w:w="44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6941C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Hasil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u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ualitas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lah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tentukan</w:t>
            </w:r>
            <w:proofErr w:type="spellEnd"/>
          </w:p>
        </w:tc>
        <w:tc>
          <w:tcPr>
            <w:tcW w:w="4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0C62C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373C9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1B8EAB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3D29F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7F952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4A5E3D93" w14:textId="77777777" w:rsidTr="00946F27">
        <w:trPr>
          <w:trHeight w:val="210"/>
        </w:trPr>
        <w:tc>
          <w:tcPr>
            <w:tcW w:w="7650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0971C5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INGKAT KEHADIRAN DAN KETEPATAN WAKTU</w:t>
            </w:r>
          </w:p>
        </w:tc>
      </w:tr>
      <w:tr w:rsidR="00E670E8" w:rsidRPr="00BF0666" w14:paraId="2C3FAA30" w14:textId="77777777" w:rsidTr="00946F27">
        <w:trPr>
          <w:trHeight w:val="228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D1449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0</w:t>
            </w:r>
          </w:p>
        </w:tc>
        <w:tc>
          <w:tcPr>
            <w:tcW w:w="44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AFECD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ras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jik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su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antor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aren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malas</w:t>
            </w:r>
          </w:p>
        </w:tc>
        <w:tc>
          <w:tcPr>
            <w:tcW w:w="4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ECAE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AD9F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958C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EFDD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DFD0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BF0666" w14:paraId="0ED289BB" w14:textId="77777777" w:rsidTr="00946F27">
        <w:trPr>
          <w:trHeight w:val="277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70CE54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1</w:t>
            </w:r>
          </w:p>
        </w:tc>
        <w:tc>
          <w:tcPr>
            <w:tcW w:w="4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A82CA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a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usah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hadir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temu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apat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walaupu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tempat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luar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antor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5EF1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218E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21DC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D163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9006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BF0666" w14:paraId="0E53773C" w14:textId="77777777" w:rsidTr="00946F27">
        <w:trPr>
          <w:trHeight w:val="105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FA7186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2</w:t>
            </w:r>
          </w:p>
        </w:tc>
        <w:tc>
          <w:tcPr>
            <w:tcW w:w="4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E1EA0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a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laksana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eles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-</w:t>
            </w:r>
          </w:p>
          <w:p w14:paraId="34DD2D1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pat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wakt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ntu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hindar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tumpukn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lain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jad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b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18D8C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410DF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C1244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9A95E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76C43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50677766" w14:textId="77777777" w:rsidTr="00946F27">
        <w:trPr>
          <w:trHeight w:val="271"/>
        </w:trPr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12042D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3</w:t>
            </w:r>
          </w:p>
        </w:tc>
        <w:tc>
          <w:tcPr>
            <w:tcW w:w="44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3701D8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uat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target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wakt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ntu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elesa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giat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4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4EB0F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E779A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32BC8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78791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CB2C1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0F9C1453" w14:textId="77777777" w:rsidTr="00946F27">
        <w:trPr>
          <w:trHeight w:val="46"/>
        </w:trPr>
        <w:tc>
          <w:tcPr>
            <w:tcW w:w="7650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C665D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EMAMPUAN BEKERJASAMA</w:t>
            </w:r>
          </w:p>
          <w:p w14:paraId="6FCFBD3F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23345631" w14:textId="77777777" w:rsidTr="00946F27">
        <w:trPr>
          <w:trHeight w:val="198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46022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4</w:t>
            </w:r>
          </w:p>
        </w:tc>
        <w:tc>
          <w:tcPr>
            <w:tcW w:w="4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A8EA18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mp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anp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hadir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kantor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96A5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2753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7630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E9ED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F964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BF0666" w14:paraId="7817CA83" w14:textId="77777777" w:rsidTr="00946F27">
        <w:trPr>
          <w:trHeight w:val="39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B6527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5</w:t>
            </w:r>
          </w:p>
        </w:tc>
        <w:tc>
          <w:tcPr>
            <w:tcW w:w="4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C44A5B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ntu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tan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tik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ras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sulit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elesa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55FF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EAD6A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FA7E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A290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3F98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</w:tbl>
    <w:p w14:paraId="43C0FF26" w14:textId="77777777" w:rsidR="00E670E8" w:rsidRDefault="00E670E8" w:rsidP="00E670E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091C82" w14:textId="77777777" w:rsidR="00E670E8" w:rsidRPr="004A06E4" w:rsidRDefault="00E670E8" w:rsidP="00E670E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97A0EA" w14:textId="77777777" w:rsidR="00E670E8" w:rsidRDefault="00E670E8" w:rsidP="00E670E8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b/>
          <w:bCs/>
        </w:rPr>
      </w:pPr>
    </w:p>
    <w:p w14:paraId="3A04E3E3" w14:textId="77777777" w:rsidR="00E670E8" w:rsidRPr="00BF0666" w:rsidRDefault="00E670E8" w:rsidP="00E670E8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b/>
          <w:bCs/>
        </w:rPr>
      </w:pPr>
      <w:r w:rsidRPr="00BF0666">
        <w:rPr>
          <w:rFonts w:ascii="Times New Roman" w:hAnsi="Times New Roman" w:cs="Times New Roman"/>
          <w:b/>
          <w:bCs/>
        </w:rPr>
        <w:t>VARIABEL KOMUNIKASI (X1)</w:t>
      </w:r>
    </w:p>
    <w:tbl>
      <w:tblPr>
        <w:tblW w:w="8044" w:type="dxa"/>
        <w:tblLook w:val="04A0" w:firstRow="1" w:lastRow="0" w:firstColumn="1" w:lastColumn="0" w:noHBand="0" w:noVBand="1"/>
      </w:tblPr>
      <w:tblGrid>
        <w:gridCol w:w="640"/>
        <w:gridCol w:w="5025"/>
        <w:gridCol w:w="461"/>
        <w:gridCol w:w="390"/>
        <w:gridCol w:w="534"/>
        <w:gridCol w:w="486"/>
        <w:gridCol w:w="608"/>
      </w:tblGrid>
      <w:tr w:rsidR="00E670E8" w:rsidRPr="00BF0666" w14:paraId="2EBA00FB" w14:textId="77777777" w:rsidTr="00946F27">
        <w:trPr>
          <w:trHeight w:val="300"/>
        </w:trPr>
        <w:tc>
          <w:tcPr>
            <w:tcW w:w="6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73BC0" w14:textId="77777777" w:rsidR="00E670E8" w:rsidRPr="00BF0666" w:rsidRDefault="00E670E8" w:rsidP="00946F27">
            <w:pPr>
              <w:spacing w:after="0" w:line="240" w:lineRule="auto"/>
              <w:ind w:left="-401" w:firstLine="401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NO.</w:t>
            </w:r>
          </w:p>
        </w:tc>
        <w:tc>
          <w:tcPr>
            <w:tcW w:w="502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C2F1B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RNYATAAN</w:t>
            </w:r>
          </w:p>
        </w:tc>
        <w:tc>
          <w:tcPr>
            <w:tcW w:w="2379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298106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ANGGAPAN</w:t>
            </w:r>
          </w:p>
        </w:tc>
      </w:tr>
      <w:tr w:rsidR="00E670E8" w:rsidRPr="00BF0666" w14:paraId="46C3806F" w14:textId="77777777" w:rsidTr="00946F27">
        <w:trPr>
          <w:trHeight w:val="46"/>
        </w:trPr>
        <w:tc>
          <w:tcPr>
            <w:tcW w:w="6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0C4748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502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B8171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BC83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S</w:t>
            </w: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BE80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1216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R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BEDA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S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8C2B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TS</w:t>
            </w:r>
          </w:p>
        </w:tc>
      </w:tr>
      <w:tr w:rsidR="00E670E8" w:rsidRPr="00BF0666" w14:paraId="3D24A6EB" w14:textId="77777777" w:rsidTr="00946F27">
        <w:trPr>
          <w:trHeight w:val="171"/>
        </w:trPr>
        <w:tc>
          <w:tcPr>
            <w:tcW w:w="8044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230FDE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NYAMPAIAN TUJUAN DAN MOTIVASI</w:t>
            </w:r>
          </w:p>
        </w:tc>
      </w:tr>
      <w:tr w:rsidR="00E670E8" w:rsidRPr="00BF0666" w14:paraId="2C097638" w14:textId="77777777" w:rsidTr="00946F27">
        <w:trPr>
          <w:trHeight w:val="47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245518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E15DC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a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er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ju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rah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en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pad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par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gawai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D6550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88FC48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4330F8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BA79A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D8DFAB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3F31679D" w14:textId="77777777" w:rsidTr="00946F27">
        <w:trPr>
          <w:trHeight w:val="253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0906AF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520DD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er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otiva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pad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taf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agar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pat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lebih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ik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EAAA28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8EAD5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9C3F78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3B8AC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48BAC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4C0A329A" w14:textId="77777777" w:rsidTr="00946F27">
        <w:trPr>
          <w:trHeight w:val="146"/>
        </w:trPr>
        <w:tc>
          <w:tcPr>
            <w:tcW w:w="8044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60C248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MBERIAN PERINTAH DAN INFORMASI KEBIJAKAN</w:t>
            </w:r>
          </w:p>
        </w:tc>
      </w:tr>
      <w:tr w:rsidR="00E670E8" w:rsidRPr="00BF0666" w14:paraId="4AC1449A" w14:textId="77777777" w:rsidTr="00946F27">
        <w:trPr>
          <w:trHeight w:val="32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440DBF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D01D0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er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forma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en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laksanak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F6315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CFBF5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ECDD8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FA505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E9E9F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2E00F47F" w14:textId="77777777" w:rsidTr="00946F27">
        <w:trPr>
          <w:trHeight w:val="37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71B7A9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9FC7E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a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libat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gaw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mbentu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bija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r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nta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ju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organisasi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5C0EA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6A78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69E3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FB31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550F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145ABBB7" w14:textId="77777777" w:rsidTr="00946F27">
        <w:trPr>
          <w:trHeight w:val="46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B065E7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4250D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er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forma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ti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nta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bija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,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atur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, dan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ju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tan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/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usaha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4471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8D27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E07A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859E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DAA4B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6D061801" w14:textId="77777777" w:rsidTr="00946F27">
        <w:trPr>
          <w:trHeight w:val="108"/>
        </w:trPr>
        <w:tc>
          <w:tcPr>
            <w:tcW w:w="8044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E0255B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LAPORAN TUGAS</w:t>
            </w:r>
          </w:p>
        </w:tc>
      </w:tr>
      <w:tr w:rsidR="00E670E8" w:rsidRPr="00BF0666" w14:paraId="508A5988" w14:textId="77777777" w:rsidTr="00946F27">
        <w:trPr>
          <w:trHeight w:val="267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D3D99F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507AF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ampa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lapor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udah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esa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pad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9ECD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E98F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E23E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514CA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B4D1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48876BED" w14:textId="77777777" w:rsidTr="00946F27">
        <w:trPr>
          <w:trHeight w:val="66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983F4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7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6827C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ampa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progress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da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laksana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pad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A7B4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7E39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2729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3E6A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53538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6B7DCDE0" w14:textId="77777777" w:rsidTr="00946F27">
        <w:trPr>
          <w:trHeight w:val="46"/>
        </w:trPr>
        <w:tc>
          <w:tcPr>
            <w:tcW w:w="8044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4440FC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NYAMPAIAN KELUHAN</w:t>
            </w:r>
          </w:p>
        </w:tc>
      </w:tr>
      <w:tr w:rsidR="00E670E8" w:rsidRPr="00BF0666" w14:paraId="776077B0" w14:textId="77777777" w:rsidTr="00946F27">
        <w:trPr>
          <w:trHeight w:val="134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4FEB68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06D75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ampa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salah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rjad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pad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7EEC6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412608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5CD43A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468E4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CE535A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3E449B8F" w14:textId="77777777" w:rsidTr="00946F27">
        <w:trPr>
          <w:trHeight w:val="198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DC8C87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9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07FEF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ampa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forma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pad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nta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is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esaik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D477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B4BC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6663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BEE7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77A8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3978F775" w14:textId="77777777" w:rsidTr="00946F27">
        <w:trPr>
          <w:trHeight w:val="46"/>
        </w:trPr>
        <w:tc>
          <w:tcPr>
            <w:tcW w:w="8044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1082DB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NYAMPAIAN SARAN PERBAIKAN</w:t>
            </w:r>
          </w:p>
        </w:tc>
      </w:tr>
      <w:tr w:rsidR="00E670E8" w:rsidRPr="00BF0666" w14:paraId="2F57F4AA" w14:textId="77777777" w:rsidTr="00946F27">
        <w:trPr>
          <w:trHeight w:val="26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BA0C8E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0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80A79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ampa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ide/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gagas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pad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angk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ba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ida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AAE79B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8420A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E50CAB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23D4D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A8F1FB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060D16A0" w14:textId="77777777" w:rsidTr="00946F27">
        <w:trPr>
          <w:trHeight w:val="205"/>
        </w:trPr>
        <w:tc>
          <w:tcPr>
            <w:tcW w:w="64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1E65D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1</w:t>
            </w:r>
          </w:p>
        </w:tc>
        <w:tc>
          <w:tcPr>
            <w:tcW w:w="5025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FF580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eri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saran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lev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pad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en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hal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hubu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FC62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  <w:p w14:paraId="75C18AF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C82E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  <w:p w14:paraId="1E362CF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8965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  <w:p w14:paraId="0A5B61F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91D1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  <w:p w14:paraId="346DBA3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DDF7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  <w:p w14:paraId="0DC2D25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3CF6A120" w14:textId="77777777" w:rsidTr="00946F27">
        <w:trPr>
          <w:trHeight w:val="46"/>
        </w:trPr>
        <w:tc>
          <w:tcPr>
            <w:tcW w:w="8044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29ADA0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RBAIKAN KOORDINASI DAN BERBAGI INFORMASI</w:t>
            </w:r>
          </w:p>
        </w:tc>
      </w:tr>
      <w:tr w:rsidR="00E670E8" w:rsidRPr="00BF0666" w14:paraId="68A71FB4" w14:textId="77777777" w:rsidTr="00946F27">
        <w:trPr>
          <w:trHeight w:val="46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9025D6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2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085B1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ri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koordina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am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gaw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bida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laksan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9B146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69F90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842E7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F703F6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5FDCD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192F802B" w14:textId="77777777" w:rsidTr="00946F27">
        <w:trPr>
          <w:trHeight w:val="657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783E2A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3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F5C22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Bersam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bida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,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oordina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sam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laksan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yelesai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pat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udah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rbentuk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27080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6A9EB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57036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2B7AF7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190DB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765A3814" w14:textId="77777777" w:rsidTr="00946F27">
        <w:trPr>
          <w:trHeight w:val="561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54B9ED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4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6D9DC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a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bag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s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forma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ntang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pad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am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taf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4BA01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4A1575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2607B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01D12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C122A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1C0295DE" w14:textId="77777777" w:rsidTr="00946F27">
        <w:trPr>
          <w:trHeight w:val="46"/>
        </w:trPr>
        <w:tc>
          <w:tcPr>
            <w:tcW w:w="8044" w:type="dxa"/>
            <w:gridSpan w:val="7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63D17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MECAHAN MASALAH DAN KONFLIK SERTA JALINAN HUBUNGAN</w:t>
            </w:r>
          </w:p>
        </w:tc>
      </w:tr>
      <w:tr w:rsidR="00E670E8" w:rsidRPr="00BF0666" w14:paraId="3421B5A6" w14:textId="77777777" w:rsidTr="00946F27">
        <w:trPr>
          <w:trHeight w:val="555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3C1887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5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85B35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Antar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gaw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laku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p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mecah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salah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3D97E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F8379B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79F6D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00A06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157B2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0B4C8B0D" w14:textId="77777777" w:rsidTr="00946F27">
        <w:trPr>
          <w:trHeight w:val="46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2632C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6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E3357F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alu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diskus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pad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am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pay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mecah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onfli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830E9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94A71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984D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98033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7ED6E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BF0666" w14:paraId="3FB294E0" w14:textId="77777777" w:rsidTr="00946F27">
        <w:trPr>
          <w:trHeight w:val="46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F2F64" w14:textId="77777777" w:rsidR="00E670E8" w:rsidRPr="00BF066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7</w:t>
            </w:r>
          </w:p>
        </w:tc>
        <w:tc>
          <w:tcPr>
            <w:tcW w:w="50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49D59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Antar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gawa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angu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hubung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ik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lalui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giatan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sama</w:t>
            </w:r>
            <w:proofErr w:type="spellEnd"/>
            <w:r w:rsidRPr="00BF0666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.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4AA0D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  <w:tc>
          <w:tcPr>
            <w:tcW w:w="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C692C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B9C84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06480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C2F62" w14:textId="77777777" w:rsidR="00E670E8" w:rsidRPr="00BF0666" w:rsidRDefault="00E670E8" w:rsidP="00946F27">
            <w:pPr>
              <w:spacing w:after="0" w:line="240" w:lineRule="auto"/>
              <w:jc w:val="both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</w:tr>
    </w:tbl>
    <w:p w14:paraId="410619C9" w14:textId="77777777" w:rsidR="00E670E8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221807A4" w14:textId="77777777" w:rsidR="00E670E8" w:rsidRPr="00135193" w:rsidRDefault="00E670E8" w:rsidP="00E670E8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b/>
          <w:bCs/>
        </w:rPr>
      </w:pPr>
      <w:r w:rsidRPr="00135193">
        <w:rPr>
          <w:rFonts w:ascii="Times New Roman" w:hAnsi="Times New Roman" w:cs="Times New Roman"/>
          <w:b/>
          <w:bCs/>
        </w:rPr>
        <w:lastRenderedPageBreak/>
        <w:t>VARIABEL STRES KERJA (X2)</w:t>
      </w:r>
    </w:p>
    <w:tbl>
      <w:tblPr>
        <w:tblW w:w="8461" w:type="dxa"/>
        <w:tblLook w:val="04A0" w:firstRow="1" w:lastRow="0" w:firstColumn="1" w:lastColumn="0" w:noHBand="0" w:noVBand="1"/>
      </w:tblPr>
      <w:tblGrid>
        <w:gridCol w:w="636"/>
        <w:gridCol w:w="5046"/>
        <w:gridCol w:w="573"/>
        <w:gridCol w:w="541"/>
        <w:gridCol w:w="562"/>
        <w:gridCol w:w="486"/>
        <w:gridCol w:w="608"/>
        <w:gridCol w:w="9"/>
      </w:tblGrid>
      <w:tr w:rsidR="00E670E8" w:rsidRPr="00135193" w14:paraId="46E54FAE" w14:textId="77777777" w:rsidTr="00946F27">
        <w:trPr>
          <w:gridAfter w:val="1"/>
          <w:wAfter w:w="9" w:type="dxa"/>
          <w:trHeight w:val="300"/>
        </w:trPr>
        <w:tc>
          <w:tcPr>
            <w:tcW w:w="6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9ED55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NO.</w:t>
            </w:r>
          </w:p>
        </w:tc>
        <w:tc>
          <w:tcPr>
            <w:tcW w:w="504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285AF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RNYATAAN</w:t>
            </w:r>
          </w:p>
        </w:tc>
        <w:tc>
          <w:tcPr>
            <w:tcW w:w="277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F6010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ANGGAPAN</w:t>
            </w:r>
          </w:p>
        </w:tc>
      </w:tr>
      <w:tr w:rsidR="00E670E8" w:rsidRPr="00135193" w14:paraId="1188B8AE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2EA871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504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00D5E9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B23D5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S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A9A91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86DA3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R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2F28F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S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04AF6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TS</w:t>
            </w:r>
          </w:p>
        </w:tc>
      </w:tr>
      <w:tr w:rsidR="00E670E8" w:rsidRPr="00135193" w14:paraId="3641B291" w14:textId="77777777" w:rsidTr="00946F27">
        <w:trPr>
          <w:trHeight w:val="165"/>
        </w:trPr>
        <w:tc>
          <w:tcPr>
            <w:tcW w:w="8461" w:type="dxa"/>
            <w:gridSpan w:val="8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21A19C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ETIDAKPASTIAN EKONOMI DAN POLITIK</w:t>
            </w:r>
          </w:p>
        </w:tc>
      </w:tr>
      <w:tr w:rsidR="00E670E8" w:rsidRPr="00135193" w14:paraId="6F0F25E4" w14:textId="77777777" w:rsidTr="00946F27">
        <w:trPr>
          <w:gridAfter w:val="1"/>
          <w:wAfter w:w="9" w:type="dxa"/>
          <w:trHeight w:val="197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C36CD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7F0CF1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geluar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lebih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s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r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masu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rima</w:t>
            </w:r>
            <w:proofErr w:type="spellEnd"/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07BC7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94F72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98D33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AADA0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3B3A1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599BB35A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D8627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2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0566A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is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anajeme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ua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00EF3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A7697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45180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782C1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FE548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777AD591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C6660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0532F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al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amat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kemba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olitik</w:t>
            </w:r>
            <w:proofErr w:type="spellEnd"/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3F18B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60F33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21016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FFFCD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50CD9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081A587D" w14:textId="77777777" w:rsidTr="00946F27">
        <w:trPr>
          <w:trHeight w:val="46"/>
        </w:trPr>
        <w:tc>
          <w:tcPr>
            <w:tcW w:w="8461" w:type="dxa"/>
            <w:gridSpan w:val="8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601BE1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ETIDAKPASTIAN TEKNOLOGI</w:t>
            </w:r>
          </w:p>
        </w:tc>
      </w:tr>
      <w:tr w:rsidR="00E670E8" w:rsidRPr="00135193" w14:paraId="48C7B23E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16D67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8EF8E3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kemba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knolog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ID"/>
              </w:rPr>
              <w:t xml:space="preserve"> </w:t>
            </w: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ngat</w:t>
            </w:r>
            <w:r w:rsidRPr="00135193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ant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elesai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EE8AB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0B78B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E3E04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DF639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BA939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4C74C9A3" w14:textId="77777777" w:rsidTr="00946F27">
        <w:trPr>
          <w:gridAfter w:val="1"/>
          <w:wAfter w:w="9" w:type="dxa"/>
          <w:trHeight w:val="222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0DD9C1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679ACE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sulit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ntu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ikut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iste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kemba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knolog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ubah-ubah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yelesai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AA9493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1286AC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C541F5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804D2A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1D1328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135193" w14:paraId="35579C7C" w14:textId="77777777" w:rsidTr="00946F27">
        <w:trPr>
          <w:trHeight w:val="46"/>
        </w:trPr>
        <w:tc>
          <w:tcPr>
            <w:tcW w:w="8461" w:type="dxa"/>
            <w:gridSpan w:val="8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683F77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EPEMIMPINAN</w:t>
            </w:r>
          </w:p>
        </w:tc>
      </w:tr>
      <w:tr w:rsidR="00E670E8" w:rsidRPr="00135193" w14:paraId="7C560188" w14:textId="77777777" w:rsidTr="00946F27">
        <w:trPr>
          <w:gridAfter w:val="1"/>
          <w:wAfter w:w="9" w:type="dxa"/>
          <w:trHeight w:val="18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1B1C3B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1705D0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eri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rah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up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jelas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ena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gaiman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laksana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ik</w:t>
            </w:r>
            <w:proofErr w:type="spellEnd"/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46B223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2CBDAE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75BBAA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AD418D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B87B10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135193" w14:paraId="141B4575" w14:textId="77777777" w:rsidTr="00946F27">
        <w:trPr>
          <w:gridAfter w:val="1"/>
          <w:wAfter w:w="9" w:type="dxa"/>
          <w:trHeight w:val="547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85ADD4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7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6A5563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erim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dap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gagas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uncul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r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hasil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mikir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gawa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ntu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maju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organisasi</w:t>
            </w:r>
            <w:proofErr w:type="spellEnd"/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5A99B9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C8111D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458D9A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5647C1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0B85DD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135193" w14:paraId="57A3525B" w14:textId="77777777" w:rsidTr="00946F27">
        <w:trPr>
          <w:trHeight w:val="46"/>
        </w:trPr>
        <w:tc>
          <w:tcPr>
            <w:tcW w:w="8461" w:type="dxa"/>
            <w:gridSpan w:val="8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4448A2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UNTUTAN TUGAS, PERANAN, DAN INTERPERSONAL</w:t>
            </w:r>
          </w:p>
        </w:tc>
      </w:tr>
      <w:tr w:rsidR="00E670E8" w:rsidRPr="00135193" w14:paraId="5656C73B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B4F4A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3DA8BD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Pekerjaan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terim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ua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ahli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ilik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F5936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E64E1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0D3BF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80F38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CA019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6A939341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60EB4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9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0EFB4B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ngg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wakt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beri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ntu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elesai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udah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ua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B0EF0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8EADA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66E16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A0103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57A59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35FF7BF2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85062C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0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4A8C7F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mpin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gawa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bag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anggungjawab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yelesai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salah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C94B0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118C0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F5E7B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881A1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1DB87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343F1351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42CBB5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1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8D9B99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Adanya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uku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r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hubu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ribad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uru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9702F0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58A087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13581A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2796FE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D854EF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135193" w14:paraId="6954B842" w14:textId="77777777" w:rsidTr="00946F27">
        <w:trPr>
          <w:trHeight w:val="46"/>
        </w:trPr>
        <w:tc>
          <w:tcPr>
            <w:tcW w:w="8461" w:type="dxa"/>
            <w:gridSpan w:val="8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D4D0A1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TRUKTUR ORGANISASI</w:t>
            </w:r>
          </w:p>
        </w:tc>
      </w:tr>
      <w:tr w:rsidR="00E670E8" w:rsidRPr="00135193" w14:paraId="2B5F6B23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2D9AE8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2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9CBBCD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truktu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organisa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udah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p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p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paham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oleh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mu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iha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tan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/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usahaan</w:t>
            </w:r>
            <w:proofErr w:type="spellEnd"/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D9BB0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A7E36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8BE34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5898A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A32E5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5C52FE07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9DDF95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3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196FDA4" w14:textId="77777777" w:rsidR="00E670E8" w:rsidRPr="00135193" w:rsidRDefault="00E670E8" w:rsidP="00946F27">
            <w:pPr>
              <w:pStyle w:val="ListParagraph"/>
              <w:spacing w:after="0" w:line="240" w:lineRule="auto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atur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guna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baga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l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ndal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lak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ntu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ontrol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ilak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gawa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tan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/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usahaan</w:t>
            </w:r>
            <w:proofErr w:type="spellEnd"/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D645B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FC08F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B356B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D334C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5B3E4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482BAD09" w14:textId="77777777" w:rsidTr="00946F27">
        <w:trPr>
          <w:trHeight w:val="46"/>
        </w:trPr>
        <w:tc>
          <w:tcPr>
            <w:tcW w:w="8461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E84854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MASALAH KELUARGA DAN EKONOMI</w:t>
            </w:r>
          </w:p>
        </w:tc>
      </w:tr>
      <w:tr w:rsidR="00E670E8" w:rsidRPr="00135193" w14:paraId="1426148B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9A091C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4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5C6505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luarg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ilik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hubu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urang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harmonis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(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ring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tengk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)</w:t>
            </w: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C2F3C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CD008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5CECB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B46BE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5D0BF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39FB7744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EED438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5</w:t>
            </w:r>
          </w:p>
        </w:tc>
        <w:tc>
          <w:tcPr>
            <w:tcW w:w="5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5012E7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ondi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ua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dang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tabil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,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aren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geluar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lebih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nya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r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gaj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oko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tiap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ulan</w:t>
            </w:r>
            <w:proofErr w:type="spellEnd"/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2085A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735C4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68E93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8664F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9B46C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515C58CB" w14:textId="77777777" w:rsidTr="00946F27">
        <w:trPr>
          <w:trHeight w:val="46"/>
        </w:trPr>
        <w:tc>
          <w:tcPr>
            <w:tcW w:w="8461" w:type="dxa"/>
            <w:gridSpan w:val="8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1B320F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EPRIBADIAN</w:t>
            </w:r>
          </w:p>
        </w:tc>
      </w:tr>
      <w:tr w:rsidR="00E670E8" w:rsidRPr="00135193" w14:paraId="32D67FCA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73A96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6</w:t>
            </w:r>
          </w:p>
        </w:tc>
        <w:tc>
          <w:tcPr>
            <w:tcW w:w="50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1F7A57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urangn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uku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pert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uku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kerj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luarg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u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p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kerj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ik</w:t>
            </w:r>
            <w:proofErr w:type="spellEnd"/>
          </w:p>
        </w:tc>
        <w:tc>
          <w:tcPr>
            <w:tcW w:w="5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51A04" w14:textId="77777777" w:rsidR="00E670E8" w:rsidRPr="00135193" w:rsidRDefault="00E670E8" w:rsidP="00946F2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135193">
              <w:rPr>
                <w:rFonts w:ascii="Calibri" w:eastAsia="Times New Roman" w:hAnsi="Calibri" w:cs="Calibri"/>
                <w:color w:val="000000"/>
                <w:lang w:eastAsia="en-ID"/>
              </w:rPr>
              <w:t> </w:t>
            </w:r>
          </w:p>
        </w:tc>
        <w:tc>
          <w:tcPr>
            <w:tcW w:w="5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4176C" w14:textId="77777777" w:rsidR="00E670E8" w:rsidRPr="00135193" w:rsidRDefault="00E670E8" w:rsidP="00946F2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135193">
              <w:rPr>
                <w:rFonts w:ascii="Calibri" w:eastAsia="Times New Roman" w:hAnsi="Calibri" w:cs="Calibri"/>
                <w:color w:val="000000"/>
                <w:lang w:eastAsia="en-ID"/>
              </w:rPr>
              <w:t> </w:t>
            </w:r>
          </w:p>
        </w:tc>
        <w:tc>
          <w:tcPr>
            <w:tcW w:w="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34966" w14:textId="77777777" w:rsidR="00E670E8" w:rsidRPr="00135193" w:rsidRDefault="00E670E8" w:rsidP="00946F2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135193">
              <w:rPr>
                <w:rFonts w:ascii="Calibri" w:eastAsia="Times New Roman" w:hAnsi="Calibri" w:cs="Calibri"/>
                <w:color w:val="000000"/>
                <w:lang w:eastAsia="en-ID"/>
              </w:rPr>
              <w:t> </w:t>
            </w:r>
          </w:p>
        </w:tc>
        <w:tc>
          <w:tcPr>
            <w:tcW w:w="4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3AC9E" w14:textId="77777777" w:rsidR="00E670E8" w:rsidRPr="00135193" w:rsidRDefault="00E670E8" w:rsidP="00946F2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135193">
              <w:rPr>
                <w:rFonts w:ascii="Calibri" w:eastAsia="Times New Roman" w:hAnsi="Calibri" w:cs="Calibri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1E5B8" w14:textId="77777777" w:rsidR="00E670E8" w:rsidRPr="00135193" w:rsidRDefault="00E670E8" w:rsidP="00946F2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135193">
              <w:rPr>
                <w:rFonts w:ascii="Calibri" w:eastAsia="Times New Roman" w:hAnsi="Calibri" w:cs="Calibri"/>
                <w:color w:val="000000"/>
                <w:lang w:eastAsia="en-ID"/>
              </w:rPr>
              <w:t> </w:t>
            </w:r>
          </w:p>
        </w:tc>
      </w:tr>
      <w:tr w:rsidR="00E670E8" w:rsidRPr="00135193" w14:paraId="061C6E27" w14:textId="77777777" w:rsidTr="00946F27">
        <w:trPr>
          <w:gridAfter w:val="1"/>
          <w:wAfter w:w="9" w:type="dxa"/>
          <w:trHeight w:val="46"/>
        </w:trPr>
        <w:tc>
          <w:tcPr>
            <w:tcW w:w="6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F127D8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7</w:t>
            </w:r>
          </w:p>
        </w:tc>
        <w:tc>
          <w:tcPr>
            <w:tcW w:w="50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9283E6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Banyak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kan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r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lu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upu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r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ndir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is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ndali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hingg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gangg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</w:p>
        </w:tc>
        <w:tc>
          <w:tcPr>
            <w:tcW w:w="5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DB071E" w14:textId="77777777" w:rsidR="00E670E8" w:rsidRPr="00135193" w:rsidRDefault="00E670E8" w:rsidP="00946F2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  <w:tc>
          <w:tcPr>
            <w:tcW w:w="5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ACC758" w14:textId="77777777" w:rsidR="00E670E8" w:rsidRPr="00135193" w:rsidRDefault="00E670E8" w:rsidP="00946F2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  <w:tc>
          <w:tcPr>
            <w:tcW w:w="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682C59" w14:textId="77777777" w:rsidR="00E670E8" w:rsidRPr="00135193" w:rsidRDefault="00E670E8" w:rsidP="00946F2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  <w:tc>
          <w:tcPr>
            <w:tcW w:w="4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7A20B6" w14:textId="77777777" w:rsidR="00E670E8" w:rsidRPr="00135193" w:rsidRDefault="00E670E8" w:rsidP="00946F2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  <w:tc>
          <w:tcPr>
            <w:tcW w:w="6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459972" w14:textId="77777777" w:rsidR="00E670E8" w:rsidRPr="00135193" w:rsidRDefault="00E670E8" w:rsidP="00946F2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</w:tr>
    </w:tbl>
    <w:p w14:paraId="0BBA8971" w14:textId="77777777" w:rsidR="00E670E8" w:rsidRPr="00135193" w:rsidRDefault="00E670E8" w:rsidP="00E670E8">
      <w:pPr>
        <w:rPr>
          <w:rFonts w:ascii="Times New Roman" w:hAnsi="Times New Roman" w:cs="Times New Roman"/>
          <w:b/>
          <w:bCs/>
        </w:rPr>
      </w:pPr>
      <w:r w:rsidRPr="00135193">
        <w:rPr>
          <w:rFonts w:ascii="Times New Roman" w:hAnsi="Times New Roman" w:cs="Times New Roman"/>
          <w:b/>
          <w:bCs/>
        </w:rPr>
        <w:br w:type="page"/>
      </w:r>
      <w:r>
        <w:rPr>
          <w:rFonts w:ascii="Times New Roman" w:hAnsi="Times New Roman" w:cs="Times New Roman"/>
          <w:b/>
          <w:bCs/>
        </w:rPr>
        <w:lastRenderedPageBreak/>
        <w:t>V</w:t>
      </w:r>
      <w:r w:rsidRPr="00135193">
        <w:rPr>
          <w:rFonts w:ascii="Times New Roman" w:hAnsi="Times New Roman" w:cs="Times New Roman"/>
          <w:b/>
          <w:bCs/>
        </w:rPr>
        <w:t>ARIABEL KONFLIK KERJA (X3)</w:t>
      </w:r>
    </w:p>
    <w:tbl>
      <w:tblPr>
        <w:tblW w:w="8388" w:type="dxa"/>
        <w:tblLook w:val="04A0" w:firstRow="1" w:lastRow="0" w:firstColumn="1" w:lastColumn="0" w:noHBand="0" w:noVBand="1"/>
      </w:tblPr>
      <w:tblGrid>
        <w:gridCol w:w="636"/>
        <w:gridCol w:w="6"/>
        <w:gridCol w:w="5023"/>
        <w:gridCol w:w="447"/>
        <w:gridCol w:w="14"/>
        <w:gridCol w:w="500"/>
        <w:gridCol w:w="14"/>
        <w:gridCol w:w="553"/>
        <w:gridCol w:w="14"/>
        <w:gridCol w:w="553"/>
        <w:gridCol w:w="14"/>
        <w:gridCol w:w="6"/>
        <w:gridCol w:w="588"/>
        <w:gridCol w:w="14"/>
        <w:gridCol w:w="6"/>
      </w:tblGrid>
      <w:tr w:rsidR="00E670E8" w:rsidRPr="00135193" w14:paraId="6E3907C7" w14:textId="77777777" w:rsidTr="00946F27">
        <w:trPr>
          <w:gridAfter w:val="1"/>
          <w:wAfter w:w="6" w:type="dxa"/>
          <w:trHeight w:val="300"/>
        </w:trPr>
        <w:tc>
          <w:tcPr>
            <w:tcW w:w="6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75B2B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NO.</w:t>
            </w:r>
          </w:p>
        </w:tc>
        <w:tc>
          <w:tcPr>
            <w:tcW w:w="5029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12D0D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RNYATAAN</w:t>
            </w:r>
          </w:p>
        </w:tc>
        <w:tc>
          <w:tcPr>
            <w:tcW w:w="2717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A40E9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ANGGAPAN</w:t>
            </w:r>
          </w:p>
        </w:tc>
      </w:tr>
      <w:tr w:rsidR="00E670E8" w:rsidRPr="00135193" w14:paraId="14EC35D3" w14:textId="77777777" w:rsidTr="00946F27">
        <w:trPr>
          <w:gridAfter w:val="1"/>
          <w:wAfter w:w="6" w:type="dxa"/>
          <w:trHeight w:val="300"/>
        </w:trPr>
        <w:tc>
          <w:tcPr>
            <w:tcW w:w="6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EC5508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5029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86D193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2BAB0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S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0B3F2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44C17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R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7EDE4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TS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E0E03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TS</w:t>
            </w:r>
          </w:p>
        </w:tc>
      </w:tr>
      <w:tr w:rsidR="00E670E8" w:rsidRPr="00135193" w14:paraId="5CCA802F" w14:textId="77777777" w:rsidTr="00946F27">
        <w:trPr>
          <w:trHeight w:val="46"/>
        </w:trPr>
        <w:tc>
          <w:tcPr>
            <w:tcW w:w="7780" w:type="dxa"/>
            <w:gridSpan w:val="1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D9A3FD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RBEDAAN FAHAM DAN KEPRIBADIAN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74ED8F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135193" w14:paraId="1D618AAD" w14:textId="77777777" w:rsidTr="00946F27">
        <w:trPr>
          <w:gridAfter w:val="1"/>
          <w:wAfter w:w="6" w:type="dxa"/>
          <w:trHeight w:val="155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46104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2ABD68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rasa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rjadin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selisih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debat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10849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7B9A1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9188E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FA280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9FB10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3184A8C4" w14:textId="77777777" w:rsidTr="00946F27">
        <w:trPr>
          <w:gridAfter w:val="1"/>
          <w:wAfter w:w="6" w:type="dxa"/>
          <w:trHeight w:val="62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11DE0C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804BF9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ring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ras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gang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aren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salah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ribad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F7296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BCA3E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A9FFE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8833A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F2B81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62AA071A" w14:textId="77777777" w:rsidTr="00946F27">
        <w:trPr>
          <w:trHeight w:val="46"/>
        </w:trPr>
        <w:tc>
          <w:tcPr>
            <w:tcW w:w="8388" w:type="dxa"/>
            <w:gridSpan w:val="15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4B23D2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EBUTUHAN</w:t>
            </w:r>
          </w:p>
        </w:tc>
      </w:tr>
      <w:tr w:rsidR="00E670E8" w:rsidRPr="00135193" w14:paraId="0C5B1DA4" w14:textId="77777777" w:rsidTr="00946F27">
        <w:trPr>
          <w:gridAfter w:val="2"/>
          <w:wAfter w:w="20" w:type="dxa"/>
          <w:trHeight w:val="271"/>
        </w:trPr>
        <w:tc>
          <w:tcPr>
            <w:tcW w:w="642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DF6C27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3</w:t>
            </w:r>
          </w:p>
        </w:tc>
        <w:tc>
          <w:tcPr>
            <w:tcW w:w="50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44E9BD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butuh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catat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lapor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cukup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untu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gontrol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yelesai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laksanakan</w:t>
            </w:r>
            <w:proofErr w:type="spellEnd"/>
          </w:p>
        </w:tc>
        <w:tc>
          <w:tcPr>
            <w:tcW w:w="4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C7BBC5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514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7B52AD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1F9616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CD784D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60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8CDF30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</w:tr>
      <w:tr w:rsidR="00E670E8" w:rsidRPr="00135193" w14:paraId="196DABB6" w14:textId="77777777" w:rsidTr="00946F27">
        <w:trPr>
          <w:gridAfter w:val="2"/>
          <w:wAfter w:w="20" w:type="dxa"/>
          <w:trHeight w:val="211"/>
        </w:trPr>
        <w:tc>
          <w:tcPr>
            <w:tcW w:w="642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8CD0F5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4</w:t>
            </w:r>
          </w:p>
        </w:tc>
        <w:tc>
          <w:tcPr>
            <w:tcW w:w="50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38F935" w14:textId="77777777" w:rsidR="00E670E8" w:rsidRPr="00135193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bed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butuh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taf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ic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rjadin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onflik</w:t>
            </w:r>
            <w:proofErr w:type="spellEnd"/>
          </w:p>
        </w:tc>
        <w:tc>
          <w:tcPr>
            <w:tcW w:w="44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BD348D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514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95FE4F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49E48E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D1FCD7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  <w:tc>
          <w:tcPr>
            <w:tcW w:w="60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DDBB78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</w:tr>
      <w:tr w:rsidR="00E670E8" w:rsidRPr="00135193" w14:paraId="6A163B1B" w14:textId="77777777" w:rsidTr="00946F27">
        <w:trPr>
          <w:trHeight w:val="46"/>
        </w:trPr>
        <w:tc>
          <w:tcPr>
            <w:tcW w:w="8388" w:type="dxa"/>
            <w:gridSpan w:val="15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6112AD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RBEDAAN PENILAIAN PERSEPSI</w:t>
            </w:r>
          </w:p>
        </w:tc>
      </w:tr>
      <w:tr w:rsidR="00E670E8" w:rsidRPr="00135193" w14:paraId="37417FFC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666DA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5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04B68D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eri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rjad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bed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dap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entu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car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nyelesai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C14B7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393FD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10CC6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40D27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96983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7E2A6B02" w14:textId="77777777" w:rsidTr="00946F27">
        <w:trPr>
          <w:gridAfter w:val="1"/>
          <w:wAfter w:w="6" w:type="dxa"/>
          <w:trHeight w:val="620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D7C5A1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6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C59E95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ya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rasa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bed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vi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 </w:t>
            </w:r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61A5F2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2843CE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BDF84C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EB59E0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E39DD2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135193" w14:paraId="1F4F078D" w14:textId="77777777" w:rsidTr="00946F27">
        <w:trPr>
          <w:trHeight w:val="46"/>
        </w:trPr>
        <w:tc>
          <w:tcPr>
            <w:tcW w:w="8388" w:type="dxa"/>
            <w:gridSpan w:val="15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583752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ALING BERGANTUNG DAN KETIDAKJELASAN BIDANG TUGAS</w:t>
            </w:r>
          </w:p>
        </w:tc>
      </w:tr>
      <w:tr w:rsidR="00E670E8" w:rsidRPr="00135193" w14:paraId="35D965F3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17FFE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7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F80FF6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Sali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tergantu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san-bawah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entu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olu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s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masalah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kait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91E4C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BF97D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F0CE0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DA666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5534D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47CAE6ED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28DEDC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8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FA97FA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tergantu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elesai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A54DFA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AD48EA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D2EB5B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9C04A8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6B91F2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135193" w14:paraId="5431A3C9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9EF28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9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28C24C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Kur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maham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idang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iterima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2C59D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3D001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FAA80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CDF2B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A5953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3A48614E" w14:textId="77777777" w:rsidTr="00946F27">
        <w:trPr>
          <w:trHeight w:val="46"/>
        </w:trPr>
        <w:tc>
          <w:tcPr>
            <w:tcW w:w="8388" w:type="dxa"/>
            <w:gridSpan w:val="15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653FAC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RBEDAAN PENDAPAT DAN KEGAGALAN KOMUNIKASI</w:t>
            </w:r>
          </w:p>
        </w:tc>
      </w:tr>
      <w:tr w:rsidR="00E670E8" w:rsidRPr="00135193" w14:paraId="448EF26A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C9D38B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0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C525AF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Adanya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lisih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ah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elesai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partemen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43682A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FFF8EF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FDD553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ED853A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1CE520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135193" w14:paraId="76D449BE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F694AA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1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B21487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sulit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komunika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s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wah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rt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aren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dan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bed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status/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jabatan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CA3F8E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F5137C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F96147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15A38F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30525B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135193" w14:paraId="3A90A0C8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1DFDC7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2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9D8998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rdap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sep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negatif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erkomunika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rt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s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wahan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B45EF1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AB0B68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E1760B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7A2EA1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5BBDE3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</w:p>
        </w:tc>
      </w:tr>
      <w:tr w:rsidR="00E670E8" w:rsidRPr="00135193" w14:paraId="73EA01F0" w14:textId="77777777" w:rsidTr="00946F27">
        <w:trPr>
          <w:trHeight w:val="46"/>
        </w:trPr>
        <w:tc>
          <w:tcPr>
            <w:tcW w:w="8388" w:type="dxa"/>
            <w:gridSpan w:val="1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74E109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PESIALISASI PEKERJAAN, PERBEDAAN VISI, DAN KURANGNYA INFORMASI</w:t>
            </w:r>
          </w:p>
        </w:tc>
      </w:tr>
      <w:tr w:rsidR="00E670E8" w:rsidRPr="00135193" w14:paraId="03424CD4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595510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3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2130D6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mbagi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idang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urang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p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ua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idang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ahli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B5C7B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7B340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46C8E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52FF2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D1EC5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5CFF4517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8A0BA7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4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</w:tcPr>
          <w:p w14:paraId="47EDC6B5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rbed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vi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nta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re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rj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u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atas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bawah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laks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/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CF1B6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1926F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B7275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2CCF1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D1C9B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77DB6B20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0A7AF1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5</w:t>
            </w:r>
          </w:p>
        </w:tc>
        <w:tc>
          <w:tcPr>
            <w:tcW w:w="502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1B457E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Keterbatas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umber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formas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ilik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hingg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a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ksimal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lam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laksana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gas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5D9BA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E7E14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78002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6B626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6BF73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039272C3" w14:textId="77777777" w:rsidTr="00946F27">
        <w:trPr>
          <w:trHeight w:val="46"/>
        </w:trPr>
        <w:tc>
          <w:tcPr>
            <w:tcW w:w="8388" w:type="dxa"/>
            <w:gridSpan w:val="15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A9AE5A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PERAN GANDA DAN SISTEM PENGHARGAAN</w:t>
            </w:r>
          </w:p>
        </w:tc>
      </w:tr>
      <w:tr w:rsidR="00E670E8" w:rsidRPr="00135193" w14:paraId="0994F423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4961EE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6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3EBF0E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erjadiny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r w:rsidRPr="00135193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ID"/>
              </w:rPr>
              <w:t xml:space="preserve">double job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hingga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apat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enyelesaik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kerja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de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maksimal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ua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target</w:t>
            </w:r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43C86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2C29C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0C405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CDC7D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39E19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  <w:tr w:rsidR="00E670E8" w:rsidRPr="00135193" w14:paraId="2BA0F3F6" w14:textId="77777777" w:rsidTr="00946F27">
        <w:trPr>
          <w:gridAfter w:val="1"/>
          <w:wAfter w:w="6" w:type="dxa"/>
          <w:trHeight w:val="46"/>
        </w:trPr>
        <w:tc>
          <w:tcPr>
            <w:tcW w:w="6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668808" w14:textId="77777777" w:rsidR="00E670E8" w:rsidRPr="00135193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17</w:t>
            </w:r>
          </w:p>
        </w:tc>
        <w:tc>
          <w:tcPr>
            <w:tcW w:w="502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7D5FEB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Pembagi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insentif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dan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unjangan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yang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tidak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  <w:proofErr w:type="spellStart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sesuai</w:t>
            </w:r>
            <w:proofErr w:type="spellEnd"/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 xml:space="preserve"> </w:t>
            </w:r>
          </w:p>
        </w:tc>
        <w:tc>
          <w:tcPr>
            <w:tcW w:w="46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57903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1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03C3D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3A2F7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F970C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  <w:tc>
          <w:tcPr>
            <w:tcW w:w="608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2A5D7" w14:textId="77777777" w:rsidR="00E670E8" w:rsidRPr="00135193" w:rsidRDefault="00E670E8" w:rsidP="00946F2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ID"/>
              </w:rPr>
            </w:pPr>
            <w:r w:rsidRPr="00135193">
              <w:rPr>
                <w:rFonts w:ascii="Times New Roman" w:eastAsia="Times New Roman" w:hAnsi="Times New Roman" w:cs="Times New Roman"/>
                <w:color w:val="000000"/>
                <w:lang w:eastAsia="en-ID"/>
              </w:rPr>
              <w:t> </w:t>
            </w:r>
          </w:p>
        </w:tc>
      </w:tr>
    </w:tbl>
    <w:p w14:paraId="58BBE973" w14:textId="77777777" w:rsidR="00E670E8" w:rsidRDefault="00E670E8" w:rsidP="00E670E8">
      <w:pPr>
        <w:rPr>
          <w:rFonts w:ascii="Times New Roman" w:hAnsi="Times New Roman" w:cs="Times New Roman"/>
          <w:sz w:val="24"/>
          <w:szCs w:val="24"/>
        </w:rPr>
        <w:sectPr w:rsidR="00E670E8" w:rsidSect="00E670E8">
          <w:headerReference w:type="default" r:id="rId7"/>
          <w:footerReference w:type="even" r:id="rId8"/>
          <w:headerReference w:type="first" r:id="rId9"/>
          <w:footerReference w:type="first" r:id="rId10"/>
          <w:pgSz w:w="11906" w:h="16838" w:code="9"/>
          <w:pgMar w:top="2268" w:right="1701" w:bottom="1701" w:left="2268" w:header="709" w:footer="709" w:gutter="0"/>
          <w:pgNumType w:start="103"/>
          <w:cols w:space="708"/>
          <w:titlePg/>
          <w:docGrid w:linePitch="360"/>
        </w:sectPr>
      </w:pPr>
    </w:p>
    <w:tbl>
      <w:tblPr>
        <w:tblW w:w="14456" w:type="dxa"/>
        <w:tblInd w:w="-709" w:type="dxa"/>
        <w:tblLook w:val="04A0" w:firstRow="1" w:lastRow="0" w:firstColumn="1" w:lastColumn="0" w:noHBand="0" w:noVBand="1"/>
      </w:tblPr>
      <w:tblGrid>
        <w:gridCol w:w="709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810"/>
        <w:gridCol w:w="810"/>
        <w:gridCol w:w="810"/>
        <w:gridCol w:w="810"/>
        <w:gridCol w:w="810"/>
        <w:gridCol w:w="810"/>
        <w:gridCol w:w="810"/>
        <w:gridCol w:w="1057"/>
      </w:tblGrid>
      <w:tr w:rsidR="00E670E8" w:rsidRPr="00A74335" w14:paraId="2C76B1C6" w14:textId="77777777" w:rsidTr="00946F27">
        <w:trPr>
          <w:trHeight w:val="300"/>
        </w:trPr>
        <w:tc>
          <w:tcPr>
            <w:tcW w:w="14456" w:type="dxa"/>
            <w:gridSpan w:val="1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F7CCC0" w14:textId="77777777" w:rsidR="00E670E8" w:rsidRPr="00A74335" w:rsidRDefault="00E670E8" w:rsidP="00946F27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bookmarkStart w:id="3" w:name="_Hlk138027706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br w:type="page"/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Lampiran 2: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</w:t>
            </w: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ekap</w:t>
            </w:r>
            <w:proofErr w:type="spellEnd"/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Skor Sampel </w:t>
            </w:r>
            <w:proofErr w:type="spellStart"/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sponden</w:t>
            </w:r>
            <w:proofErr w:type="spellEnd"/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Variabel</w:t>
            </w:r>
            <w:proofErr w:type="spellEnd"/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omunikasi</w:t>
            </w:r>
            <w:proofErr w:type="spellEnd"/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(X1)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</w:p>
        </w:tc>
      </w:tr>
      <w:tr w:rsidR="00E670E8" w:rsidRPr="00A74335" w14:paraId="622D21C1" w14:textId="77777777" w:rsidTr="00946F27">
        <w:trPr>
          <w:trHeight w:val="300"/>
        </w:trPr>
        <w:tc>
          <w:tcPr>
            <w:tcW w:w="14456" w:type="dxa"/>
            <w:gridSpan w:val="1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C5E0B3" w:themeFill="accent6" w:themeFillTint="66"/>
            <w:noWrap/>
            <w:vAlign w:val="bottom"/>
          </w:tcPr>
          <w:p w14:paraId="608ED27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MOR PERNYATAAN</w:t>
            </w:r>
          </w:p>
        </w:tc>
      </w:tr>
      <w:tr w:rsidR="00E670E8" w:rsidRPr="00A74335" w14:paraId="5AF9AF46" w14:textId="77777777" w:rsidTr="00946F27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874D2FC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.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34CF00A3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0458470F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9AAB5C2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350BACDE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BF38EE0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69BCF320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0C804F8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6473589C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381B538E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0B61443C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D835683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29AB995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4CE4260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7D52E06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68536B27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6342A23D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0E56EDA8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7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37E8044C" w14:textId="77777777" w:rsidR="00E670E8" w:rsidRPr="00A743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 w:rsidR="00E670E8" w:rsidRPr="00A74335" w14:paraId="6BABA94C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5FE3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5C85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374F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B0CE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A1C5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DC7B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475D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9FE0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2C6C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0ACA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BDC1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6D69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2305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59E9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22C6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D1BB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D283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C1BE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610B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85</w:t>
            </w:r>
          </w:p>
        </w:tc>
      </w:tr>
      <w:tr w:rsidR="00E670E8" w:rsidRPr="00A74335" w14:paraId="74C060EF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AB5A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6C66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6C40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BDDC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8A1F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B60A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8606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738E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F5F9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41ED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0144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65FB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2558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9084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F172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930E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6DF8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AC37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9A29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84</w:t>
            </w:r>
          </w:p>
        </w:tc>
      </w:tr>
      <w:tr w:rsidR="00E670E8" w:rsidRPr="00A74335" w14:paraId="2E586A77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3B35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4475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248B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CB2C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45B4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DC55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7CC8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E4CE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92F6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C7B6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7EBD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FC93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6ED3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8281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68F3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FEAF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51CD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FE5D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0D6A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84</w:t>
            </w:r>
          </w:p>
        </w:tc>
      </w:tr>
      <w:tr w:rsidR="00E670E8" w:rsidRPr="00A74335" w14:paraId="75E05037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912E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5E55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BAC1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4FF3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092B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855C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EDBE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7F4E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A372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29DB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991C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A7BC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A435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69BE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8B0D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4BE2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F07A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466E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CADB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7</w:t>
            </w:r>
          </w:p>
        </w:tc>
      </w:tr>
      <w:tr w:rsidR="00E670E8" w:rsidRPr="00A74335" w14:paraId="5D22DE01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243E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4649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4B78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062A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62AA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F8F0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DEBA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590A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A1DD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6D70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339C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C36C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F101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9365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6BA3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2042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546F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F8D6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079F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7</w:t>
            </w:r>
          </w:p>
        </w:tc>
      </w:tr>
      <w:tr w:rsidR="00E670E8" w:rsidRPr="00A74335" w14:paraId="7FFB5FBC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BA2D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2906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9D29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2017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00F9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4203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5266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F861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7716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54DF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DA74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7589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E4DD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CA7F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4829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2251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47A4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2E63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749E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6</w:t>
            </w:r>
          </w:p>
        </w:tc>
      </w:tr>
      <w:tr w:rsidR="00E670E8" w:rsidRPr="00A74335" w14:paraId="0A178FCA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4A54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6A4D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E771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C776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DFC3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1BA9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059A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BF58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6BC5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44B5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A49F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4D6B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DC44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EDE0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8D2D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C63B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9F10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1081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1279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6</w:t>
            </w:r>
          </w:p>
        </w:tc>
      </w:tr>
      <w:tr w:rsidR="00E670E8" w:rsidRPr="00A74335" w14:paraId="32B8FCC0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3EF0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4E32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B880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DDF6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0B6F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7997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838A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1921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E644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9F58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CE79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CE0C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7D4D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CE57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BEA4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6D2B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DE60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DC86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EAE1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9</w:t>
            </w:r>
          </w:p>
        </w:tc>
      </w:tr>
      <w:tr w:rsidR="00E670E8" w:rsidRPr="00A74335" w14:paraId="524A2915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5102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A00D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FDD7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F635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2BD1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C4BC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4153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FC05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2BB2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1753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AC0D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47CE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8755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B93F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8CF3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1377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9673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A399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F688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9</w:t>
            </w:r>
          </w:p>
        </w:tc>
      </w:tr>
      <w:tr w:rsidR="00E670E8" w:rsidRPr="00A74335" w14:paraId="15F7BB80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6F84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E7F2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FBA3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83E7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1AE6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B93D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32F1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16D1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354B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4C06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5E87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2F34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C5F9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BC11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AFB7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DC24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2BA3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DBD9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E66B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6</w:t>
            </w:r>
          </w:p>
        </w:tc>
      </w:tr>
      <w:tr w:rsidR="00E670E8" w:rsidRPr="00A74335" w14:paraId="3AB1887A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0CD6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3DEB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3586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396C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B1F1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478F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0894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E0BA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2EB3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6E1D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1EF4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58D9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6FF4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B291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363D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91F7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9109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D599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2408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5</w:t>
            </w:r>
          </w:p>
        </w:tc>
      </w:tr>
      <w:tr w:rsidR="00E670E8" w:rsidRPr="00A74335" w14:paraId="1A4A1BB2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D949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9A69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8CAD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B829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D897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F4CF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82BB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20E1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3062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108A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59E6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A7DA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35E5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6EDF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33B8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0538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0806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B225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180E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5</w:t>
            </w:r>
          </w:p>
        </w:tc>
      </w:tr>
      <w:tr w:rsidR="00E670E8" w:rsidRPr="00A74335" w14:paraId="74ABCED9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53AF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4755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57ED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0C75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C336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C548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47B2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5E13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D9E4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DAC1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08F5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8601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B178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1EF8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F0BD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4ECC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D3DD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9C12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530B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A74335" w14:paraId="45D16E3F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B554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2E40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3922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B9ED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82E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3B78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5AD4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5962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EE8D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7EF5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628B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49FD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5C1A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2A10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9159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D04B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B8ED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2BEB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A732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8</w:t>
            </w:r>
          </w:p>
        </w:tc>
      </w:tr>
      <w:tr w:rsidR="00E670E8" w:rsidRPr="00A74335" w14:paraId="66696962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F4C1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7DD9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C904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86E0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2DCA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732F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B920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E4EC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18E5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DD20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03D0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101A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8C5D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AE49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FFE4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B7F1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7EC0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68B6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DE2F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9</w:t>
            </w:r>
          </w:p>
        </w:tc>
      </w:tr>
      <w:tr w:rsidR="00E670E8" w:rsidRPr="00A74335" w14:paraId="66A89C10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CC94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2086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A057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0146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B5E0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4002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5989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B2E2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62D1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D8C0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2926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6945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5A62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4B44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5273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F3D6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2937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1402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63FC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1</w:t>
            </w:r>
          </w:p>
        </w:tc>
      </w:tr>
      <w:tr w:rsidR="00E670E8" w:rsidRPr="00A74335" w14:paraId="491CA040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8008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A334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D459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2964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D04E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0FDB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1FE0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AC38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D123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012D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03DB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C6D5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CB1D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EBD1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952E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F4F0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8705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B033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80D2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6</w:t>
            </w:r>
          </w:p>
        </w:tc>
      </w:tr>
      <w:tr w:rsidR="00E670E8" w:rsidRPr="00A74335" w14:paraId="02019A90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C9B6D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39F2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E87D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E450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B1C6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D3C6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278C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164A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04BF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00E9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C7CF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3D05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CC96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6B9C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0CBF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DE56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6610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4533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9DF8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9</w:t>
            </w:r>
          </w:p>
        </w:tc>
      </w:tr>
      <w:tr w:rsidR="00E670E8" w:rsidRPr="00A74335" w14:paraId="32B9128C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3294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4688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A2588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EB83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EA9D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77BF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CB10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FB61A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9E08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6A5A2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CF97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C0EB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E832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AAA9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E3B0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AE71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020A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111C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34C0C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7</w:t>
            </w:r>
          </w:p>
        </w:tc>
      </w:tr>
      <w:tr w:rsidR="00E670E8" w:rsidRPr="00A74335" w14:paraId="4F5E45F3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9427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71B74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51DA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EDC1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F45E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AD643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AACAB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EFE47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DC1D5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1F2A0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5D3B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718F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5E2F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12E1E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30F9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8D8E9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63511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E9F86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AA30F" w14:textId="77777777" w:rsidR="00E670E8" w:rsidRPr="00A743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74335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0</w:t>
            </w:r>
          </w:p>
        </w:tc>
      </w:tr>
    </w:tbl>
    <w:p w14:paraId="6EAE4A66" w14:textId="77777777" w:rsidR="00E670E8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14456" w:type="dxa"/>
        <w:tblInd w:w="-709" w:type="dxa"/>
        <w:tblLook w:val="04A0" w:firstRow="1" w:lastRow="0" w:firstColumn="1" w:lastColumn="0" w:noHBand="0" w:noVBand="1"/>
      </w:tblPr>
      <w:tblGrid>
        <w:gridCol w:w="709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810"/>
        <w:gridCol w:w="810"/>
        <w:gridCol w:w="810"/>
        <w:gridCol w:w="810"/>
        <w:gridCol w:w="810"/>
        <w:gridCol w:w="810"/>
        <w:gridCol w:w="810"/>
        <w:gridCol w:w="1057"/>
      </w:tblGrid>
      <w:tr w:rsidR="00E670E8" w:rsidRPr="00AF38F6" w14:paraId="6A30680F" w14:textId="77777777" w:rsidTr="00946F27">
        <w:trPr>
          <w:trHeight w:val="300"/>
        </w:trPr>
        <w:tc>
          <w:tcPr>
            <w:tcW w:w="14456" w:type="dxa"/>
            <w:gridSpan w:val="1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692411" w14:textId="77777777" w:rsidR="00E670E8" w:rsidRPr="00935BEF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lastRenderedPageBreak/>
              <w:t xml:space="preserve">Lampiran 3. </w:t>
            </w:r>
            <w:proofErr w:type="spellStart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kap</w:t>
            </w:r>
            <w:proofErr w:type="spellEnd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Skor Sampel </w:t>
            </w:r>
            <w:proofErr w:type="spellStart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sponden</w:t>
            </w:r>
            <w:proofErr w:type="spellEnd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Stres</w:t>
            </w:r>
            <w:proofErr w:type="spellEnd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erja</w:t>
            </w:r>
            <w:proofErr w:type="spellEnd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(X2)</w:t>
            </w:r>
          </w:p>
          <w:p w14:paraId="6F99612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</w:tr>
      <w:tr w:rsidR="00E670E8" w:rsidRPr="00AF38F6" w14:paraId="65D97A19" w14:textId="77777777" w:rsidTr="00946F27">
        <w:trPr>
          <w:trHeight w:val="300"/>
        </w:trPr>
        <w:tc>
          <w:tcPr>
            <w:tcW w:w="14456" w:type="dxa"/>
            <w:gridSpan w:val="1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C5E0B3" w:themeFill="accent6" w:themeFillTint="66"/>
            <w:noWrap/>
            <w:vAlign w:val="bottom"/>
          </w:tcPr>
          <w:p w14:paraId="5E14FA7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NOMOR PERNYATAAN</w:t>
            </w:r>
          </w:p>
        </w:tc>
      </w:tr>
      <w:tr w:rsidR="00E670E8" w:rsidRPr="00AF38F6" w14:paraId="2A3B2B2D" w14:textId="77777777" w:rsidTr="00946F27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632E0D3D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.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8BEB62C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75FAE18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3CA6AF27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619A3C3D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505DE87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D36D03C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3ADF7CEB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AC8053C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567D9BAC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BC9FD43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F05BCC4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A27ABB5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EF30602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C3A70F7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90C7F7B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6F838406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36CBB37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7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D56E926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 w:rsidR="00E670E8" w:rsidRPr="00AF38F6" w14:paraId="25BDEB22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4250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E5D6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2380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BFE7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E159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F0D1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5C68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F0CF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0BEB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03BC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32DD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19EE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A57B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4DA9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34A3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22A7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504C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6354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74BA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4</w:t>
            </w:r>
          </w:p>
        </w:tc>
      </w:tr>
      <w:tr w:rsidR="00E670E8" w:rsidRPr="00AF38F6" w14:paraId="44EC2A09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24A4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9225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86B6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D5DE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8610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00C6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8E61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F16C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9D31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5054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87DC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D7D2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8114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C647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699C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6F0E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5231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FFA5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4361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2</w:t>
            </w:r>
          </w:p>
        </w:tc>
      </w:tr>
      <w:tr w:rsidR="00E670E8" w:rsidRPr="00AF38F6" w14:paraId="5767DBD4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563A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CC2F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0CB5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565E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3299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F0AE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113B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EDD6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0848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9B75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A6AB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C51C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A500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E003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B946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9EDE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82AE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3C3E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F4DC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AF38F6" w14:paraId="48F3A8D6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93C9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742C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8B94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8F0D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B972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3B95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9511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7973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1395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11A4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978E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ED8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4B05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EE86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5C71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3A38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6758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6841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6695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7</w:t>
            </w:r>
          </w:p>
        </w:tc>
      </w:tr>
      <w:tr w:rsidR="00E670E8" w:rsidRPr="00AF38F6" w14:paraId="2BCA08D5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0F41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18BE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0B31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396E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201E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0B64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E22F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FBDF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75F9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BA3F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DE88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DC2C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545C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37B3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B2AE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A8B2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A4FD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57C5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FE6E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8</w:t>
            </w:r>
          </w:p>
        </w:tc>
      </w:tr>
      <w:tr w:rsidR="00E670E8" w:rsidRPr="00AF38F6" w14:paraId="44B76D33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18FD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841B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DC0B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699B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3B4E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F0CC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B23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B185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15B8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1446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9EEA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517D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1770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FA65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D92A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EEC5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E059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899D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1B05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AF38F6" w14:paraId="3665F3DF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504B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2830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94CE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81DF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1B99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88B5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5C9F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1E84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842E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AAB3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6935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EC22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B145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7C34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ADEF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9A79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E31B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6946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8C3A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1</w:t>
            </w:r>
          </w:p>
        </w:tc>
      </w:tr>
      <w:tr w:rsidR="00E670E8" w:rsidRPr="00AF38F6" w14:paraId="6AD02A2E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9799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99B6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C5FB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0E3C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ED2C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A2BA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9D1E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761A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9A3D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EA7E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CF38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695D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F749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8654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3077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2984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7DF2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89BD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F0A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1</w:t>
            </w:r>
          </w:p>
        </w:tc>
      </w:tr>
      <w:tr w:rsidR="00E670E8" w:rsidRPr="00AF38F6" w14:paraId="77069468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F109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C174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6790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EDBA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CD5F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9C8E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C89F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609A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DDAC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E251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08F7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C61A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A4D6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95D0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307A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93BE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CDE0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E477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7D44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3</w:t>
            </w:r>
          </w:p>
        </w:tc>
      </w:tr>
      <w:tr w:rsidR="00E670E8" w:rsidRPr="00AF38F6" w14:paraId="7939AA16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84EF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A5D3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771C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5CFD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43DE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8BBD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ADBA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895F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EF75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34B5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E7C8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B65A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6F2F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38BA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0652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61FF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58F3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4F3B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5DA0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5</w:t>
            </w:r>
          </w:p>
        </w:tc>
      </w:tr>
      <w:tr w:rsidR="00E670E8" w:rsidRPr="00AF38F6" w14:paraId="602CDF32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EF7A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F2CE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ADAC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8197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6299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6A8F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D42E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D829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6FA4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C242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4969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2A45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80E0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FDE2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9E79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7586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6AC7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2937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108D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7</w:t>
            </w:r>
          </w:p>
        </w:tc>
      </w:tr>
      <w:tr w:rsidR="00E670E8" w:rsidRPr="00AF38F6" w14:paraId="2CDB78F5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B58C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8CAE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D54F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0649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0A45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C83A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286E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E872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42D0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0260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0CFF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7DBC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7240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F00D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0AE3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974D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325C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E2C4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63EF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4</w:t>
            </w:r>
          </w:p>
        </w:tc>
      </w:tr>
      <w:tr w:rsidR="00E670E8" w:rsidRPr="00AF38F6" w14:paraId="51DC0944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C0AF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CCBB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10C2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CA6C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74CD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C2D3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0B2D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A8E3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DD9C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850F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67A2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A12D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2DEE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D774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54C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50B2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93DE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9320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1A96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2</w:t>
            </w:r>
          </w:p>
        </w:tc>
      </w:tr>
      <w:tr w:rsidR="00E670E8" w:rsidRPr="00AF38F6" w14:paraId="016C6394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C486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3457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C546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EA98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A0C5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821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75D2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E249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DC8B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AAA0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92D7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35D7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49F1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792B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539A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158B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636C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0749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6A2B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9</w:t>
            </w:r>
          </w:p>
        </w:tc>
      </w:tr>
      <w:tr w:rsidR="00E670E8" w:rsidRPr="00AF38F6" w14:paraId="2FB0C5D5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4E13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184A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BC9E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D495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408D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4FA3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F504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8181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1628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DC10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2867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DCFD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C072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B7A6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27D7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4B1E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992B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DEE9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7D41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0</w:t>
            </w:r>
          </w:p>
        </w:tc>
      </w:tr>
      <w:tr w:rsidR="00E670E8" w:rsidRPr="00AF38F6" w14:paraId="28C58FA8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254C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BD67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FBAE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2B6D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D3E6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FEFA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8B0C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2B29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AEF3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854C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8D51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3D72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1E06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B15E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41F2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AF12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25FE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5E89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A157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0</w:t>
            </w:r>
          </w:p>
        </w:tc>
      </w:tr>
      <w:tr w:rsidR="00E670E8" w:rsidRPr="00AF38F6" w14:paraId="230D9626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4E05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E7DC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C533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27FC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E25E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1ED8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16A2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2DA9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802E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45F6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C426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BBF9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28FD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653C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9A7A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0A24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D7E7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A6A5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D3DE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AF38F6" w14:paraId="3D7DCDAE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5FCC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E66D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CCB3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D70F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2DDF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91AD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7EEC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0B42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CA7F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4A07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D117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384A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3E72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6EA9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2FB5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06FC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CE9D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431C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57FA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AF38F6" w14:paraId="684B80C0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85AA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AE60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866B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8C30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EFA3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2414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E780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FE32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A795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D78C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EA43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F721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852C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BF97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D9F3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21D8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2C8F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3685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5D00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AF38F6" w14:paraId="53395B5D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7338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0532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1DC5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F277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AA22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A9CF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556F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5753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F20D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AB73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4536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FC79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8E8C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652D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3C47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4C6F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222C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D5B4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2851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5</w:t>
            </w:r>
          </w:p>
        </w:tc>
      </w:tr>
    </w:tbl>
    <w:p w14:paraId="5A72D09B" w14:textId="77777777" w:rsidR="00E670E8" w:rsidRPr="00AF38F6" w:rsidRDefault="00E670E8" w:rsidP="00E670E8">
      <w:pPr>
        <w:tabs>
          <w:tab w:val="left" w:pos="6080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W w:w="14456" w:type="dxa"/>
        <w:tblInd w:w="-709" w:type="dxa"/>
        <w:tblLook w:val="04A0" w:firstRow="1" w:lastRow="0" w:firstColumn="1" w:lastColumn="0" w:noHBand="0" w:noVBand="1"/>
      </w:tblPr>
      <w:tblGrid>
        <w:gridCol w:w="709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810"/>
        <w:gridCol w:w="810"/>
        <w:gridCol w:w="810"/>
        <w:gridCol w:w="810"/>
        <w:gridCol w:w="810"/>
        <w:gridCol w:w="810"/>
        <w:gridCol w:w="810"/>
        <w:gridCol w:w="1057"/>
      </w:tblGrid>
      <w:tr w:rsidR="00E670E8" w:rsidRPr="00AF38F6" w14:paraId="7EA2F107" w14:textId="77777777" w:rsidTr="00946F27">
        <w:trPr>
          <w:trHeight w:val="300"/>
        </w:trPr>
        <w:tc>
          <w:tcPr>
            <w:tcW w:w="14456" w:type="dxa"/>
            <w:gridSpan w:val="1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B9B1A4" w14:textId="77777777" w:rsidR="00E670E8" w:rsidRPr="00935BEF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lastRenderedPageBreak/>
              <w:t xml:space="preserve">Lampiran 4. </w:t>
            </w:r>
            <w:proofErr w:type="spellStart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kap</w:t>
            </w:r>
            <w:proofErr w:type="spellEnd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Skor Sampel </w:t>
            </w:r>
            <w:proofErr w:type="spellStart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sponden</w:t>
            </w:r>
            <w:proofErr w:type="spellEnd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Variabel</w:t>
            </w:r>
            <w:proofErr w:type="spellEnd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onflik</w:t>
            </w:r>
            <w:proofErr w:type="spellEnd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erja</w:t>
            </w:r>
            <w:proofErr w:type="spellEnd"/>
            <w:r w:rsidRPr="00935BE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(X3)</w:t>
            </w:r>
          </w:p>
          <w:p w14:paraId="4BE0803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</w:p>
        </w:tc>
      </w:tr>
      <w:tr w:rsidR="00E670E8" w:rsidRPr="00AF38F6" w14:paraId="0E388284" w14:textId="77777777" w:rsidTr="00946F27">
        <w:trPr>
          <w:trHeight w:val="300"/>
        </w:trPr>
        <w:tc>
          <w:tcPr>
            <w:tcW w:w="14456" w:type="dxa"/>
            <w:gridSpan w:val="1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C5E0B3" w:themeFill="accent6" w:themeFillTint="66"/>
            <w:noWrap/>
            <w:vAlign w:val="bottom"/>
          </w:tcPr>
          <w:p w14:paraId="4C059BD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NOMOR PERNYATAAN</w:t>
            </w:r>
          </w:p>
        </w:tc>
      </w:tr>
      <w:tr w:rsidR="00E670E8" w:rsidRPr="00AF38F6" w14:paraId="6038888E" w14:textId="77777777" w:rsidTr="00946F27">
        <w:trPr>
          <w:trHeight w:val="30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8F3BBA6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.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972A3E7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E068B2B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C15B794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8308320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8236512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00E96CE3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602F1FF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0A0A7997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EE74C71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A6C5E30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A660C09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7E8A2BD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2B814F6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B08F537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1B3FC46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0E1D33C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32717B6A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17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6986A73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 w:rsidR="00E670E8" w:rsidRPr="00AF38F6" w14:paraId="403D151C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B941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C19E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AA8E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F8F8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1D21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557A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F99D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D016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CA14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3926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47E6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2922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DE6B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8E0A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06A2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40B4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2028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7DD6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62CA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7</w:t>
            </w:r>
          </w:p>
        </w:tc>
      </w:tr>
      <w:tr w:rsidR="00E670E8" w:rsidRPr="00AF38F6" w14:paraId="4D9DB72C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F9D6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738A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591F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DE17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03EB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1F4A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46BA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311E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3A1A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CE3A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7282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D5FB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E357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505D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E087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84EC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3A21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EAFE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F702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AF38F6" w14:paraId="39321FBB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8DF4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9E3B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2675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2FF0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E462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6DA4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0BCE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B74A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643B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0ADA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2C84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9C86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AAA7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B02F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D356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6F72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37BB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ED7D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AB5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1</w:t>
            </w:r>
          </w:p>
        </w:tc>
      </w:tr>
      <w:tr w:rsidR="00E670E8" w:rsidRPr="00AF38F6" w14:paraId="35FFC5EE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82B2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CC91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C5C1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5B02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495A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ED3D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15EE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1C91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D1C2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EBE7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EC0F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C96E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4C12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1D9D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EF88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2253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9BF2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86DF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FEC0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7</w:t>
            </w:r>
          </w:p>
        </w:tc>
      </w:tr>
      <w:tr w:rsidR="00E670E8" w:rsidRPr="00AF38F6" w14:paraId="08F5F924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9041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DDA6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FFC7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5BF7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F2EB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F1CD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1093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C536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8AC5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8BDE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B270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43F9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8186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C5EF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3EAC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2548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13AB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5AA5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47FC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E670E8" w:rsidRPr="00AF38F6" w14:paraId="29F1D2B2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38E6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9F0D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9142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7619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842B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3299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F3C8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2DDF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B1AE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43AF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7886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97DE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F417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F171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5DBA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8204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C489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9DD9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6B2B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7</w:t>
            </w:r>
          </w:p>
        </w:tc>
      </w:tr>
      <w:tr w:rsidR="00E670E8" w:rsidRPr="00AF38F6" w14:paraId="57C89B6D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CB87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D000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7B84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4850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0619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BD37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C434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D42A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3987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C573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A678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215E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049A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5EDE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54C4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D107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CC38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5CAE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647A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E670E8" w:rsidRPr="00AF38F6" w14:paraId="26BA9DAA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F8DC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FA5D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A4E6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E6D8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BCE8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EAA4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7E14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9449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86A3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0476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1134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EC18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2127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AECD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DDCB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9FB3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6CAB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C8E2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536F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E670E8" w:rsidRPr="00AF38F6" w14:paraId="4718ED0D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F46D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E90C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441B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9B7D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F5D7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1A9D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CC65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1C46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8AA9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5306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EDF8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2C89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519D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C818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1012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57C4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E4E9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AE98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DB51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E670E8" w:rsidRPr="00AF38F6" w14:paraId="71088DAB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AE05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C600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D269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E493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BC59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7AF9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8BC6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189C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E50A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928E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3FB8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4D49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D66D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E73B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8E1E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F593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FA92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9A40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6460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9</w:t>
            </w:r>
          </w:p>
        </w:tc>
      </w:tr>
      <w:tr w:rsidR="00E670E8" w:rsidRPr="00AF38F6" w14:paraId="426DC50D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FDC3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131E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5579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E3DD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7DA0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3B50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4A4C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190C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CD8A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0199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1B18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490C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35BD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630D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DDF6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0977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04FC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270E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2D47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7</w:t>
            </w:r>
          </w:p>
        </w:tc>
      </w:tr>
      <w:tr w:rsidR="00E670E8" w:rsidRPr="00AF38F6" w14:paraId="05E00739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D6C2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BB5C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8FB9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9A6F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6AE3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64A1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4896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9023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726A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2249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190F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40A3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96ED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E46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3D49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FD6A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AEC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00C4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3931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E670E8" w:rsidRPr="00AF38F6" w14:paraId="5AFFC11B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1CC0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D1CD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7ED9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3C93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B6F1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1A7F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563B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EDA5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B0F4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6D2B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DA25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A063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CB2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9193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933B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1BA1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BD5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7BE2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77DB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6</w:t>
            </w:r>
          </w:p>
        </w:tc>
      </w:tr>
      <w:tr w:rsidR="00E670E8" w:rsidRPr="00AF38F6" w14:paraId="56D3BED8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015F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80A9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BE70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9CD2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04F9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97E4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EA61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685A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2A55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E120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6C0C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E86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AF88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C271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42FA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4665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707A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C4DC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1B90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E670E8" w:rsidRPr="00AF38F6" w14:paraId="1978A8F8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D4FF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28F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56A1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41B1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F613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19FD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D2C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13C6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66E8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B966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5A0F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D22B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A5B9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7984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9A40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657E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78EC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CB81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0123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E670E8" w:rsidRPr="00AF38F6" w14:paraId="268C9854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700C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554C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1BCD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5810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4DBD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2943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C8B9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3437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02DD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C0D8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03EF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BC59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93A5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F92F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6D21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6C8E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6D64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76C1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B53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8</w:t>
            </w:r>
          </w:p>
        </w:tc>
      </w:tr>
      <w:tr w:rsidR="00E670E8" w:rsidRPr="00AF38F6" w14:paraId="48A234B9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CA8F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A7BB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83A9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CDEB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9ECB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B5CE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8191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7FF1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11C5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94EC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F4CC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25CF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6542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7ABA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0B15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0D6C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CB7F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B05C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A7FB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1</w:t>
            </w:r>
          </w:p>
        </w:tc>
      </w:tr>
      <w:tr w:rsidR="00E670E8" w:rsidRPr="00AF38F6" w14:paraId="1BD35FA3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D66B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A353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8B52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9A2A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0ED0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3018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DC6B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E642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5133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E35A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C8B3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50D5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D154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5FC7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3398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195E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1884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6DEB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A1BA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E670E8" w:rsidRPr="00AF38F6" w14:paraId="5112EC7D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8A9C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5647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D40F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3167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24E1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AA74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0A10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EF0B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4C47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0EC7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D04D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ED9D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7AFA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A430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A479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898B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65A1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B59D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217A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0</w:t>
            </w:r>
          </w:p>
        </w:tc>
      </w:tr>
      <w:tr w:rsidR="00E670E8" w:rsidRPr="00AF38F6" w14:paraId="225F4015" w14:textId="77777777" w:rsidTr="00946F27">
        <w:trPr>
          <w:trHeight w:val="31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74A6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F41B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7F41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B4F6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1D55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364C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DA97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A1FA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D2E1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D51A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2BA8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AA9B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E38E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B060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35F9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7C36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1320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9C89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1434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9</w:t>
            </w:r>
          </w:p>
        </w:tc>
      </w:tr>
    </w:tbl>
    <w:p w14:paraId="3B2A2312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12340" w:type="dxa"/>
        <w:tblInd w:w="142" w:type="dxa"/>
        <w:tblLook w:val="04A0" w:firstRow="1" w:lastRow="0" w:firstColumn="1" w:lastColumn="0" w:noHBand="0" w:noVBand="1"/>
      </w:tblPr>
      <w:tblGrid>
        <w:gridCol w:w="851"/>
        <w:gridCol w:w="619"/>
        <w:gridCol w:w="619"/>
        <w:gridCol w:w="619"/>
        <w:gridCol w:w="619"/>
        <w:gridCol w:w="618"/>
        <w:gridCol w:w="618"/>
        <w:gridCol w:w="618"/>
        <w:gridCol w:w="618"/>
        <w:gridCol w:w="618"/>
        <w:gridCol w:w="811"/>
        <w:gridCol w:w="811"/>
        <w:gridCol w:w="811"/>
        <w:gridCol w:w="811"/>
        <w:gridCol w:w="811"/>
        <w:gridCol w:w="811"/>
        <w:gridCol w:w="1057"/>
      </w:tblGrid>
      <w:tr w:rsidR="00E670E8" w:rsidRPr="00AF38F6" w14:paraId="0D837C19" w14:textId="77777777" w:rsidTr="00946F27">
        <w:trPr>
          <w:trHeight w:val="300"/>
        </w:trPr>
        <w:tc>
          <w:tcPr>
            <w:tcW w:w="12340" w:type="dxa"/>
            <w:gridSpan w:val="1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904147" w14:textId="77777777" w:rsidR="00E670E8" w:rsidRPr="008816B8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8816B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lastRenderedPageBreak/>
              <w:t xml:space="preserve">Lampiran 5. </w:t>
            </w:r>
            <w:proofErr w:type="spellStart"/>
            <w:r w:rsidRPr="008816B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kap</w:t>
            </w:r>
            <w:proofErr w:type="spellEnd"/>
            <w:r w:rsidRPr="008816B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Skor Sampel </w:t>
            </w:r>
            <w:proofErr w:type="spellStart"/>
            <w:r w:rsidRPr="008816B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Variabel</w:t>
            </w:r>
            <w:proofErr w:type="spellEnd"/>
            <w:r w:rsidRPr="008816B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Kinerja </w:t>
            </w:r>
            <w:proofErr w:type="spellStart"/>
            <w:r w:rsidRPr="008816B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gawai</w:t>
            </w:r>
            <w:proofErr w:type="spellEnd"/>
            <w:r w:rsidRPr="008816B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(Y)</w:t>
            </w:r>
          </w:p>
          <w:p w14:paraId="6B253587" w14:textId="77777777" w:rsidR="00E670E8" w:rsidRPr="008816B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</w:tr>
      <w:tr w:rsidR="00E670E8" w:rsidRPr="00AF38F6" w14:paraId="1642A96E" w14:textId="77777777" w:rsidTr="00946F27">
        <w:trPr>
          <w:trHeight w:val="300"/>
        </w:trPr>
        <w:tc>
          <w:tcPr>
            <w:tcW w:w="12340" w:type="dxa"/>
            <w:gridSpan w:val="1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C5E0B3" w:themeFill="accent6" w:themeFillTint="66"/>
            <w:noWrap/>
            <w:vAlign w:val="bottom"/>
          </w:tcPr>
          <w:p w14:paraId="083C8EE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NOMOR PERNYATAAN</w:t>
            </w:r>
          </w:p>
        </w:tc>
      </w:tr>
      <w:tr w:rsidR="00E670E8" w:rsidRPr="00AF38F6" w14:paraId="3FE43ADE" w14:textId="77777777" w:rsidTr="00946F27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66AAA5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.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514B899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56FA90E2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2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65951CFE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3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48635E2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4BCDF15F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36B1B449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6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5A5E2823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7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6936BBD3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8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3D08A2E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9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2520292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0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3F395841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1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5FB9ED1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2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1086C4C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6B2F9E89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CE1E296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20BE4EDD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 w:rsidR="00E670E8" w:rsidRPr="00AF38F6" w14:paraId="75695B05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3348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3361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F3E1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EC0F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E9DA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3C1A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9DCC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8349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613F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9C54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1EBA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9E1E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CF16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6C2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0BBE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4B1F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BCA3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3</w:t>
            </w:r>
          </w:p>
        </w:tc>
      </w:tr>
      <w:tr w:rsidR="00E670E8" w:rsidRPr="00AF38F6" w14:paraId="61C1D013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5D41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73BC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CC93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0E66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2DA2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7C5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1070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7B2F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8BD1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BDB3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603C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CD77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2E41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4595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4071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FF45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C728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4</w:t>
            </w:r>
          </w:p>
        </w:tc>
      </w:tr>
      <w:tr w:rsidR="00E670E8" w:rsidRPr="00AF38F6" w14:paraId="3AED8658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8437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2036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95CF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01B5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5A7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7E3F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16E5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30A3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C080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D780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2327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76A4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51E9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2E61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2B1E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02D8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EA35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AF38F6" w14:paraId="188C5102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79ED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61CE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0F3C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6372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D81D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A1BC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9380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732F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C1AE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2027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464B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7CA9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4F40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2883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0470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18EF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769A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AF38F6" w14:paraId="356A9192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C757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2675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32EA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273E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5ECB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7FDD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2835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47C3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E0FE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4635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4AFD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AA8C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9432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1910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6527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5DE7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5640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AF38F6" w14:paraId="27C7E6F3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F56A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BD22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A16A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4FC5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2258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63FD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B59B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CC58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37B6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2F03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581B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DEAE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953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25A9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A138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BA5C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4135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AF38F6" w14:paraId="2969B19E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3BE0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E3D3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FD1B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DCF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B744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977D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7C3C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EA47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8A77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DADE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5C57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66AB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980B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BE53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4542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E383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F3ED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AF38F6" w14:paraId="6755FCDB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FBE2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DFFF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2340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29D2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2B16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BF7D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0850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CD3D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76E3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D0E8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307E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28E2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4E76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D535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25DE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892E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9503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AF38F6" w14:paraId="3C4862EA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238F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0730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909A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494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F3DB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FA37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F147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0792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4FD9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2B3E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C510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E390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F075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9F5E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BF34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048B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1E26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E670E8" w:rsidRPr="00AF38F6" w14:paraId="1646F1F1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7736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288A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0AFB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25C9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70DE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C68B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96D7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8A72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0421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3CFB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52A4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49F1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739E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42A0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D3EB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BA2B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EDF3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AF38F6" w14:paraId="53444B95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C68A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831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D47D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A068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959F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D01F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050C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8584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FA8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061B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15ED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FD17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2C18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6497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CCDF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5787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BF00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AF38F6" w14:paraId="1B4C1701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4637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8283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AAB8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432A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77F1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27F9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5006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DF6C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18F2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CC67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6CF7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3162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68A6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9356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2F7B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67AB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E270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0</w:t>
            </w:r>
          </w:p>
        </w:tc>
      </w:tr>
      <w:tr w:rsidR="00E670E8" w:rsidRPr="00AF38F6" w14:paraId="4812E2E9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B449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2929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FA1B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C066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D9EB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EA66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298A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82E3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0E5B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8939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3BF7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5BC8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E87F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40C5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A431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DA3B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FCC0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AF38F6" w14:paraId="257A447C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7F19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C0BB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B425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D57B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B5D0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CA31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9A97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7C4C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3D74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5F33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F6E1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EAF7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F070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E8A3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9299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C3B2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6FA3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7</w:t>
            </w:r>
          </w:p>
        </w:tc>
      </w:tr>
      <w:tr w:rsidR="00E670E8" w:rsidRPr="00AF38F6" w14:paraId="21361A0C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2127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BAC7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3F20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9A5A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3E14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6989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8C85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AE2F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1CF0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053A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6F1A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1A3C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4084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DFAC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AC20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1FAD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1708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</w:tr>
      <w:tr w:rsidR="00E670E8" w:rsidRPr="00AF38F6" w14:paraId="4BC798E1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20AA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EE59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B55B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3D7E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E4F8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E824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9B90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B774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C2B8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D8A4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E387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8AD9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8E9A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7828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85C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ED3D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0C16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</w:tr>
      <w:tr w:rsidR="00E670E8" w:rsidRPr="00AF38F6" w14:paraId="79D965D6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0C62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DCA6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A0F1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2622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CB9B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CFD1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5446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CF07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2CE8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A69E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CF69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BEEF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C69B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FF9A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96A2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A1A6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2EEA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7</w:t>
            </w:r>
          </w:p>
        </w:tc>
      </w:tr>
      <w:tr w:rsidR="00E670E8" w:rsidRPr="00AF38F6" w14:paraId="590CE65D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4AA4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5DA4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3F09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1DB6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AAC4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FD99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A44F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3FDB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9FED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3883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E036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509D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84AC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8EEC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C731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8723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212E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8</w:t>
            </w:r>
          </w:p>
        </w:tc>
      </w:tr>
      <w:tr w:rsidR="00E670E8" w:rsidRPr="00AF38F6" w14:paraId="2A0FEEB6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E569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C289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EAF0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D8EF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2510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B557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B24B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CD3B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27BF3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A182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C97C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6CB4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1993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0C4C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8E2C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19F4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8213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AF38F6" w14:paraId="04515723" w14:textId="77777777" w:rsidTr="00946F27">
        <w:trPr>
          <w:trHeight w:val="31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595E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3D54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AFD8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D2F5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DC36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EBD2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B86D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0C1B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5757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8D96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94FF0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C65E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E463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8195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0563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8B71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45A1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</w:tr>
    </w:tbl>
    <w:p w14:paraId="3F889C54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14481" w:type="dxa"/>
        <w:tblInd w:w="-851" w:type="dxa"/>
        <w:tblLook w:val="04A0" w:firstRow="1" w:lastRow="0" w:firstColumn="1" w:lastColumn="0" w:noHBand="0" w:noVBand="1"/>
      </w:tblPr>
      <w:tblGrid>
        <w:gridCol w:w="1697"/>
        <w:gridCol w:w="784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810"/>
        <w:gridCol w:w="810"/>
        <w:gridCol w:w="810"/>
        <w:gridCol w:w="810"/>
        <w:gridCol w:w="810"/>
        <w:gridCol w:w="810"/>
        <w:gridCol w:w="810"/>
      </w:tblGrid>
      <w:tr w:rsidR="00E670E8" w:rsidRPr="00AF38F6" w14:paraId="58672342" w14:textId="77777777" w:rsidTr="00946F27">
        <w:trPr>
          <w:trHeight w:val="300"/>
        </w:trPr>
        <w:tc>
          <w:tcPr>
            <w:tcW w:w="14481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20859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lastRenderedPageBreak/>
              <w:t xml:space="preserve">Lampiran 6. </w:t>
            </w:r>
            <w:proofErr w:type="spellStart"/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Transformasi</w:t>
            </w:r>
            <w:proofErr w:type="spellEnd"/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Skor Sampel </w:t>
            </w:r>
            <w:proofErr w:type="spellStart"/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Responden</w:t>
            </w:r>
            <w:proofErr w:type="spellEnd"/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(X1)</w:t>
            </w:r>
          </w:p>
        </w:tc>
      </w:tr>
      <w:tr w:rsidR="00E670E8" w:rsidRPr="00AF38F6" w14:paraId="6DBBDC5B" w14:textId="77777777" w:rsidTr="00946F27">
        <w:trPr>
          <w:trHeight w:val="300"/>
        </w:trPr>
        <w:tc>
          <w:tcPr>
            <w:tcW w:w="16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center"/>
            <w:hideMark/>
          </w:tcPr>
          <w:p w14:paraId="07C08E9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RESPONDEN </w:t>
            </w:r>
          </w:p>
        </w:tc>
        <w:tc>
          <w:tcPr>
            <w:tcW w:w="12784" w:type="dxa"/>
            <w:gridSpan w:val="1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12B1B1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NOMOR PERNYATAAN</w:t>
            </w:r>
          </w:p>
        </w:tc>
      </w:tr>
      <w:tr w:rsidR="00E670E8" w:rsidRPr="00AF38F6" w14:paraId="0218AFDA" w14:textId="77777777" w:rsidTr="00946F27">
        <w:trPr>
          <w:trHeight w:val="310"/>
        </w:trPr>
        <w:tc>
          <w:tcPr>
            <w:tcW w:w="16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01916F" w14:textId="77777777" w:rsidR="00E670E8" w:rsidRPr="00AF38F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63536CC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2842A6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35B28F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B3EDE5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5E3ED2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40D79D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408C97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02573D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7DA770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315BCB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3F5522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55E942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866E6D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EB2F9A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31F9DC9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EF4EB1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4EB4DE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1.17</w:t>
            </w:r>
          </w:p>
        </w:tc>
      </w:tr>
      <w:tr w:rsidR="00E670E8" w:rsidRPr="00AF38F6" w14:paraId="7B89E10E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EE75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D770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B4B0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9344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8425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5F1A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54D3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123B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49F7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66C9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117A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0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534F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EA72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F437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BB38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200B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2C78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C418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8</w:t>
            </w:r>
          </w:p>
        </w:tc>
      </w:tr>
      <w:tr w:rsidR="00E670E8" w:rsidRPr="00AF38F6" w14:paraId="755689C3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BC534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9441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6FFD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2169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8F11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5407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7EC6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501F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90C5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B348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A1CF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0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6235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6D6A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6F11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C8A7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932E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3885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1333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8</w:t>
            </w:r>
          </w:p>
        </w:tc>
      </w:tr>
      <w:tr w:rsidR="00E670E8" w:rsidRPr="00AF38F6" w14:paraId="697BD04F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FF44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C0E8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73C9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C795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814F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9F69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5E03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6696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677B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ADB5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DF6E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0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66C7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AEC8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13A8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F496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0A22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99DE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BFB7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8</w:t>
            </w:r>
          </w:p>
        </w:tc>
      </w:tr>
      <w:tr w:rsidR="00E670E8" w:rsidRPr="00AF38F6" w14:paraId="36E4F28D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3681A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D7B8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8817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CB95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FB83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A0B5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2C74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3B61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EC07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A832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6348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AE6B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16D4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AB14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00B9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9B5D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2ABA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F69A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4C53A026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9DE9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E339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EA3D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0437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9670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24AD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ED98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BD06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700D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7465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341F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674F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16E6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58DB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A313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0053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50C3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154E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64D446ED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3B76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FF64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9134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4ADA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6E85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C111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7B39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239D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2DD8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962C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E505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E003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AFE3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6913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CD42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39D5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886F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DD86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4479B7D2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1EBE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4F0A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07BA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37DD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0983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B9B3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F74A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A664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1D20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3780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FF5B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2332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1A94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6D1A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669A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0386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FE61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AB5B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37004E8C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DCFAE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4F84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5091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9AC2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DA83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9FB7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0459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A916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8738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4155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2D57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4E91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DDDC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1383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7510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D584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0A5F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BA61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3E019932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22A8D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726F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E66A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448B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5811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66AE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0236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B915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2BB4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7470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C557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6CCF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1A4F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2D9B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74BF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9768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4FD4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627C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6FCD60D1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EF61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2E16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D6C6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58D4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ABEF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D6E4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BDA5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3A82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5A4C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F0EE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B9F2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4FF3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FEAB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BA95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B95F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5032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650D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772D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6D9C7631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8336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8CB7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24DE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451B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ECFE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B0AF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0801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EF4C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265B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5FAD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6167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91BA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71E5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340C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8D7F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268C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BC8F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A21B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44F238FB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F3AA7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9CE1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435C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EE81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A459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CBB8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1EAD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A8BE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4E77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FB67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6BF1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E2F2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485F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3828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391A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7328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AE2E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F7AA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5AB02880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0D1D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025F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C3E6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3DE6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8B4C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BB3B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B797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04E6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BD24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DDA8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67CB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B272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A2FF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E783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7726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CED1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0D8C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A594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4C605748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E8E51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68EC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FF12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28FD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46FD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34AF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EF67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1F0D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08DF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3293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1708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61BF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A9F5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01F6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0A45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E01E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C331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0E57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8</w:t>
            </w:r>
          </w:p>
        </w:tc>
      </w:tr>
      <w:tr w:rsidR="00E670E8" w:rsidRPr="00AF38F6" w14:paraId="05452994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1369B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89CC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3F25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497F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5FC6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1AF7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4A98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8058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88D9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DB93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681F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5A40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331B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7B6D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D285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1AF8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8C78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B8A4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8</w:t>
            </w:r>
          </w:p>
        </w:tc>
      </w:tr>
      <w:tr w:rsidR="00E670E8" w:rsidRPr="00AF38F6" w14:paraId="290DEF77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8CD6F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DFDC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DAF0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19E5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4BCA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7653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18D3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392B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F086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3616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C241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1CD2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7B3C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96B2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0B36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F300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2BD5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64DA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45967B5A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869A5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9A85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D1EA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DB3D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97B3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A23E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07D9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E921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7A22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54AB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F914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4A82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4DBA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C7C6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E2FB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A9D8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A610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8C4E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8</w:t>
            </w:r>
          </w:p>
        </w:tc>
      </w:tr>
      <w:tr w:rsidR="00E670E8" w:rsidRPr="00AF38F6" w14:paraId="40B31202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716B2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E6CD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1C36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21DB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A9A0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48A6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EC5F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E980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B674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6497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C396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438C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41CB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F59B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0F61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E27A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2F95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4851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3E175E84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6AF38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CBEA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BC9B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552C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5A76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532E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F939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F3FA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AFF6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502A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3EB2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033BE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DE94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BEA51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8F9D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6AEA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86523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CC968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AF38F6" w14:paraId="528A81F9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1CF96" w14:textId="77777777" w:rsidR="00E670E8" w:rsidRPr="00AF38F6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57AF7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B4EE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E4FB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576A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6981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5DB55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C4D6F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3510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91C44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E2D8C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653B0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55C22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C4BFB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BCEE6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D2AE9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4394A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67D1D" w14:textId="77777777" w:rsidR="00E670E8" w:rsidRPr="00AF38F6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AF38F6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8</w:t>
            </w:r>
          </w:p>
        </w:tc>
      </w:tr>
    </w:tbl>
    <w:p w14:paraId="26A90F64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3EC03250" w14:textId="77777777" w:rsidR="00E670E8" w:rsidRPr="00E274C1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6E570FBC" w14:textId="77777777" w:rsidR="00E670E8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14481" w:type="dxa"/>
        <w:tblInd w:w="-709" w:type="dxa"/>
        <w:tblLook w:val="04A0" w:firstRow="1" w:lastRow="0" w:firstColumn="1" w:lastColumn="0" w:noHBand="0" w:noVBand="1"/>
      </w:tblPr>
      <w:tblGrid>
        <w:gridCol w:w="1697"/>
        <w:gridCol w:w="784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810"/>
        <w:gridCol w:w="810"/>
        <w:gridCol w:w="810"/>
        <w:gridCol w:w="810"/>
        <w:gridCol w:w="810"/>
        <w:gridCol w:w="810"/>
        <w:gridCol w:w="810"/>
      </w:tblGrid>
      <w:tr w:rsidR="00E670E8" w:rsidRPr="00C42D35" w14:paraId="2D9DB399" w14:textId="77777777" w:rsidTr="00946F27">
        <w:trPr>
          <w:trHeight w:val="300"/>
        </w:trPr>
        <w:tc>
          <w:tcPr>
            <w:tcW w:w="14481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395FC" w14:textId="77777777" w:rsidR="00E670E8" w:rsidRPr="00C42D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lastRenderedPageBreak/>
              <w:t xml:space="preserve">Lampiran 7. </w:t>
            </w:r>
            <w:proofErr w:type="spellStart"/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Transformasi</w:t>
            </w:r>
            <w:proofErr w:type="spellEnd"/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Skor Sampel </w:t>
            </w:r>
            <w:proofErr w:type="spellStart"/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Responden</w:t>
            </w:r>
            <w:proofErr w:type="spellEnd"/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(X2)</w:t>
            </w:r>
          </w:p>
        </w:tc>
      </w:tr>
      <w:tr w:rsidR="00E670E8" w:rsidRPr="00C42D35" w14:paraId="2BAB2E56" w14:textId="77777777" w:rsidTr="00946F27">
        <w:trPr>
          <w:trHeight w:val="300"/>
        </w:trPr>
        <w:tc>
          <w:tcPr>
            <w:tcW w:w="16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center"/>
            <w:hideMark/>
          </w:tcPr>
          <w:p w14:paraId="15FFC043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RESPONDEN </w:t>
            </w:r>
          </w:p>
        </w:tc>
        <w:tc>
          <w:tcPr>
            <w:tcW w:w="12784" w:type="dxa"/>
            <w:gridSpan w:val="1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F7F8F5A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NOMOR PERNYATAAN</w:t>
            </w:r>
          </w:p>
        </w:tc>
      </w:tr>
      <w:tr w:rsidR="00E670E8" w:rsidRPr="00C42D35" w14:paraId="42836931" w14:textId="77777777" w:rsidTr="00946F27">
        <w:trPr>
          <w:trHeight w:val="310"/>
        </w:trPr>
        <w:tc>
          <w:tcPr>
            <w:tcW w:w="16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1D6D63" w14:textId="77777777" w:rsidR="00E670E8" w:rsidRPr="00C42D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0FA4821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CADF9AC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950139A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00CC5CD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50D0E8E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0F44990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6B6C30D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C6583DE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D80B3B0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D7A512F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88967A5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A59EA2E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67993E5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12B7FF8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CD94DBF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7886D95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7E0B4C3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2.17</w:t>
            </w:r>
          </w:p>
        </w:tc>
      </w:tr>
      <w:tr w:rsidR="00E670E8" w:rsidRPr="00C42D35" w14:paraId="24A6D2E2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75A29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ABD2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8187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0C65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0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5910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8C34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96F9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9B43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27D3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A706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6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7464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025B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8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3334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3BA5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6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032E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DDAE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49EA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6228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C42D35" w14:paraId="4437E25A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4F308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C45F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4AFD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B34F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B710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BBAB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7AA0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349A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C72F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3408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F49D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1A6C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83E6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E663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3DDF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716F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99B9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3964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C42D35" w14:paraId="6F507429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36D04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9EF8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69C9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1BCC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4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2C33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7773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6255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4688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BEE8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A437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9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B6D0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2408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1F0C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EE08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96E6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CE53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1741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FC11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54C581C1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5480B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9D7A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27BF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B180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4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4FE0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28A6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4430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B422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8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57BE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F2D6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E9DB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55DA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5D5E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C1F1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282B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9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D5E8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035C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C4A9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0AC991E9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FA43A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C1A1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2AA9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75DD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0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6D12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7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3724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4F4B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C531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D627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659E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9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3A60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4E30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5B1C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2B28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6DF1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8981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EBEF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1983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2FBD4CAA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F4AE5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9165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A2D9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4DA7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4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DFFC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ACC3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8252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7241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039A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1B26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9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5423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98E3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2DA0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43CC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B80A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30D3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DBCB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2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D568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36D351EC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2E483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5256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8693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8139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4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3F6F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6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7737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6A75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E135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8B19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0F41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9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1368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6A66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A757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92AF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27D0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2747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9EE3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5762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C42D35" w14:paraId="2FB29AAC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A9FB4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D957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C686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DED4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0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520B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7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5482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EC08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E227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8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CF41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CED6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D24A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2C04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644F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FCEC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BAFF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A45C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40C8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289F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6F9C7F1A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49432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6289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00E6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4A42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0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A9B9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F38C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23D7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C5B1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9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F53E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38B6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9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6F1B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4AFE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D45C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BA03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9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F2B0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2E13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7F3B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DBEC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259541E8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50C18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DD41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ECC0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6EA1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0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E2B6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7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3BBC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68A7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AEFA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8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83C8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6A14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9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59DB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08AE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D07A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B356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CC94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9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24AE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FB2B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2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8F96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1AAD1EC9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E386C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76A9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0F72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653E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0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DC2B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40C1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FF8B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546B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8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6CA3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7D9B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7735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04C6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02B6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D6D9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2718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9436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C4CE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2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EABA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499A1B2F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2C00F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F04B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5F29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9928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6496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B263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633D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ED45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9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4A0F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EEBC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9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8344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A020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C7A8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6029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DF11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796F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83D4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2BC2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6D574827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1B82F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3C25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2255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06AB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B4AC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0424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C82E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6A63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9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3851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4A50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C053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1CD2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7280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87C5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7457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0A59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E920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4615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</w:tr>
      <w:tr w:rsidR="00E670E8" w:rsidRPr="00C42D35" w14:paraId="7FBF3E0D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8028B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66A6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DF94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18B5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B3B0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7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4851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36FE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86D2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9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107A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057C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3742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B213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8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5B47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8F44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0005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ACEF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1E7C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5197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02254C23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C65BE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80EF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273D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1F63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F54E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9E3B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282C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F0FB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9AA2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1847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9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4A5F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F1C6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0FC4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9E78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3524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81E6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3EAB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0C51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C42D35" w14:paraId="214FBE1E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69335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A56D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12C0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2C07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D75D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76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F456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72B9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0BE5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9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1D73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9E56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3198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2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834B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8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AA83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53DF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73F1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B3F3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4611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CA55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C42D35" w14:paraId="3B125D66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D51A1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140F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6156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FE9C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0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9787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0993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2E79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A609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7920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A4AA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F757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9121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701D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EBC5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C65F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19BF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817C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54C7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24DA562B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5DD6F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CBAD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7FFC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C47F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0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0A97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1131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543C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6D40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1187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453B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D509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90C3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67AB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E851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394B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C616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2A0F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5DBB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  <w:tr w:rsidR="00E670E8" w:rsidRPr="00C42D35" w14:paraId="57C6FD15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877ED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DA3C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1CE1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CCB7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0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625B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0B72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EB0A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ACE1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0BAF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09C0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F52C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83F2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C0D0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D303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FAA4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4998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3605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379D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C42D35" w14:paraId="65749A01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7FAC1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B75B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F986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6F76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4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EA6B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E114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961A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4189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F1E7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F652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8B1C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82D7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57E9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6DF9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D8C0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214B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20D4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4DB7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5</w:t>
            </w:r>
          </w:p>
        </w:tc>
      </w:tr>
    </w:tbl>
    <w:p w14:paraId="45450B87" w14:textId="77777777" w:rsidR="00E670E8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04D81ADB" w14:textId="77777777" w:rsidR="00E670E8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718AEABE" w14:textId="77777777" w:rsidR="00E670E8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14481" w:type="dxa"/>
        <w:tblInd w:w="-709" w:type="dxa"/>
        <w:tblLook w:val="04A0" w:firstRow="1" w:lastRow="0" w:firstColumn="1" w:lastColumn="0" w:noHBand="0" w:noVBand="1"/>
      </w:tblPr>
      <w:tblGrid>
        <w:gridCol w:w="1697"/>
        <w:gridCol w:w="784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810"/>
        <w:gridCol w:w="810"/>
        <w:gridCol w:w="810"/>
        <w:gridCol w:w="810"/>
        <w:gridCol w:w="810"/>
        <w:gridCol w:w="810"/>
        <w:gridCol w:w="810"/>
      </w:tblGrid>
      <w:tr w:rsidR="00E670E8" w:rsidRPr="00C42D35" w14:paraId="6BED5205" w14:textId="77777777" w:rsidTr="00946F27">
        <w:trPr>
          <w:trHeight w:val="300"/>
        </w:trPr>
        <w:tc>
          <w:tcPr>
            <w:tcW w:w="14481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C7B26" w14:textId="77777777" w:rsidR="00E670E8" w:rsidRPr="008816B8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lastRenderedPageBreak/>
              <w:t xml:space="preserve">Lampiran 8. </w:t>
            </w:r>
            <w:proofErr w:type="spellStart"/>
            <w:r w:rsidRPr="008816B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Transformasi</w:t>
            </w:r>
            <w:proofErr w:type="spellEnd"/>
            <w:r w:rsidRPr="008816B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Skor Sampel </w:t>
            </w:r>
            <w:proofErr w:type="spellStart"/>
            <w:r w:rsidRPr="008816B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Responden</w:t>
            </w:r>
            <w:proofErr w:type="spellEnd"/>
            <w:r w:rsidRPr="008816B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(X3)</w:t>
            </w:r>
          </w:p>
        </w:tc>
      </w:tr>
      <w:tr w:rsidR="00E670E8" w:rsidRPr="00C42D35" w14:paraId="4CEA51D9" w14:textId="77777777" w:rsidTr="00946F27">
        <w:trPr>
          <w:trHeight w:val="300"/>
        </w:trPr>
        <w:tc>
          <w:tcPr>
            <w:tcW w:w="16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center"/>
            <w:hideMark/>
          </w:tcPr>
          <w:p w14:paraId="0A707558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RESPONDEN </w:t>
            </w:r>
          </w:p>
        </w:tc>
        <w:tc>
          <w:tcPr>
            <w:tcW w:w="12784" w:type="dxa"/>
            <w:gridSpan w:val="1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7525743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NOMOR PERNYATAAN</w:t>
            </w:r>
          </w:p>
        </w:tc>
      </w:tr>
      <w:tr w:rsidR="00E670E8" w:rsidRPr="00C42D35" w14:paraId="1A8C464D" w14:textId="77777777" w:rsidTr="00946F27">
        <w:trPr>
          <w:trHeight w:val="310"/>
        </w:trPr>
        <w:tc>
          <w:tcPr>
            <w:tcW w:w="16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52C7A0" w14:textId="77777777" w:rsidR="00E670E8" w:rsidRPr="00C42D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6C11E25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9AE1CD3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794AB02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D715C32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0EAB64B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76023B4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E467CAB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1298283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080C5FD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738520E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6B0A014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0F9F390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0019C0E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8CC762A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6DE0220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E04574B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795D801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X3.17</w:t>
            </w:r>
          </w:p>
        </w:tc>
      </w:tr>
      <w:tr w:rsidR="00E670E8" w:rsidRPr="00C42D35" w14:paraId="439C2BC5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1CAB2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9D68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78D9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F116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B5D7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D1E7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636E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467C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DF17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4661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CC19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AA94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CB4D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2E18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35CE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ECCE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67C7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30D2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C42D35" w14:paraId="44C56434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7EA8C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DEFB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2778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F6DE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7E8D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B993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2373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CF71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043D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6523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CBEA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BE39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5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7E60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0C59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5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9991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2A94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5AD6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9949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8</w:t>
            </w:r>
          </w:p>
        </w:tc>
      </w:tr>
      <w:tr w:rsidR="00E670E8" w:rsidRPr="00C42D35" w14:paraId="449EE081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1FD73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5077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BF5D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1EC0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89C9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D1C3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1048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7D45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9B58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6683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8F43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D29C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8D50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0E1D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55B8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478F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1ADC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412B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C42D35" w14:paraId="2EC55F11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78F87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9FFA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1090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3175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37CB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4219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A798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4DC5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5436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7ABF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C417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8A1A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DCC8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BF02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88F8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666C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210D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C466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76E8E263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CE8DD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E506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EA13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C484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D783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A17E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3895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82CE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EE45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AE2A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6F77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06A5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D85B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EC69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49EC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B82D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86B4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904C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5E71C15D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1F496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10BD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F04E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CD42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5005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BE23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1A66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8A7A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3EE3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73B5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CD77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1EB8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5A66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CDF9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B2DA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237A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EDEE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A5C3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0B3AD681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3FCE1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9136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99A0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6C8F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7D3E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9965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97BB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D16B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C691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809D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F6F2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8EFE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879F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BB4A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F105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1A12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F678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449A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189A2D7D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3BADF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4FD1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D38F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0042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BEF2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2CB2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7F65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29F1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EA26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A24B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F305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F15E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75E7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09DB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FCAF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9B91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DDDD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4C6C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54EF2053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FE302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4B25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9D18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7E46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35FB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D120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9894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3866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8576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D6AD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9DB2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967F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6782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C289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DFA1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FA73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E833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C51E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206E517E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7F155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23A4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2549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3F16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1FB3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FB9F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ED13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C0AB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3ADA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9A8B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A9EF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0666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4877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E576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C86A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5918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D979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CDBE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132B9410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9174E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FDE9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ACC6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04FD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35A0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1622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E96E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012F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4F2B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00D8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4C77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519F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2DF3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9444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E0E3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468C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4DD5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BD87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1EA91EEE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BED07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0D66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DCB0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228A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D699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90CD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F64E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F045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5E18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90DA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D4F7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EE1A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461F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F42C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2BF4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052C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50D5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D830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0CA00280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45372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2251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5B3A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AE94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37B0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333D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80AA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DA32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9CE8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4574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0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5078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F6E0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C2EF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3D88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6C8D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3246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7CCC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877F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3D6A9383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C96F4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8002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8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ADF9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F79C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F47F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8C0E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DF0A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71FF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2685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A16D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A2CC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410B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1976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9B49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2CA5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96D9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EB2C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CF2C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0BF4B5AF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9CC8D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90D6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3C32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31C8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AC4C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B0C2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E57E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E74E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6DEA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7F9A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0EE0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8808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66EF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ACF1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89B3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8A8B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D2C7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F2BE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299526CE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AAFD9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8F74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3BB7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B4EB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7D32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CE8D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E7B1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5178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40E0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AEBA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00A1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0D24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FBC2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2975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39BD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FA29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E2A6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D118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8</w:t>
            </w:r>
          </w:p>
        </w:tc>
      </w:tr>
      <w:tr w:rsidR="00E670E8" w:rsidRPr="00C42D35" w14:paraId="3005F31C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E755E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96A6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376F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7A62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D86B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54FC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25B7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B935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4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113E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64D5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16E6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4311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B2AF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D5FF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74CB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6D4F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4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58C7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B28B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8</w:t>
            </w:r>
          </w:p>
        </w:tc>
      </w:tr>
      <w:tr w:rsidR="00E670E8" w:rsidRPr="00C42D35" w14:paraId="2755AE5B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C51F6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12D9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E26C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1CFD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E81F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D5A1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9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6116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5831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3D75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7E17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0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278E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0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5703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DD0B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C7F7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34F5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7F5F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4603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B38F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8</w:t>
            </w:r>
          </w:p>
        </w:tc>
      </w:tr>
      <w:tr w:rsidR="00E670E8" w:rsidRPr="00C42D35" w14:paraId="3D0BA36E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EA351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C0E2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6C83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B3FE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FE9B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61F7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2207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3BE2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4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2F15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0F37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0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8EEC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E0EC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8EB9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3B64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4D69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9A1B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EE10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B655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6</w:t>
            </w:r>
          </w:p>
        </w:tc>
      </w:tr>
      <w:tr w:rsidR="00E670E8" w:rsidRPr="00C42D35" w14:paraId="2B4303F1" w14:textId="77777777" w:rsidTr="00946F27">
        <w:trPr>
          <w:trHeight w:val="260"/>
        </w:trPr>
        <w:tc>
          <w:tcPr>
            <w:tcW w:w="16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9913A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4FE8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4DA6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AB6A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DB80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8AC9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21FD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BF55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FBE9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01C6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E489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403B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5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FD10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21CC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5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7037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BD75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14E3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3835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8</w:t>
            </w:r>
          </w:p>
        </w:tc>
      </w:tr>
    </w:tbl>
    <w:p w14:paraId="44FAEBC6" w14:textId="77777777" w:rsidR="00E670E8" w:rsidRDefault="00E670E8" w:rsidP="00E670E8">
      <w:pPr>
        <w:rPr>
          <w:rFonts w:ascii="Times New Roman" w:hAnsi="Times New Roman" w:cs="Times New Roman"/>
          <w:sz w:val="24"/>
          <w:szCs w:val="24"/>
        </w:rPr>
      </w:pPr>
    </w:p>
    <w:p w14:paraId="6933DFBF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061B93E8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W w:w="12703" w:type="dxa"/>
        <w:tblLook w:val="04A0" w:firstRow="1" w:lastRow="0" w:firstColumn="1" w:lastColumn="0" w:noHBand="0" w:noVBand="1"/>
      </w:tblPr>
      <w:tblGrid>
        <w:gridCol w:w="2203"/>
        <w:gridCol w:w="700"/>
        <w:gridCol w:w="700"/>
        <w:gridCol w:w="700"/>
        <w:gridCol w:w="700"/>
        <w:gridCol w:w="700"/>
        <w:gridCol w:w="700"/>
        <w:gridCol w:w="700"/>
        <w:gridCol w:w="700"/>
        <w:gridCol w:w="700"/>
        <w:gridCol w:w="700"/>
        <w:gridCol w:w="700"/>
        <w:gridCol w:w="700"/>
        <w:gridCol w:w="700"/>
        <w:gridCol w:w="700"/>
        <w:gridCol w:w="700"/>
      </w:tblGrid>
      <w:tr w:rsidR="00E670E8" w:rsidRPr="00C42D35" w14:paraId="5C509DDC" w14:textId="77777777" w:rsidTr="00946F27">
        <w:trPr>
          <w:trHeight w:val="300"/>
        </w:trPr>
        <w:tc>
          <w:tcPr>
            <w:tcW w:w="12703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5E5DF" w14:textId="77777777" w:rsidR="00E670E8" w:rsidRPr="00C42D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lastRenderedPageBreak/>
              <w:t xml:space="preserve">Lampiran 9. </w:t>
            </w:r>
            <w:proofErr w:type="spellStart"/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Transformasi</w:t>
            </w:r>
            <w:proofErr w:type="spellEnd"/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Skor Sampel </w:t>
            </w:r>
            <w:proofErr w:type="spellStart"/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Responden</w:t>
            </w:r>
            <w:proofErr w:type="spellEnd"/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(Y)</w:t>
            </w:r>
          </w:p>
        </w:tc>
      </w:tr>
      <w:tr w:rsidR="00E670E8" w:rsidRPr="00C42D35" w14:paraId="29F58F07" w14:textId="77777777" w:rsidTr="00946F27">
        <w:trPr>
          <w:trHeight w:val="300"/>
        </w:trPr>
        <w:tc>
          <w:tcPr>
            <w:tcW w:w="220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center"/>
            <w:hideMark/>
          </w:tcPr>
          <w:p w14:paraId="1BC4F8E2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RESPONDEN </w:t>
            </w:r>
          </w:p>
        </w:tc>
        <w:tc>
          <w:tcPr>
            <w:tcW w:w="10500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E8CC885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NOMOR PERNYATAAN</w:t>
            </w:r>
          </w:p>
        </w:tc>
      </w:tr>
      <w:tr w:rsidR="00E670E8" w:rsidRPr="00C42D35" w14:paraId="4AD1A66B" w14:textId="77777777" w:rsidTr="00946F27">
        <w:trPr>
          <w:trHeight w:val="310"/>
        </w:trPr>
        <w:tc>
          <w:tcPr>
            <w:tcW w:w="220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CCAFF" w14:textId="77777777" w:rsidR="00E670E8" w:rsidRPr="00C42D35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A846F1A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5A729CF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8FBE396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256AEDB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27EFEB2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CFDC529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E818F36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B5FD1E1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6034E3F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7DDB8D9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00967AD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3DB21A7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8A6DA4A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410FB75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A8BA8A6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5</w:t>
            </w:r>
          </w:p>
        </w:tc>
      </w:tr>
      <w:tr w:rsidR="00E670E8" w:rsidRPr="00C42D35" w14:paraId="480B1F69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A46F6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1416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6034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96B6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929E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854B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697E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DF47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990D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666B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04A4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F96E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C424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87AE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F140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142C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61</w:t>
            </w:r>
          </w:p>
        </w:tc>
      </w:tr>
      <w:tr w:rsidR="00E670E8" w:rsidRPr="00C42D35" w14:paraId="3EBD2BBA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0E08D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3602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CBDC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8DCE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E3A9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A9C0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19FD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D3A3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F44A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940A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2819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3454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61F6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F34A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448D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ADC9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61</w:t>
            </w:r>
          </w:p>
        </w:tc>
      </w:tr>
      <w:tr w:rsidR="00E670E8" w:rsidRPr="00C42D35" w14:paraId="4008D255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3521D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210A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6BDA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66C5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7E43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A967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B9C4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69D4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6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D0FC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219D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6CFF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5BFD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CF43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1D7C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61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F68B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157F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5</w:t>
            </w:r>
          </w:p>
        </w:tc>
      </w:tr>
      <w:tr w:rsidR="00E670E8" w:rsidRPr="00C42D35" w14:paraId="39E05FAD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9EFC8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08A8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EF95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157F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7E61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2A78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2594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72A0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6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4C58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9DA1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0008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18EB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CE19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63E7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7E77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7F14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61</w:t>
            </w:r>
          </w:p>
        </w:tc>
      </w:tr>
      <w:tr w:rsidR="00E670E8" w:rsidRPr="00C42D35" w14:paraId="4E047E16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347BC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3F9F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996E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F06C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367F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7611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58A3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3994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6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AF41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3911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10A2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02F0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8C86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C0AE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C103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62FC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61</w:t>
            </w:r>
          </w:p>
        </w:tc>
      </w:tr>
      <w:tr w:rsidR="00E670E8" w:rsidRPr="00C42D35" w14:paraId="74C07AEA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5F367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76EF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9BF1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3E36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7429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2EE8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5900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428D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FFCC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1200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5ABA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788C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702F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9F72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AF8D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A3FD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61</w:t>
            </w:r>
          </w:p>
        </w:tc>
      </w:tr>
      <w:tr w:rsidR="00E670E8" w:rsidRPr="00C42D35" w14:paraId="20534634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8525B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C1D8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5FE9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5B1D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35E2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056C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E3B9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07F7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6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61AB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BEAA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69C8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0C5C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06D7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41F9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D720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D103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61</w:t>
            </w:r>
          </w:p>
        </w:tc>
      </w:tr>
      <w:tr w:rsidR="00E670E8" w:rsidRPr="00C42D35" w14:paraId="3259092F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8EBEB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F649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30D5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3683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20D3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23E9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807F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651C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6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CA21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3929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C82B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EFBE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35FF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5F27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336E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E82B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5</w:t>
            </w:r>
          </w:p>
        </w:tc>
      </w:tr>
      <w:tr w:rsidR="00E670E8" w:rsidRPr="00C42D35" w14:paraId="39F29E25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22917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F291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8AAC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8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D6AF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C6BA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BBAA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4FE6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0657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6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0B0D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BF2B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AC6B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761A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1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B376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AF6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CCA9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5F9F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5</w:t>
            </w:r>
          </w:p>
        </w:tc>
      </w:tr>
      <w:tr w:rsidR="00E670E8" w:rsidRPr="00C42D35" w14:paraId="2F2A3A51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9B421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022C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3803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9A55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9478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A247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4DC7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9A94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6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FD48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9CAD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754A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652A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D599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29A9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0AD0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AC52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5</w:t>
            </w:r>
          </w:p>
        </w:tc>
      </w:tr>
      <w:tr w:rsidR="00E670E8" w:rsidRPr="00C42D35" w14:paraId="477B4108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C0468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1A82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BC32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9518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99D0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91DF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F1DB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4BE7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CB1A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8314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65F8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AD05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7C32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7247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F773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CA46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5</w:t>
            </w:r>
          </w:p>
        </w:tc>
      </w:tr>
      <w:tr w:rsidR="00E670E8" w:rsidRPr="00C42D35" w14:paraId="65A85785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AAC4B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091A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0E72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F6B3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1572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A41A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5512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7027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632A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2C71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D096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DE5B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38E8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EB49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2FAD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EF3B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61</w:t>
            </w:r>
          </w:p>
        </w:tc>
      </w:tr>
      <w:tr w:rsidR="00E670E8" w:rsidRPr="00C42D35" w14:paraId="30A4CD36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27165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4EEA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3868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BF1E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C327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8E04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04CC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EFB8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6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39C7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767B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1A39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D3A0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839D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0E83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A704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61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176B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5</w:t>
            </w:r>
          </w:p>
        </w:tc>
      </w:tr>
      <w:tr w:rsidR="00E670E8" w:rsidRPr="00C42D35" w14:paraId="5F8632CC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14BF6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BF0C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22A3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8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B355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AE40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B106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0FEC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C184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D184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9B24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A825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68D4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6E8E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1FFB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D2FB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BB11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5</w:t>
            </w:r>
          </w:p>
        </w:tc>
      </w:tr>
      <w:tr w:rsidR="00E670E8" w:rsidRPr="00C42D35" w14:paraId="3376C5D1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79BCB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092D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EF32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2712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C1DD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29DA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7A90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C275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E1E7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4217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572D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4149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61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78D1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C501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89C8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9C6A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61</w:t>
            </w:r>
          </w:p>
        </w:tc>
      </w:tr>
      <w:tr w:rsidR="00E670E8" w:rsidRPr="00C42D35" w14:paraId="1913FA71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FB1E6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8AFA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67CB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A7DE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CB41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6113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FB85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0768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0732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EBC5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D3F2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BE52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2CEE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9380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868C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7444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5</w:t>
            </w:r>
          </w:p>
        </w:tc>
      </w:tr>
      <w:tr w:rsidR="00E670E8" w:rsidRPr="00C42D35" w14:paraId="4516216A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B8AEE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DAA0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1632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6A6D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C4D3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C1F2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4476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5112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F652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933A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08D3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6BCF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B3F5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9EBF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EF44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EC19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05</w:t>
            </w:r>
          </w:p>
        </w:tc>
      </w:tr>
      <w:tr w:rsidR="00E670E8" w:rsidRPr="00C42D35" w14:paraId="41D10ED8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CABA2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154A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A16D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9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AED1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6E4B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164B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1ED0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6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F7EB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BE8B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AEEC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7E4C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7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1340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2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61383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2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7650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C831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E856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61</w:t>
            </w:r>
          </w:p>
        </w:tc>
      </w:tr>
      <w:tr w:rsidR="00E670E8" w:rsidRPr="00C42D35" w14:paraId="260D6767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35E6C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A029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60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14A6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8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FD6B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61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DE68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1A90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E3F2C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A355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6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DAAA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8337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2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B268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4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31CFB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1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BABB8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75FD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8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4F5E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A723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61</w:t>
            </w:r>
          </w:p>
        </w:tc>
      </w:tr>
      <w:tr w:rsidR="00E670E8" w:rsidRPr="00C42D35" w14:paraId="7DD8A37F" w14:textId="77777777" w:rsidTr="00946F27">
        <w:trPr>
          <w:trHeight w:val="260"/>
        </w:trPr>
        <w:tc>
          <w:tcPr>
            <w:tcW w:w="22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49AB4" w14:textId="77777777" w:rsidR="00E670E8" w:rsidRPr="00C42D35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FE5C0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DC20E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A5B9D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98FA5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87F3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52564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8410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358E7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6419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F86D1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3B9B2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7BD3A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3328F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785A6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EE1C9" w14:textId="77777777" w:rsidR="00E670E8" w:rsidRPr="00C42D35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C42D3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</w:tbl>
    <w:p w14:paraId="7B054A46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14FF6B79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25CAC72B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6F4777A9" w14:textId="77777777" w:rsidR="00E670E8" w:rsidRPr="00801A58" w:rsidRDefault="00E670E8" w:rsidP="00E670E8">
      <w:pPr>
        <w:autoSpaceDE w:val="0"/>
        <w:autoSpaceDN w:val="0"/>
        <w:adjustRightInd w:val="0"/>
        <w:spacing w:after="0" w:line="240" w:lineRule="auto"/>
        <w:ind w:left="-709" w:firstLine="142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0. </w:t>
      </w:r>
      <w:r w:rsidRPr="00524652">
        <w:rPr>
          <w:rFonts w:ascii="Times New Roman" w:hAnsi="Times New Roman" w:cs="Times New Roman"/>
          <w:b/>
          <w:bCs/>
          <w:sz w:val="24"/>
          <w:szCs w:val="24"/>
        </w:rPr>
        <w:t xml:space="preserve">Hasil Uji </w:t>
      </w:r>
      <w:proofErr w:type="spellStart"/>
      <w:r w:rsidRPr="00524652">
        <w:rPr>
          <w:rFonts w:ascii="Times New Roman" w:hAnsi="Times New Roman" w:cs="Times New Roman"/>
          <w:b/>
          <w:bCs/>
          <w:sz w:val="24"/>
          <w:szCs w:val="24"/>
        </w:rPr>
        <w:t>Validitas</w:t>
      </w:r>
      <w:proofErr w:type="spellEnd"/>
      <w:r w:rsidRPr="00524652">
        <w:rPr>
          <w:rFonts w:ascii="Times New Roman" w:hAnsi="Times New Roman" w:cs="Times New Roman"/>
          <w:b/>
          <w:bCs/>
          <w:sz w:val="24"/>
          <w:szCs w:val="24"/>
        </w:rPr>
        <w:t xml:space="preserve"> Sampel </w:t>
      </w:r>
      <w:proofErr w:type="spellStart"/>
      <w:r w:rsidRPr="00524652"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  <w:r w:rsidRPr="00524652">
        <w:rPr>
          <w:rFonts w:ascii="Times New Roman" w:hAnsi="Times New Roman" w:cs="Times New Roman"/>
          <w:b/>
          <w:bCs/>
          <w:sz w:val="24"/>
          <w:szCs w:val="24"/>
        </w:rPr>
        <w:t xml:space="preserve"> (X1)</w:t>
      </w:r>
    </w:p>
    <w:tbl>
      <w:tblPr>
        <w:tblW w:w="14460" w:type="dxa"/>
        <w:tblInd w:w="-56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1418"/>
        <w:gridCol w:w="709"/>
        <w:gridCol w:w="709"/>
        <w:gridCol w:w="709"/>
        <w:gridCol w:w="567"/>
        <w:gridCol w:w="708"/>
        <w:gridCol w:w="567"/>
        <w:gridCol w:w="567"/>
        <w:gridCol w:w="567"/>
        <w:gridCol w:w="567"/>
        <w:gridCol w:w="709"/>
        <w:gridCol w:w="709"/>
        <w:gridCol w:w="709"/>
        <w:gridCol w:w="708"/>
        <w:gridCol w:w="709"/>
        <w:gridCol w:w="709"/>
        <w:gridCol w:w="709"/>
        <w:gridCol w:w="708"/>
        <w:gridCol w:w="993"/>
      </w:tblGrid>
      <w:tr w:rsidR="00E670E8" w:rsidRPr="00801A58" w14:paraId="141CCC8A" w14:textId="77777777" w:rsidTr="00946F27">
        <w:trPr>
          <w:cantSplit/>
        </w:trPr>
        <w:tc>
          <w:tcPr>
            <w:tcW w:w="14460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3C693B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right="60" w:firstLine="60"/>
              <w:jc w:val="center"/>
              <w:rPr>
                <w:rFonts w:ascii="Arial" w:hAnsi="Arial" w:cs="Arial"/>
                <w:color w:val="010205"/>
              </w:rPr>
            </w:pPr>
            <w:r w:rsidRPr="00801A58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E670E8" w:rsidRPr="00B94F6B" w14:paraId="3C20BD99" w14:textId="77777777" w:rsidTr="00946F27">
        <w:trPr>
          <w:cantSplit/>
        </w:trPr>
        <w:tc>
          <w:tcPr>
            <w:tcW w:w="212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FDF787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B1C444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673CDE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2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3AEF1A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3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97992A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4</w:t>
            </w:r>
          </w:p>
        </w:tc>
        <w:tc>
          <w:tcPr>
            <w:tcW w:w="70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7FCA5C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5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26FABD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6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121137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7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CF41EA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8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C48105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9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3A8554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0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BDCD6B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1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2270F3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2</w:t>
            </w:r>
          </w:p>
        </w:tc>
        <w:tc>
          <w:tcPr>
            <w:tcW w:w="70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F7F82C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3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9C9D9C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4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FB5538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5</w:t>
            </w:r>
          </w:p>
        </w:tc>
        <w:tc>
          <w:tcPr>
            <w:tcW w:w="70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A525BE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6</w:t>
            </w:r>
          </w:p>
        </w:tc>
        <w:tc>
          <w:tcPr>
            <w:tcW w:w="70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49B878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7</w:t>
            </w:r>
          </w:p>
        </w:tc>
        <w:tc>
          <w:tcPr>
            <w:tcW w:w="993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DAC0AA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TOTALX1</w:t>
            </w:r>
          </w:p>
        </w:tc>
      </w:tr>
      <w:tr w:rsidR="00E670E8" w:rsidRPr="00B94F6B" w14:paraId="595A8055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F165AC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</w:t>
            </w:r>
          </w:p>
        </w:tc>
        <w:tc>
          <w:tcPr>
            <w:tcW w:w="141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7A4F64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89034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4F431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65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CE694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5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AAB0E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51400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8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12D3B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6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950042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2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BBC6E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5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CB308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2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10F73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E7F85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0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2E8D1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9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E6F4B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479A2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F28DE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3BDEA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3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D92B1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8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55718A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8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39700531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7FFA34C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CC70EA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B8A199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03EE6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1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DCA7C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1D3B0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6E958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6AF39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0F033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FBA41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D2959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C0B0A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45830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C0A29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2B8A0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59EC7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D1F34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6F382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CAC52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8FB3D6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67735458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984020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84F204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E96648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9AE74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3A6978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0F297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B6D93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2B870D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8CDE21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675B1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1EF0F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0F7C7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26AC4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2AD383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5177B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6B292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16D6C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3A2B5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19D986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5EC5B3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5B70AB09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E77A33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2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EBE2AE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080042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6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2B52A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0DF93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1F00E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71BDA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84E06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3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A155C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6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64EAB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8D617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8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E2180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3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BFDAA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4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34B91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4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ACD76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D091F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9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7C7AC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2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7E500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65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CFDC9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9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44DE5A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274CFAE6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C5E50E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952CFE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FF129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1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C79B2E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D125A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6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9E5A6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FFCA8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3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08BF0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948B2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AAAEA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FA4C6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52C7B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5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C39FD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5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D7494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230AB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5F448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D5E44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A2AEA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1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137EC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6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9F496E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</w:tr>
      <w:tr w:rsidR="00E670E8" w:rsidRPr="00B94F6B" w14:paraId="412FD223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F42162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557E24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78FB18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E9A60A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7BEED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86A31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C2AB1D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F5903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3ABA69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21CEC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07B5A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D0114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3362D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64166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BCDCD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6FFE8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83D77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ED849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053E1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C2C0E5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63C9A71F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29D662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3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B64AD0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4F9F1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5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98221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1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61485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2105F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0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EF0F8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33815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5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F6A60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4C1AD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7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AE316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A8FB1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1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B5FC6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6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9F9FE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C54CA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7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19D13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0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7C408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4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C4B6E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5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A90AB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57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60BF52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1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65A57E37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A1D400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F2F333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CCFF4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4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69298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6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46AA30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FD9AA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5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23320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43922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4AF14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172E7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5DBCB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1D37C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7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F2C1C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1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002D3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6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D31C2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EBCC1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9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01C34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3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AE7A9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8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A1412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22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B4E4B2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4</w:t>
            </w:r>
          </w:p>
        </w:tc>
      </w:tr>
      <w:tr w:rsidR="00E670E8" w:rsidRPr="00B94F6B" w14:paraId="3334141E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8E7F18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52990F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6AA89F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7D060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5D274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B824A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64244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D0249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1961B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9C5A82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D0CCB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4B501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4B7B1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1BEC06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E82A7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B1615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5F0C94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65C3B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8121C0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9CAC6A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735D3FFB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FF48AC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4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37BEF6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9AE0A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A9825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FB3B3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0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1BC2D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0E706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9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F9C42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E7E01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8DBCB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8D557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150E8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5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DBF9E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1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0F2C7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2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28F24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3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E4222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FE21A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5D0EE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129A7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5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2BC0D7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8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5EC75CAB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B6C716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A47419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AAB975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D9D6D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1502E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C1E16B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5B25E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CAEA1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82301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7CD39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5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CE999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E6AC6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F713CB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32388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4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AE7D6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0E091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7FE9C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37A3F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9A61E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1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DAA714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6F535AF2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13B03B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00A0CB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C95EF9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164A0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523C3C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1A176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FFFAF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4CCDC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7FD7B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8246D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AE4800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10187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8715C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5B1B8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3BF8A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BE62F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E6F56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61EE5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01BC6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FA6713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202BBF4D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BD4E6A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5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1A2894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799AE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8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383A2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4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1CBB4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4927A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9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81EBA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397CC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74600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2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945A1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8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51CA2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2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C4F5D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9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16F68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1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FC15F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E3BA2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68B1E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9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7D8E9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0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D3D5A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B8343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6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3B920C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9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3E80FFB3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9569F4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B282F8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B3CFE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3C329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3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6E1BA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28C4F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0619210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14109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CC942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5BAB7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CCC9F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6DFB1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46E89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55C20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01197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3C1B9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FC474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464DB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1F91A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822EA3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0DDD1E2E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5DE523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D03E54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980FAD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24D12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79332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ABC1B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33A14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BF478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2725D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E353E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1637C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67BBD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9E176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F56EC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A80C1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E44D2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70D4F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A6F4F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11053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A01B08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4CBC434A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6DB91F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lastRenderedPageBreak/>
              <w:t>X1.6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07BA6F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C143D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6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54A7C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3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B6911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5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E8BE2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D3AAB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4A2D4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B849E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2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F6CF9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87D7E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1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72D49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539C7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9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A6971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9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FF0BA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7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6DAA6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30055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4AC4F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6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72D4B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4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257C8B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6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4833E876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D6E3EC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96C454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AA393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61C1F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5A98B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A16D9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F6DE4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3DBB07A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20E62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29921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D6AA8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8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5A3C3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C4E50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92BEE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B2150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DCC1F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09410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11450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90CA1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3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5A5E44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35550F40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A69E13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AF0E4F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68D0BE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C0FA3B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F099AA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7E97F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999BE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FEC25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7239C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1F6DA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1BE316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87AFE4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7B032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33C81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88F7ED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027E5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B6715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827730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7555A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C6477C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487C1341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B36D60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7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1BCB05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C5DA7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2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5BC1E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6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2B9D1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36DFE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37E17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2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D0FEC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2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C9DCE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2C328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9B501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5D580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9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06E92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92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2C14A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21123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6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C5007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0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AF439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1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C210A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1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0624C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3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FBE742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3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338D0067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AFB78E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C5A436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D7DE0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6E24E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8BD5F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9C493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B1665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B033F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18C7015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8A782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30A0C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94AAA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631FD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C9087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55C91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1062B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7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A85E9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6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41018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8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E5310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89692D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2BC12BE3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3553A4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7A9548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761C118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DDA915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0669C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14F9D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9C0B0C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4B753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DBFF5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E08AD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3A73A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74A88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717C6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BBDB0C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34128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B749B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92C8D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2ED8B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3C8F5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553D28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44E9889D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CBD740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8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B187B0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353AA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5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18C50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4C8B9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7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931F9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3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2F4BC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8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7BEBE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162DD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E8CBE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E20A2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6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BAC090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3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E243D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0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51EFE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67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6CD4A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4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2791F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5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17A3E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3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F7690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83F28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4FCE4F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1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0254F7F2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E2ACC8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AF5E4B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53E96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2D81E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DDA6A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A4F3AC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5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8F6DC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72C0E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5E7F6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A4B9D4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DE032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2C2F9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2A525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A61DC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1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D09E3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52EF9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4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BD2EB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5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B626A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F5D56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E085FE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6FE0EE1B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0B8A12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60B55C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BE5658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75413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53ABE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F69D5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FF56C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0B08B9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FE74F3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D7798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5EFE5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516EC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13DAA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B7228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AB3D52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042F2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B91AED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ECD5A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CE45C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A58E89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0E1552A9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31B738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9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F2CB7D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96C31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2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C67A7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8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54AA1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0D975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74730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2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6D756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3E1AE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9A0C7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6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DE273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9298C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9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FD096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5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5E83D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0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F4BDA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6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1B79E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0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2006B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6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AE104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1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B3CC1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4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5AA373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44CCD7AE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310E5C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A4BC89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5B967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A7F08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2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C345B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56025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A5093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5E763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8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E9040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4C4C4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517CB9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EA1A6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C02A96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295D5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8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EE775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645EE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7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9A97A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5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B85DD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8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F51D8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3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07BB49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</w:tr>
      <w:tr w:rsidR="00E670E8" w:rsidRPr="00B94F6B" w14:paraId="3D17387C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17B169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A1E534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86EB6D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A6A5EA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BE1E1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95F22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077EE8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4059C0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3EEE1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3FC6E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4BDBB9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D29AD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8B4E7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4F4BE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71FE12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D0DF8F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14634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32B02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9CBBE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BE28BB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22E79E0B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EDEC5B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0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352C63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8AADD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3C72C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3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0CA41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01131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5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469E1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9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2CBE7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92AAD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9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B130B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3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A65C7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9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36B48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B84A5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1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09381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57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B9724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5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A6279F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8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EDE6F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5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C1D98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C32DE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4C55F5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4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08794238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AA6D52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D4B114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E1C24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E70B9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5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B3712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079BF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F7F7B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E6701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67B31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4E802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97293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C15F78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C5E53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F81DE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1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A0822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4AE3BC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3930A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4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0CDA0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140F9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0A6C25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5A85C2CB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EEE18F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F3F8AA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3B7E05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2767F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2CC453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187808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65AC2C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F0118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EDE61C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591BE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90513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089C00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993E0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EDC98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158BC8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4525E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BCC558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FAF05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DE4209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3C2FD8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1A011C30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88EC4E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1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824C5F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CC15E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0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17067E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4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4FCD5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6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86096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1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22A89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1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AB066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9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215D0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92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FA316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0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470DA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5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4E4489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1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C293A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A7B86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4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5AF50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76052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6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B152B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6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BECEE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77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147C5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3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EF3CCB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2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26B7DAE1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7A32E9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A3EFF7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DB634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7D707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5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5069D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F9F49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290C6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CE03E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78234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EF739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32B5F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7C52A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17A821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DD8E8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B10F7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ABBE1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A790F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70C75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0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9D3C1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E17EBA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31449599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654BD9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BF9E0C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2C3148F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9C95D0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020CC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B16CF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AEE3F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6BCA6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540A53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C0DFF2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013C8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A7CC37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F6388B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87FDB8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165D4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0466D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0E968D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56714A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E906A9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155677F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712FA278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F2BCCC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2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E5B98A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FB240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9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A18AE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4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5A13B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B300A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2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2D418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38256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9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00755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A2E4B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6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2D5DC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72992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5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69E6B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4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C52F9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BF41F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9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519A1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91082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2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F3531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9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C710F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0E2A06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261CA8CE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B78D1C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5138BD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E88FD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E2478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DED08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6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F26D4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4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5763B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99F17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D08D9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D39D6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4AA5A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8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C1CFB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1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4A3D0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6B13189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A25E5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0A56E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9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B5665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24D45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84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F26C7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D38C65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</w:tr>
      <w:tr w:rsidR="00E670E8" w:rsidRPr="00B94F6B" w14:paraId="695B457D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484B41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1FD943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82D101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CE84E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CDE0F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3B78E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994F3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7FE38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481B3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B47F14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001FC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9CF562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28051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58C3D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C5DB93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974FF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E3A08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92472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AC0F43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0765D9A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7889F14E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D85AF3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3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CA0A76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42F82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36D2E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8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46912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7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3B9B4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3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BFB96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392F8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7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E189B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6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46DF1E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4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E4EC8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6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52BBD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5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FC841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652D0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9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7DD70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AF5E8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5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C9DD8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0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4422E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7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FC3E8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7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1F8957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7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04ED7CED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EFB34B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621782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0AD10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00B14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C9D1D0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6F462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5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E3DB6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64DAF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30A8F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CFF6E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400BE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1687A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65EAB2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D87AF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3F31FD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1A46F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2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2137D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7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68F3B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5AE34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6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FCD601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7E5F48B6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5DE46B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B4BEAA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A7581B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FD8DF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3CF43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71722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635981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118743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2FFF6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665276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A6256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DF527E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109643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056BBB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6B5F1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42C2E3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DF56D3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6BD1B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59213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05B01C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377FA4A1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8757B2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4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E019B7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B7304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4C4D9A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9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DEDA2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63AEA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304E8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9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D426A2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7EF995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D9538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5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67189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0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2861C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8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3BFD3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6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6DEC5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0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F118D4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5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F654F9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ABC85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5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31CC6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7B95F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8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A34D29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7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37FE4A61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6DB80B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DE4D5B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EE808B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A39E5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8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FE304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9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8E978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58661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5276C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A356A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7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4044D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4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9EF0A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7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8442F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09CC0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E521A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99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47E55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2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636423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977C1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4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7F7F9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4E1DB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DD6E43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</w:tr>
      <w:tr w:rsidR="00E670E8" w:rsidRPr="00B94F6B" w14:paraId="260B9D8E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17845D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1BA0A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4EEB07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3F5571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61B099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64B9F7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31D8F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95C9CA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0F252E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62AC5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37AC30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7989E3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4FA602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47662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227940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367B06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E75F0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635297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084B49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E10D01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45991D46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6A827F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5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C118D8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86FAF1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9BE10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2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A15098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4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1AA80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ABF7C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0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4E00E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84CBA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85683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3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FBAF6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69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85608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5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D41D6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6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7847B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2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640EC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0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978CD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5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039FF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1CFB5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7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E1E18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2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9971F5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1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3E44AE83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E04DEC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BE30B5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364E3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6440E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1A56A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7B06C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BEFBE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D25B9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1113D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6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33D4D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79D20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5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7AB1F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4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0AAB7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60164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43377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74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B2FD3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4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EA8D09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561D4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ACDA2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13A8D2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2DA38E13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BE79FA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FE564C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0E56D68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4706BB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7E0CBD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5F966E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EC82C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B62F41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E3B461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2FBABA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BF414D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DD004F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05AA26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0148E1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F9B4E2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11696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B04B82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F1AA5E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C5BB66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570A62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0AC8F4F7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68E293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6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6CF492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35CC2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3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FE611D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65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465F5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5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EC51D7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09594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0B3690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6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D07EF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A3B2A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08AFB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1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49E88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B6A763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77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45B01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96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280235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7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D9808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256C1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7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B0005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0A424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4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09E7A5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9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4DB355DE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A6A5D9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D95CDC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0486F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BB722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1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1603C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28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C9BAE1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2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72055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44A14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EC924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8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B4E4C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B922C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82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77CB2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B9DDC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7EEFB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84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BE3A8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D950F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033B5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E075F6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BE2D49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3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8039D3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</w:tr>
      <w:tr w:rsidR="00E670E8" w:rsidRPr="00B94F6B" w14:paraId="3AB01A35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3F20E6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81F365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5074BF5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DD194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21F031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AC59A5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9BDC18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FB7644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98E4BF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304EC5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EAB1F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CBB63E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BF517D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4A1964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160E506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3E300F0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4BD90E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76CD67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56B95C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B5EB0C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047F4A69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0EA364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X1.17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430FF2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B998A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8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22AA9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9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F848B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3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0A5BB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5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6E318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6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6F208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4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3F80A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3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378DE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3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4C1E8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4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3BF6B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73890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3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35C387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7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3EE26A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47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4DF28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8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35E8D7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2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D661FA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54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1D9AC4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6B1F7E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2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</w:tr>
      <w:tr w:rsidR="00E670E8" w:rsidRPr="00B94F6B" w14:paraId="03BC0B92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2563F3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1C2F23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ED4449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58F9D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2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74F5B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1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03FE3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E3C992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5CCAC8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03DA5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DB011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C6650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1F109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CD4B0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C405E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8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23A8A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36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0A669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0F5B6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C31FAA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13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746A6F5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23DB10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</w:tr>
      <w:tr w:rsidR="00E670E8" w:rsidRPr="00B94F6B" w14:paraId="06F87D08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01486D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E86367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4DE4EBF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23E4AE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ACCAC1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8F34B0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91D60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DCCDB3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6703369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152BFF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E9A15A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83E969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424171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2797A1D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7F282A3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42E9596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0D1785F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A7BC58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14:paraId="5956841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717613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31C74353" w14:textId="77777777" w:rsidTr="00946F27">
        <w:trPr>
          <w:cantSplit/>
        </w:trPr>
        <w:tc>
          <w:tcPr>
            <w:tcW w:w="709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5E1426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TOTALX1</w:t>
            </w: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DBDEAA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Pearson Correlatio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DFABB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8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CC257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77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6C500D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1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EBF33E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88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8378E1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9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5312C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6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03161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39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73F92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1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52A23D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4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AE8ED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40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AA480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26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9A663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0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4F7FB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7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E2F9A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72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A91412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711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17D772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693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5518C1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825</w:t>
            </w: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477C4D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</w:tr>
      <w:tr w:rsidR="00E670E8" w:rsidRPr="00B94F6B" w14:paraId="01106ECA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46E8B1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FDBA7B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Sig. (2-tailed)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BDB23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6B555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B6485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01378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5BCD3D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816F09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318876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F0F5D4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B792A2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52119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79093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639AD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38CAE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CC00B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544BFC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97E17D3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1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64CE0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.00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774083E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E670E8" w:rsidRPr="00B94F6B" w14:paraId="1EF4918C" w14:textId="77777777" w:rsidTr="00946F27">
        <w:trPr>
          <w:cantSplit/>
        </w:trPr>
        <w:tc>
          <w:tcPr>
            <w:tcW w:w="709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E76EE42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39F40A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70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F7F4005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FC7F05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45CCCAB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7248E7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07A5CFA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14D8BF4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6FF052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074A12C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557FB30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B4C30FD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500178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F926F2E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FBFFDD7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37A21E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F73A46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27735E6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25B85CF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0C291418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20</w:t>
            </w:r>
          </w:p>
        </w:tc>
      </w:tr>
      <w:tr w:rsidR="00E670E8" w:rsidRPr="00B94F6B" w14:paraId="06023C7D" w14:textId="77777777" w:rsidTr="00946F27">
        <w:trPr>
          <w:cantSplit/>
        </w:trPr>
        <w:tc>
          <w:tcPr>
            <w:tcW w:w="14460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7807481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*. Correlation is significant at the 0.05 level (2-tailed).</w:t>
            </w:r>
          </w:p>
        </w:tc>
      </w:tr>
      <w:tr w:rsidR="00E670E8" w:rsidRPr="00B94F6B" w14:paraId="4474BB9F" w14:textId="77777777" w:rsidTr="00946F27">
        <w:trPr>
          <w:cantSplit/>
        </w:trPr>
        <w:tc>
          <w:tcPr>
            <w:tcW w:w="14460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D74B69" w14:textId="77777777" w:rsidR="00E670E8" w:rsidRPr="00801A58" w:rsidRDefault="00E670E8" w:rsidP="00946F2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01A58">
              <w:rPr>
                <w:rFonts w:ascii="Arial" w:hAnsi="Arial" w:cs="Arial"/>
                <w:color w:val="000000" w:themeColor="text1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4D4E94FF" w14:textId="77777777" w:rsidR="00E670E8" w:rsidRPr="00801A58" w:rsidRDefault="00E670E8" w:rsidP="00E670E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AB6CEB4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3224C7F4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48179915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4C58925F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7CF414E2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3AD22228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2A751C58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69CD1E34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7D0CA09B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687A53D7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37EF50EC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73004433" w14:textId="77777777" w:rsidR="00E670E8" w:rsidRPr="007F1A31" w:rsidRDefault="00E670E8" w:rsidP="00E670E8">
      <w:pPr>
        <w:tabs>
          <w:tab w:val="left" w:pos="8410"/>
        </w:tabs>
        <w:ind w:hanging="851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r w:rsidRPr="007F1A3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11. </w:t>
      </w:r>
      <w:r w:rsidRPr="007F1A31">
        <w:rPr>
          <w:rFonts w:ascii="Times New Roman" w:hAnsi="Times New Roman" w:cs="Times New Roman"/>
          <w:b/>
          <w:bCs/>
          <w:sz w:val="24"/>
          <w:szCs w:val="24"/>
        </w:rPr>
        <w:t xml:space="preserve">Hasil Uji </w:t>
      </w:r>
      <w:proofErr w:type="spellStart"/>
      <w:r w:rsidRPr="007F1A31">
        <w:rPr>
          <w:rFonts w:ascii="Times New Roman" w:hAnsi="Times New Roman" w:cs="Times New Roman"/>
          <w:b/>
          <w:bCs/>
          <w:sz w:val="24"/>
          <w:szCs w:val="24"/>
        </w:rPr>
        <w:t>Validitas</w:t>
      </w:r>
      <w:proofErr w:type="spellEnd"/>
      <w:r w:rsidRPr="007F1A31">
        <w:rPr>
          <w:rFonts w:ascii="Times New Roman" w:hAnsi="Times New Roman" w:cs="Times New Roman"/>
          <w:b/>
          <w:bCs/>
          <w:sz w:val="24"/>
          <w:szCs w:val="24"/>
        </w:rPr>
        <w:t xml:space="preserve"> Sampel </w:t>
      </w:r>
      <w:proofErr w:type="spellStart"/>
      <w:r w:rsidRPr="007F1A31"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  <w:r w:rsidRPr="007F1A31">
        <w:rPr>
          <w:rFonts w:ascii="Times New Roman" w:hAnsi="Times New Roman" w:cs="Times New Roman"/>
          <w:b/>
          <w:bCs/>
          <w:sz w:val="24"/>
          <w:szCs w:val="24"/>
        </w:rPr>
        <w:t xml:space="preserve"> (X2)</w:t>
      </w:r>
    </w:p>
    <w:tbl>
      <w:tblPr>
        <w:tblW w:w="14814" w:type="dxa"/>
        <w:tblInd w:w="-851" w:type="dxa"/>
        <w:tblLayout w:type="fixed"/>
        <w:tblLook w:val="04A0" w:firstRow="1" w:lastRow="0" w:firstColumn="1" w:lastColumn="0" w:noHBand="0" w:noVBand="1"/>
      </w:tblPr>
      <w:tblGrid>
        <w:gridCol w:w="851"/>
        <w:gridCol w:w="1364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87"/>
        <w:gridCol w:w="687"/>
        <w:gridCol w:w="687"/>
        <w:gridCol w:w="687"/>
        <w:gridCol w:w="687"/>
        <w:gridCol w:w="687"/>
        <w:gridCol w:w="687"/>
        <w:gridCol w:w="687"/>
        <w:gridCol w:w="1100"/>
      </w:tblGrid>
      <w:tr w:rsidR="00E670E8" w:rsidRPr="00853E56" w14:paraId="3930A94A" w14:textId="77777777" w:rsidTr="00946F27">
        <w:trPr>
          <w:trHeight w:val="420"/>
        </w:trPr>
        <w:tc>
          <w:tcPr>
            <w:tcW w:w="14814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4549E4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853E56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orrelations</w:t>
            </w:r>
          </w:p>
        </w:tc>
      </w:tr>
      <w:tr w:rsidR="00E670E8" w:rsidRPr="00853E56" w14:paraId="6B49F455" w14:textId="77777777" w:rsidTr="00946F27">
        <w:trPr>
          <w:trHeight w:val="320"/>
        </w:trPr>
        <w:tc>
          <w:tcPr>
            <w:tcW w:w="2215" w:type="dxa"/>
            <w:gridSpan w:val="2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1ADB404C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683E50DD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39B12366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BA7D639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0D21E33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27DD6E09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74D30B22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F5F1C93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ED80BBE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214757C9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48FF72BD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0AE1A9C2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0E3A3CF0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6B408546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2545B037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7D85E31A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14665455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34BE0C55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79EBEF58" w14:textId="77777777" w:rsidR="00E670E8" w:rsidRPr="00853E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TOTALX2</w:t>
            </w:r>
          </w:p>
        </w:tc>
      </w:tr>
      <w:tr w:rsidR="00E670E8" w:rsidRPr="00853E56" w14:paraId="013D8C7F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F2F5A57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</w:t>
            </w: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6A98004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A0ED1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B3C0A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F29CD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77936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5E080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6767F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0D0E2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4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E4E5A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4C133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588E8B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53700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FD3F9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7E550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90FC6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30F0B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8F4D6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99801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2AD324F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9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64818FCE" w14:textId="77777777" w:rsidTr="00946F27">
        <w:trPr>
          <w:trHeight w:val="340"/>
        </w:trPr>
        <w:tc>
          <w:tcPr>
            <w:tcW w:w="85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438E2C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7B20402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53506D6C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829C4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B1BE8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E8565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44C14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B8EA0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F647B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4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2ADE8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A8866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B38628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28918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63187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AE912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04668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DE3A9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7960E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877FC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2F3D7A1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853E56" w14:paraId="46FA342E" w14:textId="77777777" w:rsidTr="00946F27">
        <w:trPr>
          <w:trHeight w:val="340"/>
        </w:trPr>
        <w:tc>
          <w:tcPr>
            <w:tcW w:w="85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76CEAA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DE34120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2463BA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B6B0CA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4D1F34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56DFDA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7A7A40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54BEC7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BB883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16590E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074CF8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4B21C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95B82B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6B1B18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9F4006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0C0352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8C4DD4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36AF10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8AC438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A834B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13049BCF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7B0A64D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2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EE8866E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79F51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BD3A7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79CF4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4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110ED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77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973FFB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26CC2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74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71D8F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9E5B4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2146F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4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ACD2E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23482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93B30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4893A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6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551B4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16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05243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33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4AB77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6CD1C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14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3B99E8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54CD1950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2DA0F18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281DCB7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AFD3FE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60888E0D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1BE778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5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FCDBC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88117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1320E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4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E3195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50C28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43824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EA5B7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C518A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950F40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AE6D1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9BB5D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9BD29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57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EA003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17C58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78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600B92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</w:tr>
      <w:tr w:rsidR="00E670E8" w:rsidRPr="00853E56" w14:paraId="2FBB255B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5B50F8B7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C62587A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3E90B8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E6CE1C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21EB37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ED78EB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8B861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9A4A26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BF75F7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1784A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4985E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8A41EA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B38DE3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B0920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3DF186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0B7AC4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159654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9033A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01B977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8E1B5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4B5F0728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994E49B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3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012F244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1E4DA0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8CB7F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4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79BFB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1BCB28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23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1A108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F9E8C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17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65232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02031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5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3DF34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33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1AAEE2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37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7EC4E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B53B17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55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CD331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29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2E176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643C12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19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55B1A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8C841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3B46A4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205632C4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7A254B0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49979E88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8A9A2E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DAFCB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5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321DC3E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F27E5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6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E6AE2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B2AA2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5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836CB0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168C4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0F578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9CCB0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268DB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18413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8B6FC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3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4B8B4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A2B950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5015D7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6BE32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5F5C36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</w:tr>
      <w:tr w:rsidR="00E670E8" w:rsidRPr="00853E56" w14:paraId="2F5DC440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25E655B5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072C5B1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16CEF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0EFEB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64ED80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9C134E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417E8B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446DFE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E07DE8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EF0E3C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A5FBB3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59EDA7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A30EA9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A576E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3CE7A8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33EFF8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2DED01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8E2C71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EFCC66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54195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16CF230D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B3E9F52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4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C72DEFC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E14D5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614D7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77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E4901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23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778F8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C90B9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90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CECE3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C9E18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00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DDF82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867AB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1D8F7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4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14FCA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2C7BC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16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94C86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92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D9B65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10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342E8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E9902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4B772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2427680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66F9055A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238064EB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FAC51E2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CDFBA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3C2A7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36915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6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6C729C95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EDE23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80C029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CD286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951DA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9EE4F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DC276A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84FA55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87A47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8BC841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1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23C4D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8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443BB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AB37E6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04DB6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C62022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</w:tr>
      <w:tr w:rsidR="00E670E8" w:rsidRPr="00853E56" w14:paraId="5986F249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7A4F4B92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F13263C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CAEB1E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4EC9AA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3F6C6E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D3A310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78164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5FBDDA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A729E7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A3521E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36368E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7BB22C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13312F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F6BC80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4E4974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08C01C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62D866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B8A56C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5306BC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A2CC5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621CD378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909C6F1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5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721DF05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75A9F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0753C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E25153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AAB8D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90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82DBB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E34B96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B972C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75AF7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D81F6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73A53D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B0392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8C536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69250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BF8D9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A784D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18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A0F62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1087F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7F3CFF5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5D9D73A3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6E99038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494E5DDB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E73662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23174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941A7B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CCAB1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14CB87DD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27F73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43A8D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B1DC6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607AF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5AF82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EECB8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01FDD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72E84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4501B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5EDBB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1FAAF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EF658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916E00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853E56" w14:paraId="1A899C4F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7C6A2128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E86FFC8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0F660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5CB357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FCE5B1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A8A355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32C068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B02E89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A1E59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2F27C1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B8E95A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811179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2C1E9F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439B63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50F739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CD2DA4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00B940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73AB50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23F70E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DB6A4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6BD7282C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C3E4D1B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6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D20C671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69E1C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06509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74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4EF33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17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D58BE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65F91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12843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67BC3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ABD88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9E916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3C041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75B5B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C8A1F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F9757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1B303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148DD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7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893046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12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1C578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77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7955CE4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559DE750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82D0A9C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2FCC86E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A201E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308C0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4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178EBD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5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FB93C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C60435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3404D7A5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8D1A9C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E6A68F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4AB93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B0E7E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BE1A4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502216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C94F6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F8F9F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9A4BC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58E87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7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DB877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02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3E8660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853E56" w14:paraId="7EB782CD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25BFD5A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B756A73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281896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E8032A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723A6B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DBF1B3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784B07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8721BF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A6E98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A59DF5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4DA242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FAB0A8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BF7C4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00FF2E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E687D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F55F7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C5BA8A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361DB6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2A8B8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37B21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411AD06B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6121F4F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7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EC0C4A8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45620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42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CFAB3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E77D9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4CA27A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00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60200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B9E87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17E5F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DEDCC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C864C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D01AC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9F823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52FD2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C6891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1866C4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F5DF9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8EF22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33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9ED983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83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AF5571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0CC2916E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CBA6227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55543E5E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E991F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4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A906C5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9942B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A20D2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E039E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19785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532A17A4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D9C25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01AD0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5766B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0D5D4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BFD62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87E8C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FA7DE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BDC03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83028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5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C03B52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2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25496C0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853E56" w14:paraId="7C81E09A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F51DB9D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262E7C9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762C40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306978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F1151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1C268B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A384D7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D01647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77071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657AE2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CC031B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3FC10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DDD07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93164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9CBADA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5D1375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64582B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3B3719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61A0EB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B3604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3B09E2DA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D927F77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8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830BF7D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2EEE4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78322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27B3A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5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2469E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FED6D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8605B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9571F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4173E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07819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0250D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4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E45F0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1DC93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BBFAC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54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5904A9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8A090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3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881AC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78B6C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60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308289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2B43B026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5508F4E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E964919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7F32E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8D0944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D4F86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4B53D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DD8FE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E5FDA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41227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52D35863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F2BA3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ADF7BB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4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A9924B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22848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4224C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2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8AA17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60452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C494EC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609DF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69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7C99970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853E56" w14:paraId="466C10FF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5EC97C17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2AA79D6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110EDC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7E6F1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A798F7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482941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077FC9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62101B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B4BCEC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648877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7813AD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3BB31C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F7294A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9BDF5A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785F4D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90EA89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2672D9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B4D715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502153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F58E9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28EECB83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AD4CDE5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9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0EB9A11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98249C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7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553BB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4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E004C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33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248D2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47EDD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7CB87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BE434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284A6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BBD13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56563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35718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85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50950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719FE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105EE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9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1477D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45487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6FAF32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44DD4F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1EAB8FA5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C022FA3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AEA7242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2E132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A0F24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7BF34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5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31927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8CC894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9BACBC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291FA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AAF717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37A1372D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CE9BE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3EDB1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9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6888E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57F31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145FB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A7C99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2ED90D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EDAB5B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777A01F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853E56" w14:paraId="0608C55D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6B27818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7B611AC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D0F55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60B5D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2CCB8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F88CC6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E15E3B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8CD666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ADE5A7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F41EB1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EE492F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1E7F89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B39467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F50723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C3B342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64C732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DEAF88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A4D774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8E60B5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4E61C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7CC6D477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988469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0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C0A0054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BB63B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EC5A9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5C0BC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37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3D931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4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4178A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CBDA21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FF170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2351D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4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0881D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6953C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BF776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552F5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05226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05731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0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1C9FC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82B7E1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90696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A279D3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2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19E13F95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72D1CDBE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5CEDD3E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C0A910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6A9CF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14D7B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A490D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54C67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4ECA7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B90EE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7D9EC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4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7420FD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3C667E20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01755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FFF4D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6061E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97A7B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9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08F88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3455D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CD4B4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7CCE10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853E56" w14:paraId="0302A337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7150E488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75C3875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7EEAE8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AA9681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00A793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CDA1F4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6EEEC3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6E9CD4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274227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59E4C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AA61B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6735E8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2FE51F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19B1A0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641E88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981DA5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5A2BD1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F3BC6C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345DAC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E78C6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14C5BDF5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73C2D41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1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AA0D9E6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D441B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EAF32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7F3D4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5E3DB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A731BA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F8C50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AADAC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980A9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DA235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85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8A58C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7DCA6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C9A22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68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5EDE3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6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7F4C8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37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A7B68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40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11361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544E1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E45BF3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761589E4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1152817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3AFA3CB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2B676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29E84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C049B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D9AF5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2960E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77106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BDFA5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239C63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768B1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9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C3D4E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5ECB043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6EC16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FF329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9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4482F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618C8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0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5923D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BC087D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427CDF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</w:tr>
      <w:tr w:rsidR="00E670E8" w:rsidRPr="00853E56" w14:paraId="1528F652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357F820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0D6A6A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5C5773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37B6B8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0D9A94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9401DA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BBF4C9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4EB156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99FE4E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61D7AB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3FA721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F69BA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BDB58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CE9B27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6F6DF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9D9AF0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F1CC91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E5BECA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793507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83824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1C968C31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F7E612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2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E632729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E216A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88AE3F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57A35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55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23089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16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0C7E1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4E02E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D2743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C15E6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50BD3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77A83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7E346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68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AC4FC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7D0D0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2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68FAD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6BE04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87B2E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05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E7EB3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91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638656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76CD1293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568CE5A1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652234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21750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93539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CFB0E6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64DFA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E61AF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A60A4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E5A36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BB980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C492D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415E4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CB8BE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40C33E9D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45E62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9A325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8A0FD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8E9BF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7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0181E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8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4E0955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853E56" w14:paraId="69F983D9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44E7C8D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20CFD79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764D30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200F66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9FAC4F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62D38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E59CAC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5C5A50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A593B8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C4ECF5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6760AA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82DF9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C9600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476C0A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AC93F5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58F34A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1E310D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09770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27EB2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745BF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019EFD07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44409C1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3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136F67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9B479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175E4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6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898B0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29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AA6C02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92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A26EF6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BC6FE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1DF76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A9791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54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96800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BA7A3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F04D0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6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C6E6D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2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92D16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78033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08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20CBB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34313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5160A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0F6A83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1BC1929A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B5DA2E0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23E4118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54133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728C4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1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7C9BC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3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719B7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1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66844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ED029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89254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8673CF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2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9B212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53D4C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17E02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9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FF1D4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1C1344F0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486B1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8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7419BF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090C3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25E69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2A0BA4E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853E56" w14:paraId="44927AD7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C21D444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68D928FD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E066E8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7CA9A6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292B40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11D42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405957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54311C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90CDCB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D7B92B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8B898E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CF8E2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18CF74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7F871D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133D3F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569D0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D3766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8722B4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EF419A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896FC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4A2CD89A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27F5782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4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A4CE20E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89060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B93DA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16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7F9E0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DDD19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10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BDD13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10ED0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61CD2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C093AE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26481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9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A7E0A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0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6292A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37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9FFF2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0C851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08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75B6C5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59533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4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2DB96D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359E3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01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D03E9C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5A634D8C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57E6D47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4E3314C2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B039C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A494C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ED67B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AFEEB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8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966585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571A3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95239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843F5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7F9A0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84567D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9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AEA19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7AE87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33F9C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8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66037455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92BDB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184F15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2B8AF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67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57F296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</w:tr>
      <w:tr w:rsidR="00E670E8" w:rsidRPr="00853E56" w14:paraId="7EC04E1E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2EA2CF80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6FF1A99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3AC22C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DBF9CF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AF573B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5641D7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CB927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8BD803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8EDB52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24B388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AC5CA4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0EDB0E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A76C3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EFA14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20BAB3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4B519B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2A7E05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D571EA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24103A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36F77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1886EA6B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281D673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5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A0CD5DD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975623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44C2A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33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EC33C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19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8AE1C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03BD7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18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88975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7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218F2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17CF89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3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59D92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BEB8EC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D0F5D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40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74A7A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B517EE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7D27E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4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716CB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63819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70509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9D12BB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49D2EDEB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ADBC3AC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BEE44D3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D313F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B2B9B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57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8C3FA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871F7A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35A3C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D9877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2E256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5E16C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5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9D47E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DD5BB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15392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0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3F532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66FD3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0D7B0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7E359707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EFDF8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5E2A5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88BE4B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</w:tr>
      <w:tr w:rsidR="00E670E8" w:rsidRPr="00853E56" w14:paraId="4A121640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BFE203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F27DC7E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7428BD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EFA93B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E009AB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83BEE7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E3732F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6AB770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B037D4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FE9C5F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5C5EE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0B1E3B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37AB45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565FA1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377DC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FE0EAD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29F53F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564F43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CFA82E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7CC15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0BC4B0DE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2EC6174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6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1636E91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E9578D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7495A2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14245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C2205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95EF56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AF8734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12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6BAAB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33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7FDC6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36692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6CD6F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7E598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3D6D8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05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A0AE7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50D96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B2032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30308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8C3B0A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65D7E5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4A82746C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3C1DF49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F9FB490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DE9EE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82CC4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BE46B6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FA436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F8F4E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D9038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7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68832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5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7BF21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03396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BE884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7ECD6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9BD34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7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05D86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4B166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A7F98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611BECFB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5F439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CB0824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853E56" w14:paraId="1A9AC108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9B927A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F340CE3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ADF2FA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F34665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8482DA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40BD25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490D3F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3211A9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80563C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1D2869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483186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4B889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0C522F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5DA2F9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E60D55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3E4BBB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01A74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F7A51A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29BB39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4455C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7B09F5C3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DEC1A4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2.17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5BA30B4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EB215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6BBA9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14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E0EEC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5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34C7D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E37FD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AD055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77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9B1F1E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83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A9B1AD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60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60983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BC838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0E63B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14AB5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9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FD069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1F373C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0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AC67F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1C3E3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8B067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683D83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853E56" w14:paraId="42F3F488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82646DB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F7913B3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F5B98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DC5C6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7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D25AE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F6F8B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B023F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60063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DAEC6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2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AD20B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6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CE193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AA97B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8C2D6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B709B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7FD3D0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1BE7C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67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E977EC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E78F0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2267E21B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0659ED5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</w:tr>
      <w:tr w:rsidR="00E670E8" w:rsidRPr="00853E56" w14:paraId="786BFE3A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23F8E6E4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EBE785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1C893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DC7C48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3CAB9C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3458EC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83952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8FDD4B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D6F96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E2BAF3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CEE1BD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5ADC8E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70278E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4E4137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CBEA9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5F3705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7293FA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47C9EA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BE0099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DDEA2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1A087BA8" w14:textId="77777777" w:rsidTr="00946F27">
        <w:trPr>
          <w:trHeight w:val="360"/>
        </w:trPr>
        <w:tc>
          <w:tcPr>
            <w:tcW w:w="851" w:type="dxa"/>
            <w:vMerge w:val="restart"/>
            <w:tcBorders>
              <w:top w:val="single" w:sz="4" w:space="0" w:color="C0C0C0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6204FC24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TOTALX2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449E1B1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16443B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9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E871D4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8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7BC79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7A4198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73789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E686C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CCA00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235D45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BDF32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926569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26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D4D1D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4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842AE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0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A6DF60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7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84EB0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3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3915A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1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0084A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9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EDE47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2</w:t>
            </w: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0D62955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</w:tr>
      <w:tr w:rsidR="00E670E8" w:rsidRPr="00853E56" w14:paraId="205D0032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527CAD54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4124C6E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0AD46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8449D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119AB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684D1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63696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CFE87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A15F8DE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F93C1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83C16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9EA3D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FF734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F52E6B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02CCB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974361D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4CC1C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B23DC4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F85F91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hideMark/>
          </w:tcPr>
          <w:p w14:paraId="487735E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</w:tr>
      <w:tr w:rsidR="00E670E8" w:rsidRPr="00853E56" w14:paraId="4571C4F1" w14:textId="77777777" w:rsidTr="00946F27">
        <w:trPr>
          <w:trHeight w:val="340"/>
        </w:trPr>
        <w:tc>
          <w:tcPr>
            <w:tcW w:w="851" w:type="dxa"/>
            <w:vMerge/>
            <w:tcBorders>
              <w:top w:val="single" w:sz="4" w:space="0" w:color="C0C0C0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2ADD46FF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05F96D65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CE67D7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1689D9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657295C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77E7D62A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4100D49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6DA5F1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27EF0B0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AE4690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79E0A42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4FC623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3150A27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7D75517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8C3692C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BA68B23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5F34827F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7C7F3898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37AB2617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noWrap/>
            <w:hideMark/>
          </w:tcPr>
          <w:p w14:paraId="3BE11866" w14:textId="77777777" w:rsidR="00E670E8" w:rsidRPr="00853E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853E56" w14:paraId="7E1849B5" w14:textId="77777777" w:rsidTr="00946F27">
        <w:trPr>
          <w:trHeight w:val="340"/>
        </w:trPr>
        <w:tc>
          <w:tcPr>
            <w:tcW w:w="14814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9D1AC2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*. Correlation is significant at the 0.05 level (2-tailed).</w:t>
            </w:r>
          </w:p>
        </w:tc>
      </w:tr>
      <w:tr w:rsidR="00E670E8" w:rsidRPr="00853E56" w14:paraId="5263A79D" w14:textId="77777777" w:rsidTr="00946F27">
        <w:trPr>
          <w:trHeight w:val="340"/>
        </w:trPr>
        <w:tc>
          <w:tcPr>
            <w:tcW w:w="14814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D09EAB" w14:textId="77777777" w:rsidR="00E670E8" w:rsidRPr="00853E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853E56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**. Correlation is significant at the 0.01 level (2-tailed).</w:t>
            </w:r>
          </w:p>
        </w:tc>
      </w:tr>
    </w:tbl>
    <w:p w14:paraId="5422134B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3A4AF53F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68AF32EC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sz w:val="24"/>
          <w:szCs w:val="24"/>
        </w:rPr>
      </w:pPr>
    </w:p>
    <w:p w14:paraId="24417B0D" w14:textId="77777777" w:rsidR="00E670E8" w:rsidRPr="002C3B7E" w:rsidRDefault="00E670E8" w:rsidP="00E670E8">
      <w:pPr>
        <w:tabs>
          <w:tab w:val="left" w:pos="8410"/>
        </w:tabs>
        <w:ind w:hanging="851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r w:rsidRPr="002C3B7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12. </w:t>
      </w:r>
      <w:r w:rsidRPr="002C3B7E">
        <w:rPr>
          <w:rFonts w:ascii="Times New Roman" w:hAnsi="Times New Roman" w:cs="Times New Roman"/>
          <w:b/>
          <w:bCs/>
          <w:sz w:val="24"/>
          <w:szCs w:val="24"/>
        </w:rPr>
        <w:t xml:space="preserve">Hasil Uji </w:t>
      </w:r>
      <w:proofErr w:type="spellStart"/>
      <w:r w:rsidRPr="002C3B7E">
        <w:rPr>
          <w:rFonts w:ascii="Times New Roman" w:hAnsi="Times New Roman" w:cs="Times New Roman"/>
          <w:b/>
          <w:bCs/>
          <w:sz w:val="24"/>
          <w:szCs w:val="24"/>
        </w:rPr>
        <w:t>Validitas</w:t>
      </w:r>
      <w:proofErr w:type="spellEnd"/>
      <w:r w:rsidRPr="002C3B7E">
        <w:rPr>
          <w:rFonts w:ascii="Times New Roman" w:hAnsi="Times New Roman" w:cs="Times New Roman"/>
          <w:b/>
          <w:bCs/>
          <w:sz w:val="24"/>
          <w:szCs w:val="24"/>
        </w:rPr>
        <w:t xml:space="preserve"> Sampel </w:t>
      </w:r>
      <w:proofErr w:type="spellStart"/>
      <w:r w:rsidRPr="002C3B7E"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  <w:r w:rsidRPr="002C3B7E">
        <w:rPr>
          <w:rFonts w:ascii="Times New Roman" w:hAnsi="Times New Roman" w:cs="Times New Roman"/>
          <w:b/>
          <w:bCs/>
          <w:sz w:val="24"/>
          <w:szCs w:val="24"/>
        </w:rPr>
        <w:t xml:space="preserve"> (X3)</w:t>
      </w:r>
    </w:p>
    <w:tbl>
      <w:tblPr>
        <w:tblW w:w="14980" w:type="dxa"/>
        <w:tblInd w:w="-851" w:type="dxa"/>
        <w:tblLayout w:type="fixed"/>
        <w:tblLook w:val="04A0" w:firstRow="1" w:lastRow="0" w:firstColumn="1" w:lastColumn="0" w:noHBand="0" w:noVBand="1"/>
      </w:tblPr>
      <w:tblGrid>
        <w:gridCol w:w="1017"/>
        <w:gridCol w:w="1364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87"/>
        <w:gridCol w:w="687"/>
        <w:gridCol w:w="687"/>
        <w:gridCol w:w="687"/>
        <w:gridCol w:w="687"/>
        <w:gridCol w:w="687"/>
        <w:gridCol w:w="687"/>
        <w:gridCol w:w="687"/>
        <w:gridCol w:w="1100"/>
      </w:tblGrid>
      <w:tr w:rsidR="00E670E8" w:rsidRPr="001924EA" w14:paraId="3365531E" w14:textId="77777777" w:rsidTr="00946F27">
        <w:trPr>
          <w:trHeight w:val="420"/>
        </w:trPr>
        <w:tc>
          <w:tcPr>
            <w:tcW w:w="14980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1A6A1A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1924EA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orrelations</w:t>
            </w:r>
          </w:p>
        </w:tc>
      </w:tr>
      <w:tr w:rsidR="00E670E8" w:rsidRPr="001924EA" w14:paraId="6D4249EA" w14:textId="77777777" w:rsidTr="00946F27">
        <w:trPr>
          <w:trHeight w:val="320"/>
        </w:trPr>
        <w:tc>
          <w:tcPr>
            <w:tcW w:w="2381" w:type="dxa"/>
            <w:gridSpan w:val="2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5132807C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1978060B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2C8C842D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25B78452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0C5C0CB1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425FA00B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698B933F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2A9CBC24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9EA8C44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1613E8B8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14D3906C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13582DD8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38E36A32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076DD8E2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1C260BFA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7AA6404C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6FD9294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8ED120E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19DA7835" w14:textId="77777777" w:rsidR="00E670E8" w:rsidRPr="001924EA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TOTALX3</w:t>
            </w:r>
          </w:p>
        </w:tc>
      </w:tr>
      <w:tr w:rsidR="00E670E8" w:rsidRPr="001924EA" w14:paraId="0C12259E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31A8CD9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</w:t>
            </w: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4C9A179B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E8866A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D8051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748221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4FB06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30460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FB3AC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09F18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82B13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D54C2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D7E8A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05698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AEE4A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865E3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9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D845E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9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FDBF0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5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A97284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F1A58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868159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37A9CD24" w14:textId="77777777" w:rsidTr="00946F27">
        <w:trPr>
          <w:trHeight w:val="340"/>
        </w:trPr>
        <w:tc>
          <w:tcPr>
            <w:tcW w:w="101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39E25C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5AADB39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54CFB5B2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7A419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32DBC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A2540C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33A91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EB1FD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1323DD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7A87A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B27D3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7A6A4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4B90E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1023AB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94629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9807D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717EA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2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1575D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56550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909CA7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</w:tr>
      <w:tr w:rsidR="00E670E8" w:rsidRPr="001924EA" w14:paraId="61B073C3" w14:textId="77777777" w:rsidTr="00946F27">
        <w:trPr>
          <w:trHeight w:val="340"/>
        </w:trPr>
        <w:tc>
          <w:tcPr>
            <w:tcW w:w="101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2FAC9B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7FD7793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1E0FDE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791C9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449F9D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50256B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5C496D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1DCC97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E28EB8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2E1C24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9E7559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ACB715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9C847F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37D800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0A5A0A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D11EAA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36418C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216894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59CD7F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4CAA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118D0B81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955F806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2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218E583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29723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0F4E2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34D73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30947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BBDA53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787AD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0E2D2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90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E6115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344C5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9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606FC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AC1F0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2EEFD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B3C99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49B8C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42FEC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356A5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3C849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75B73C3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6B0F4976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AFF1653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57084C69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68457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5F3DC09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12637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7E49F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E9112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43DF6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DD80C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1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A130E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DDB7A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2DB622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52306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17303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A1773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6631A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98C670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5965B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9EEB3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75B2E53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346ECFEE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4822AC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0AFF852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9D64E7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8BE0B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A380DD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377D0A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68BEDD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12FDE7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4757BA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A149C8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3C5434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1B3C8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923777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0A9E61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0EC06F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9D44E6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0D0BE5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32362F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F98FA5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C7F78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4DBC7F29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A2B9C8E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3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621A4D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BCA65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471FB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9898D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2BE5B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1787A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BBAD42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6A8E0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D7678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AC713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80923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76212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E2684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04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C72B7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DBF6A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492773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F4D10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02BA2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BAD2DA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35DDED1C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5367238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6CAF7DE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93C2D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A7492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0AADAE0B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FA85E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EEF72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8D95D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BB771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2D4503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1579C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ED016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5AFAB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524BA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2E00F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E7EAC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25E4F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CD1B6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A182E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D26D59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2232A45A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DDE156E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6BE8D0A9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D99C9F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E6228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AC89E4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D6C7A2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59645B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0FC5AE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C378A2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9BC1C9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0A2851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5D84C7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5FB841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D0866E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65FF33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A01B22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E1D9A0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0A9E58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0D7BC6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4342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426BB738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BD7C9CB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4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06533F4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87153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A45EFA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08435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0D5B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7FA60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B10D27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667BF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9AD913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A7A0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C8F65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9EF22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BD4CE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3C791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FD1C4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33865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B6C09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07C8D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9B07B0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6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5A40C626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960C1BA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4FF4C30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E9CD4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7648A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CD4F4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0E67749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F0B36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A1E40A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A2BA7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D7DD1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4A8DC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2F03C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B1EC3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C0203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CA1ED2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12AF2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D7474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D6919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9D02A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F7AEF7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23A87647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1FE82A4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BE67119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28D834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9F3332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1FE6E0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8D0F7D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3C0A40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061B83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E4489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3C13DB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76886B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005FFE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3691A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57E02D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E3ED54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B88FE5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191A7D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BDFEBD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866AA8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A91C1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1007CCCC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0CE514C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5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5611795F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76A042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92E59C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37332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AB370A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F4D98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4A18B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A2E3F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0F8EF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CED2BB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B4074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8897F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3AE92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0E36E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5D4AA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05E9E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EBC2D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9FD16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083262D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6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158F3580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648620A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1E5C863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4564F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4034D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37403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A8703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48E54106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FC5D9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A0597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9495E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648766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F2DD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2C3FC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977F3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EF9787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8E57C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C92C4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EB47D3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35075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66681D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59FE70A8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2042BAB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650C137D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B54907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637920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E9099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3223F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3EEA4B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5324CB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5B6A7F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B57204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87EF4D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832E1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88C610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C74261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EE6D9B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93AF74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62D48D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24F549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86CF67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37928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77B9B8E6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134CEC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6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1ED516E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59B81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F7F6A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7BDB28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77447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8AEF3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06C95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681F8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8F162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8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50A26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739FB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C30CD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D07A6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F3D91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DD33B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1672F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4616A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E0984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D3DD24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650DF37E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2AF7432C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AD8ACF3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56FC87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69225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58340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D106A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F7FB4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47705DEA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CFA28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9B5B6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70D6A8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8BBE80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C01B9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F0718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3F84C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D4DBF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079C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0F7BD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0DB96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F8F3C6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7FB836BE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3431724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FDBAF46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9DFD92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B9BC83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25D1EF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97A48B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34483E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684EC3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66D5C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823C49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3A203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3F2906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B9AC91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20382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B1681F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983AB5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B5098D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E05774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2BED28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9EC9F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5946E03E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9191893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7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2D09B7E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E9ED5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420D4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90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040FE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E2996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23329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58E3F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2D254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FB423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28581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C8BDA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20923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9582E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CB796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DFD926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3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E64A6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C1ABF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EFB67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B37DDD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53C89C61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F1581AB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471C3A1D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EE3ED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ED321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1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CA8805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50628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E15FA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1ED4B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6FD27A64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AE445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809AB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BD3C7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C5B27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5B73C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75E4F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DD0C9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385C7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40EF4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27E4F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088790B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26DB8592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52242525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FB1CDD0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331887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E4C35C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CB7441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BC26C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628AD3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8AA3E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EBE84D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FC427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8DC45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6B1143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260818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B56F1B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182C34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089780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4CF195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80BBBD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53187D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35E69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0A9719E1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EA008A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8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C78EDF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4E343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36C66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671B5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90A6F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62C4E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27891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8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AC3D8C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61245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BAE3D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C43DC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E81A58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B7D70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C1F19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5E7FA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541A4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D813C9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1FE06B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9541AD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72F53271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1C889CE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55B7F19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27C51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ABFCEA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66CBD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1A696F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F9C9B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BB1D8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67E36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448B1AD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90934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6ECBF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94371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11941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76C0FE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ABC67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E901F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FD58E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48F05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F38D94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3B0693B0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39D006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9244F4B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102EA1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7DAE89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419D53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E1503D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741CBD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235C48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3C07B0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A3D9B0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87175A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3BC135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13DB70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7A2A47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58D244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2B6967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1B6E35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03C5C7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6B435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78E56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0FE5BCC8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65CA1E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9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ABBE20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DAE87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158A8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9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7040B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6EDCD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1AADF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91E89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94408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7CF8F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68588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19F46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CC0CC4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8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68E17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9E2B6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F40FD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0FB95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47147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E8FC2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91D9B9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7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5D03558E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7B87F37C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994CA0B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17D45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93A37B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77679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CD704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5959F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DE24F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3CDA5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9127C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3BB0C86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04E4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C2788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95CC2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C68FA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80A63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759BE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EB5D9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722DD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D547B1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06C20CC6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3F622F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4A76924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579720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F1767C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FF622B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09E173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BECE82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A92035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E971A2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5D2A26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AC523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9DA957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A4EAB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ECE663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F3555F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2F4E0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DD13AF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ECFAFB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09573E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C05A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262E9881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D70BC6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0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48F7B4C6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DEDA1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4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62374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EF166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3B3A1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2F977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D34CC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36761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5D48E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C31CD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352F4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6491B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2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B36CCF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61A4A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F75A3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9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4DA46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A835B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219FD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1FD1C2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3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65374FD4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49D628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4D8E04F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21EA5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2751C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7876F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7996E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9E472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1D527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F1F6F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9BA00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56AE3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216567A4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A45D04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5300A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4C61C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750E79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D157D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23674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3D49D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247529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11AA16D4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5FE58FA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9A823F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277CC7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8EAB02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E742B8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9B764D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BA5454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E60A51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CA94DF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62035E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C185F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73DF9E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FA9C9C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FAF62A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67E4A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ABBA1A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B34517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27047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0E45F1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21D9B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7A069BFE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53A723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1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E3CB8D0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8B080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C0208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ABC98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5F49F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A631B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CF472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E86F4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0158F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BF170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8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E462A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2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AA8AF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A148A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6DB16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3B517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B16A5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4A891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7920B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09EA3BD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8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0C4FBF39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A9B46E6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1FBC77C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20C96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DB105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E0FB67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BD80F0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C48B6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24D9C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C3FF6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294D1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80045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3336E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1BCF113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1D4532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86054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84A0F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1F5A6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DAF56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0488A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8FAE5D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19AF542E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A67B2F0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7489B19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772D5D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B83599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910318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48A25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688DA8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B33DDF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FD7D2D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5BFF76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082923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C302E7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F74111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2C117C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4BA231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3E0A4C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C1E89C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A98CAE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2AC9C1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ED039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11F712A9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63D3582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2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53AC366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A66ED9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9B62D1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CEBFC9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04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46A3D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077D2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B589D5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99664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F590C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C0EE9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8E538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2723C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93886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E53A8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0315B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653B6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A4355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9FCF9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FEB53B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5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16DEE8B5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E9390F2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E2C6C8F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4D58D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56982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18252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551A5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E11E2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4F8D9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1F8EE7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E1460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48BC4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6CF1E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88DE2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12BFFAC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A037D9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2F56AD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1065F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238BF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ABE670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582D2D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42C447BD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0922B7E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29B3C0C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85B3F7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F9EE34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D80FB1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82D3B5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A4AED0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773C64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F8AC6D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FA3A2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950E0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4472C8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984341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FCF82F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6E110E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3535F5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07C6CA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060645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CF5F6C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0931B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6A688F7E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F0101FC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3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4B62910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52493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95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ECFAD3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3579A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884DC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E1DF81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C4120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F477C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A4C49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717D6C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98B53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6DD0A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EB962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EC221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E3E67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0CC8C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7F75E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DBD3D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C5B020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9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572B7BA4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855B84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B8B5E0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A2EB0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1FB6D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8B58E7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279F4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16798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40165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A6D91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E2D8A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59ED86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9E1082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02184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6B504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1FF2F1B5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2F7EA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1A949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C399C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F0671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2CAF2BA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33544BD6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A331CB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5E18606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7DF837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C2A28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9E0EC8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DEE3B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5D1BF5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AA53AE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FD082E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D3AEED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8E8E7C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A0F751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0B99A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E1221D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8A7FE5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FD5C21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8324A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021D4A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CE847D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9B57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251CB7FC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3EE18E6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4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03E0653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855EA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94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8D88A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1C07A4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1F1F0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F61C5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AA3CC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EA6BD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23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38173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E023A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C482C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9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D8EBE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DDA80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B84ACA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DF4EE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E34A3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AA2E65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6B609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065312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9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7826EE4E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59CB0534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5C9380BE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BEE5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7AD9A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FBAE1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51549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27B25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F2CE4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E0B66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6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C1D51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717FCF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50590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73947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12907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3DD24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71B95AA3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D725C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ED1728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245FA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276F1C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7E0D0009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891265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377AE3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162738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8F7DBB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7B3C54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6A3320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C3AB5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690C5D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B0229D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D0CC09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D44B79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04332B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CFE0FD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9B2982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382E87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01D7CE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4D185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6AA749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48215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3478D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2307875A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3C745FD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5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ED4EA55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2E762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55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78782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A59DB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AA189B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2D2FD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8FFB7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AF6B0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A92DF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54B7A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15EBC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E037CB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D4A50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CC56A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2660B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5886C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381CF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1BB4BD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959BF2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7636AE29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72E03A0B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F1FBA99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464A2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96F04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8D1CF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B9D715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1224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12BD1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EC644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1D00B0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43E27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53975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E0DF1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DB0E9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CC325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B3176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0D94C8DF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EAC45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7A1ED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3FDAF3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7332A059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2AC4400D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5D9EE9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4A2F5B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AB945A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0B2A94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115FCA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38ACBB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B70FF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ED403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BC4652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86867D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864C6F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D3221C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747FCD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FBC44B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4A5BEB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591FA7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43C4A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EDD52C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BE6B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4D9DC281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83E796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6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FC3729B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8105B3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8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88C5B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16E5A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7563D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848BC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F2DBC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1E671F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AF7A5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F5DCA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20076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C9E95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099B6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89B8E5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B17EB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57392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376A3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F1FDB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3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1A04C5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6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4723DAD9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83BB65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5CEFB86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942E4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C12C0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C292D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86E49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8FD5DF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09802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871CD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69F32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A27FA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080B0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9AD6F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35A50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08317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5F7A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EF38E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1D665F9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6DF8B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4ECAFD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6BEEC91B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58F92B2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FFB84AA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F1D4AF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1D1E47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35561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53442B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0F0443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C75D4B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F6F199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434D7B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A458ED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985500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A5CF84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BADE23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8CBF55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3905F5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A5E6F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B9B711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54D8E5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5B62E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26D6540E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2A5F4B0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X3.17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3A8E2B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0EA46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9C6E5E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6EB5D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43F58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2EAA2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41CAD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0EA66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131F5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A5A5D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D9130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BB1A0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E16FF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90CA7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2B332F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1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B7B08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FC3A1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3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4D07F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0536EAB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9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1924EA" w14:paraId="25DD3B9D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763691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BC26BB3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AA602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38C0B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461DE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F6C0D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5218A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87CEC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15610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38C34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CA8644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1C618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D51B9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90D45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2DEB1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A085B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372F9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28EFA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1D7F681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BC8EA9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1924EA" w14:paraId="007BC72E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344C0D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6FA5D00A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72AFFB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7A1523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2DC0B6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EAE5F3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286761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B6C953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FA6130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134295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923B58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9F775E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572D67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199776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785A54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D222A8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2C6241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663057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FD52C72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17148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1924EA" w14:paraId="233C827C" w14:textId="77777777" w:rsidTr="00946F27">
        <w:trPr>
          <w:trHeight w:val="360"/>
        </w:trPr>
        <w:tc>
          <w:tcPr>
            <w:tcW w:w="1017" w:type="dxa"/>
            <w:vMerge w:val="restart"/>
            <w:tcBorders>
              <w:top w:val="single" w:sz="4" w:space="0" w:color="C0C0C0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2794E968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TOTALX3</w:t>
            </w:r>
          </w:p>
        </w:tc>
        <w:tc>
          <w:tcPr>
            <w:tcW w:w="136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6CB0F61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19BDF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9A688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A86ABB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1350C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6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0FB36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6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620B4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565CC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31556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7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A5D22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7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7B8FB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33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46056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80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4AF02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56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ECD66C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92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EAD28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9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9BC1C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9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662B2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64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91C5D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95</w:t>
            </w: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1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6609B8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</w:tr>
      <w:tr w:rsidR="00E670E8" w:rsidRPr="001924EA" w14:paraId="01FBFE7B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6366981A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1E5FB1A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DF1699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72B2B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3DF23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982E20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25240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E39D9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22B361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48692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F7D47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9FA3E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5F2B8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816DC9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19B6A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80A258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E0F1F7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AF956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046ACF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hideMark/>
          </w:tcPr>
          <w:p w14:paraId="2D827CD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</w:tr>
      <w:tr w:rsidR="00E670E8" w:rsidRPr="001924EA" w14:paraId="19185F4C" w14:textId="77777777" w:rsidTr="00946F27">
        <w:trPr>
          <w:trHeight w:val="340"/>
        </w:trPr>
        <w:tc>
          <w:tcPr>
            <w:tcW w:w="1017" w:type="dxa"/>
            <w:vMerge/>
            <w:tcBorders>
              <w:top w:val="single" w:sz="4" w:space="0" w:color="C0C0C0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3B5E54E7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2CEBFFCF" w14:textId="77777777" w:rsidR="00E670E8" w:rsidRPr="001924EA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74C1632A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3A06409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CE89DE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22FF420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3593B69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7ED1A33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B6F4A5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078327C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D9A8830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3C67736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67C3FC34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64AF4E6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345F9465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51CCAB66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33D8578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0DA37A7E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539EE513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noWrap/>
            <w:hideMark/>
          </w:tcPr>
          <w:p w14:paraId="11C6F7AD" w14:textId="77777777" w:rsidR="00E670E8" w:rsidRPr="001924EA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1924EA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</w:tbl>
    <w:p w14:paraId="570CA9F8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BE17440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33576F8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521D905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E8F4EE3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r w:rsidRPr="002C3B7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13. </w:t>
      </w:r>
      <w:r w:rsidRPr="002C3B7E">
        <w:rPr>
          <w:rFonts w:ascii="Times New Roman" w:hAnsi="Times New Roman" w:cs="Times New Roman"/>
          <w:b/>
          <w:bCs/>
          <w:sz w:val="24"/>
          <w:szCs w:val="24"/>
        </w:rPr>
        <w:t xml:space="preserve">Hasil Uji </w:t>
      </w:r>
      <w:proofErr w:type="spellStart"/>
      <w:r w:rsidRPr="002C3B7E">
        <w:rPr>
          <w:rFonts w:ascii="Times New Roman" w:hAnsi="Times New Roman" w:cs="Times New Roman"/>
          <w:b/>
          <w:bCs/>
          <w:sz w:val="24"/>
          <w:szCs w:val="24"/>
        </w:rPr>
        <w:t>Validitas</w:t>
      </w:r>
      <w:proofErr w:type="spellEnd"/>
      <w:r w:rsidRPr="002C3B7E">
        <w:rPr>
          <w:rFonts w:ascii="Times New Roman" w:hAnsi="Times New Roman" w:cs="Times New Roman"/>
          <w:b/>
          <w:bCs/>
          <w:sz w:val="24"/>
          <w:szCs w:val="24"/>
        </w:rPr>
        <w:t xml:space="preserve"> Sampel </w:t>
      </w:r>
      <w:proofErr w:type="spellStart"/>
      <w:r w:rsidRPr="002C3B7E"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  <w:r w:rsidRPr="002C3B7E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r>
        <w:rPr>
          <w:rFonts w:ascii="Times New Roman" w:hAnsi="Times New Roman" w:cs="Times New Roman"/>
          <w:b/>
          <w:bCs/>
          <w:sz w:val="24"/>
          <w:szCs w:val="24"/>
        </w:rPr>
        <w:t>Y</w:t>
      </w:r>
      <w:r w:rsidRPr="002C3B7E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tbl>
      <w:tblPr>
        <w:tblW w:w="13220" w:type="dxa"/>
        <w:tblLook w:val="04A0" w:firstRow="1" w:lastRow="0" w:firstColumn="1" w:lastColumn="0" w:noHBand="0" w:noVBand="1"/>
      </w:tblPr>
      <w:tblGrid>
        <w:gridCol w:w="917"/>
        <w:gridCol w:w="1381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667"/>
        <w:gridCol w:w="917"/>
      </w:tblGrid>
      <w:tr w:rsidR="00E670E8" w:rsidRPr="00352541" w14:paraId="6BDD1523" w14:textId="77777777" w:rsidTr="00946F27">
        <w:trPr>
          <w:trHeight w:val="420"/>
        </w:trPr>
        <w:tc>
          <w:tcPr>
            <w:tcW w:w="13220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D22B89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00000" w:themeColor="text1"/>
                <w:lang w:eastAsia="en-ID"/>
              </w:rPr>
            </w:pPr>
            <w:r w:rsidRPr="00352541">
              <w:rPr>
                <w:rFonts w:ascii="Arial Bold" w:eastAsia="Times New Roman" w:hAnsi="Arial Bold" w:cs="Arial"/>
                <w:b/>
                <w:bCs/>
                <w:color w:val="000000" w:themeColor="text1"/>
                <w:lang w:eastAsia="en-ID"/>
              </w:rPr>
              <w:t>Correlations</w:t>
            </w:r>
          </w:p>
        </w:tc>
      </w:tr>
      <w:tr w:rsidR="00E670E8" w:rsidRPr="00352541" w14:paraId="3C9D8565" w14:textId="77777777" w:rsidTr="00946F27">
        <w:trPr>
          <w:trHeight w:val="320"/>
        </w:trPr>
        <w:tc>
          <w:tcPr>
            <w:tcW w:w="2639" w:type="dxa"/>
            <w:gridSpan w:val="2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1B80CEFC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37916959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60833FF7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2639CF42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12D0D95E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712F9C13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4A837632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305A2838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0DC5ADD6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73AA94C6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721A6C4F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7ABA009E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4CB69938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1420E1DF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4C85EA66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487E2259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29F87B43" w14:textId="77777777" w:rsidR="00E670E8" w:rsidRPr="0035254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TOTALY</w:t>
            </w:r>
          </w:p>
        </w:tc>
      </w:tr>
      <w:tr w:rsidR="00E670E8" w:rsidRPr="00352541" w14:paraId="15393110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213352F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</w:t>
            </w: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5EBF61C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84D663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56445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89601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538A7C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88569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6E3FD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93C6F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43C8F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4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982900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4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DBB7E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8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82AF99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9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B5628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91C4F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3EDFA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E15BC1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0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72DCA1D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0A08216C" w14:textId="77777777" w:rsidTr="00946F27">
        <w:trPr>
          <w:trHeight w:val="340"/>
        </w:trPr>
        <w:tc>
          <w:tcPr>
            <w:tcW w:w="83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1BEDC8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07DE9A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19785C0B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96FDF5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D7380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8CA22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835B4E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F6A73C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E8CCC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03965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ABC1C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36BDD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9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1E08A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53E817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9F9EF9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68B47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E01FD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7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2431153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</w:tr>
      <w:tr w:rsidR="00E670E8" w:rsidRPr="00352541" w14:paraId="779B3CCB" w14:textId="77777777" w:rsidTr="00946F27">
        <w:trPr>
          <w:trHeight w:val="340"/>
        </w:trPr>
        <w:tc>
          <w:tcPr>
            <w:tcW w:w="83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F6ED6B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FFF231F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9F342D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457FF2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EE38AB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A4CDC9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1B6F4C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2DA50F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C61BEC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CE062A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734BD3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4CA59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078DF2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814D00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17D6A9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3701F0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F63B53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2B34F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0C3E0372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197834E1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2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3915C6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A92ABE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D926D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B2E35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C92C8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BEAE7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379B4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4C549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5643B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702D3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83E5E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18CFD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E9AED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5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E62CA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4AD5E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5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FC1E3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051EDE2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6A337F5A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216EE8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4C88649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D4539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3B96D298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19E0C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D1A1D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83A83A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7D89F1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5CFD7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74A7A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50A14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49464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196E2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A2B02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84C523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FAA22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2AB4E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56A4DB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7D8C0CD8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54A989CB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7181262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185E0B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80A9F4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A8D359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64ECB8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7E3182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E22011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991557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7882BA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E00018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146AF8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FC84C3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221D8F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78C570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DF3EB0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18C7EE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EE2EF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68D6C4C0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0D5C23E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3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3897D19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90E0E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0FF0F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79B1DA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CD49D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95889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A6663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AB555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F6E2B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658CE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DC749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02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72389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F21AB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F72C0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D61E58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B07BE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08F69B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90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10E86316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246F9F5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47EFD75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723F17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F2BD5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33578AE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788BE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9BB11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EE4FA6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67D6E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AB40D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E26BE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52CF9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7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F3B18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EF16E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4EB45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68992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C89EF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987919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693D199A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E2DFCB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543C089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33DFE0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C46CCC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32AA24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5A0F35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AA3E6C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D97DD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EBE871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5238E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35CE56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DD8ABA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3F0C3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9C3E02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A7A6FD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622404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B080F3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3BEE9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7C1829AD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680C27CC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4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55FAACE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2877A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8415B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410C1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7940D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7BA6A2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5881EE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168CF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2A9BA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A2FB4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90002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61EAB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1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75A06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97854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E0EA5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58B7EC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38A4F7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00FDC64E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603C5B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9C3C3E3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3E91D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6EA02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03D6D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72558636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0AC7D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A1779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76D38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9E721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8C644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EEE16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4A642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8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F0A19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E7479B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6D78F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C619E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1DDB1E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485E9AA0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22AD4F5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6DC98E8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86CBE4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ECD3A2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23CF47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77C1EB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FB38BB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60352D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88D722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560DB3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FC5DA4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453390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7BF584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2A9442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2A848C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CFD1EE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597ACF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D3047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082228C1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05EC6B6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5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EFA251B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6E79B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40338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0597E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5A1A5C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619ED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18100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2C8A0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B911E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2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F19EF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6B685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8E441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BD8186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C2DEC3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CC7D1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E76CD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4464DC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92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2F71E226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218231B5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AB9AC12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0AF4A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5944E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B5F4C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7CC82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7F17EAD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99366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7C9412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D6057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9C367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E3433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B96346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6424D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E5F70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43178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EB125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E2AEA7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6A752EF0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EFD9C81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269CC65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FD2F5C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B2B271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1874A6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E3D983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C06927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32D902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6003FD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29D4DB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7BADA5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562CC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30150A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47FAF2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16FEDA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FDAC4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7C74D5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EE5D1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0CD5597C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C969E41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6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942012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31F67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C9759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B128C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0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771F8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0277A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2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B63A0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DD2D5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21DDF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4E1C4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9EF8A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00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B5EF1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A1353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F8286B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772C9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FF67E5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E598F2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1D6DF0B2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FD691C2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5A2A3A9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6D385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16AF4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4E280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6379F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4A497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39F0A961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9EB79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F6156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9F68A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7DD76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9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BC9DD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00601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73B03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33C27F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D5FD7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D6A2DD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137105BF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DB790BE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63885B8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16E9C4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B6DADE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9B6330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DD0EDA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33A3CD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3DEDA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ED249A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460516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20A08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BC5F3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99ED0C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CBD04F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A735B6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87688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3C297A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41B95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5F2BE4DF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1F62582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7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B09E41E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580F7F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B67B6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9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A8033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691348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999C3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0B2DD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EA89F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BBA21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474D7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74802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65973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67B9A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4B1CB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9A079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32183E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7CEAF6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667D0027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1F832C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9C0C82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CA203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426E0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83645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AAD7C7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C8C4AF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2534A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2762EB94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F4439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DD2B66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AB60A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A7061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A14EA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538CF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5415A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1CFA8C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68A662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3863F5AC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47BB993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798B1B55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8A4916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6AEA4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AA285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6DA723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55B7A8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1782D6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A7300F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8F8EC2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089827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65FF73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A9AB6F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C6AFDD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F9943E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5CFA99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AAB206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0657D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3ADFC5B2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6DD48DEA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8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E554053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7915C6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4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93F59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2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40EDE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F4A20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3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9F87C7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2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CCF67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1732E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B07B5D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D6988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A6FE3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7439A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2D4D78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5CDBF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76F5F1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9F85F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81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0E4215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04D8B1B8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5B01542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F2C456A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6FD57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5C130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5328F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569C5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B77F1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93103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8E0C6D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223847C6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426367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0474A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FB38E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C3C04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B4380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ED5AB3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169C4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98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C75F8D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022A55F1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8269053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4A7B87A2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00F36A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2AFA41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736EBE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104294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7B12D8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32CD44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9D9B82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079DD9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E3709F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0869C0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71C9B1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75FC4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C5BD12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972FF1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BB1B56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882CC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1ECB392A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D2F9FE5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9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1715E784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5F7CD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4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44D4F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AADC8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DBD86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08BBD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1AB5D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6BFD72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AE89E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AED315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8BC3C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E39BD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26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DD5C9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93516F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4BFF2D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D37FB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6D75B0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21428B53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755CC723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350837A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D0993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793A2A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5D414A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428E35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A5916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C8541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94DF1C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E425FA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635D42A4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BD282C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5EF765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6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9BB8F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1432B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CE9DBD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A28BC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0D973F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3A125B1D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0E7A94D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256A0A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05DEA8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DFC12C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A69BB0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539E29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8B6F19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D5FA1F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8D59F0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43AE9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D8D637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42CD3A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6C13D6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E5E9DE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EDC3A7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1BC1D7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8C2E1C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5B713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4EC990DF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6D3E3A1B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0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747FE18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EBA1E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80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AFFEA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CA1D2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02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CDF12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6A9730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DADE7A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00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9C8F9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3C736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25474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2C8CD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230AE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42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66767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3DAB92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35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FEAAF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F0D73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6E7D0F8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26A29632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25C7AB55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8049A11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97753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9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47970C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E7CD3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7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B9ACA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221301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E3E3C9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9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A7581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EACE5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FA6F4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068B5C33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5CB17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122BF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A2E03A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4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4F758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5CEE6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9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131980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</w:tr>
      <w:tr w:rsidR="00E670E8" w:rsidRPr="00352541" w14:paraId="08F3C1D0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668B87B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A7A28FD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B8357B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8C9C1B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F19F54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E3969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315B53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2D5D0F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FBDEF8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49B653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887A26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6E7A6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75A766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47CC44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182AB7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F9B02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1E6B40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959EA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2F2296CC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A5EFFF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1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98D5694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3F550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91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AE426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E36B7E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3AA34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11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971D7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51E79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2EA71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CD9E6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443EA2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26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7BC93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242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E423E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241CFE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1D17DE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D6D39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88114B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B03781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25BC994A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5CFFC96E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5BDF5913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2691F1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8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DBAD5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95F4F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EE2919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8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F78DF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0D32B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5F59F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E0C320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E703D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6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8B20C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5D754BAE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7E546D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1DCD21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F74D0E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80687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1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C33AE9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441AF079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F51709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259405A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5067AF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4A8070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D22C2A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99361F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621B83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6A3EE8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A02191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D88763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72C226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3309E0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B2AB5B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089815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6340DB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5FE41C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62D512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8DDB1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4BA701E9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8883A1B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2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D2A0A14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0D18D2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2214D5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5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29FD3B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8A3BF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2C6CA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4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51BD7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DDE31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7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5E661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0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7F4DB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3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D3F76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C8346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8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8ED3B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5D093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736845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804B9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71E079A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67B4C3DC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61011B3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027CEE96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D9A46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18571F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72F4F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2B891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37BC8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249751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1D017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ECE087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127E66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BF766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2E3DF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670BD976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A26EA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E7B5D3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B33C4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01C45F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6018874D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CCAB26E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72BE1D5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8360E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028499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49B117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BFB1C7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B7FC73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00A557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77E3AF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0A98D3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39B759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DFBBA7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D2D241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7CDB34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62DA5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05E527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D8F189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AF45E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3E093FCC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280B889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3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5D83C6BF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6C689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7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0F4AB6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1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560DD7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1C336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EC0FB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F22D20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9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DFBFB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C9B3C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02C84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C98C8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35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C21F1B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43A47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708798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B2A771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27D22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DB4D98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08D37D88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03E13A59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2881583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AE30B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A9076B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27ED5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DC9747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8663F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B6711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C1D888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0C531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7DD010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7D820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14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F1EC2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4FD9B6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5040061A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36F00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A4366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0FC80E2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1E1E48C0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348386F3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34DCE92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9E84A1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F6F298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699CDD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57B16E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E2AC60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9FAFAA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C6E3D1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C2AA18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0A84844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8D35A8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F45CD5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3E3F8B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BCA856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36C042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1E90AB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4BE1B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10887211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0AD9B49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4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5CF09E6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5F8AD3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019860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5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38523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B83D9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41E9C8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687B8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0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457E4A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AEAAE4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2BF58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97787C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9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A08C3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6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F2F4F2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6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4FB6D3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5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99DB1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576710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7BDAB61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2C5D3D54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5D8CA441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78646A6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55143D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2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9A5755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B934E6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D34211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E6F88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ED9263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B9BD74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49ED42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C3CA9D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E4C6B4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4BB87C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95413F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98DBEB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4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5DD98AB4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AB05A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25042DC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24F7F301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10069A08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684FE890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C99DD5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5CD243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9F2B14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E891C6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D13B39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7DDCB2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2C65C9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EDB287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8ACDAC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A5244A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11FDF1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EBEE9F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5D23B7A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E49373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9D91A7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DA2CD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1DA45D32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732233C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Y15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97EA5A4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AA54D2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407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8EDE4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2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DF28B0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10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CC9D0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5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0B1F25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7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AA955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2F60F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4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A7354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381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9B3A6F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18C77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519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A8FE7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48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37EE9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7C8968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4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544A9E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0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37582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43E1B2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352541" w14:paraId="125826D1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4597F93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724099B4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3558FB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7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4774D1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D5AE5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8D4B8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E97DF7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6505D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59DDDA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4C18C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9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5F08A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DB7BE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1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2E392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3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153188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BE1F0C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DFD3E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hideMark/>
          </w:tcPr>
          <w:p w14:paraId="56D1CA5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94C61F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352541" w14:paraId="18689988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nil"/>
              <w:right w:val="nil"/>
            </w:tcBorders>
            <w:vAlign w:val="center"/>
            <w:hideMark/>
          </w:tcPr>
          <w:p w14:paraId="5AD5D5B9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hideMark/>
          </w:tcPr>
          <w:p w14:paraId="58750414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C2A665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1A58AE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6CE6B3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7F4697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67EA21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131D3E79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3F273E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75678B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B618C4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684F2F1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40CDB70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EF4750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733B027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39DB209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single" w:sz="4" w:space="0" w:color="E0E0E0"/>
            </w:tcBorders>
            <w:shd w:val="clear" w:color="auto" w:fill="auto"/>
            <w:noWrap/>
            <w:hideMark/>
          </w:tcPr>
          <w:p w14:paraId="267D4C7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C543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16136A8B" w14:textId="77777777" w:rsidTr="00946F27">
        <w:trPr>
          <w:trHeight w:val="360"/>
        </w:trPr>
        <w:tc>
          <w:tcPr>
            <w:tcW w:w="837" w:type="dxa"/>
            <w:vMerge w:val="restart"/>
            <w:tcBorders>
              <w:top w:val="single" w:sz="4" w:space="0" w:color="C0C0C0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7FD6A30F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TOTALY</w:t>
            </w:r>
          </w:p>
        </w:tc>
        <w:tc>
          <w:tcPr>
            <w:tcW w:w="180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683A808A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62255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8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3F7A6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D48C98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906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67BB0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6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27EA88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92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130FB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4FAC5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924D0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8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A303A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51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4D0EBC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668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DF1E26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37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3862F6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4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D4600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65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77594F6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813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single" w:sz="4" w:space="0" w:color="C0C0C0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E06AB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.772</w:t>
            </w: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306B0E6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</w:t>
            </w:r>
          </w:p>
        </w:tc>
      </w:tr>
      <w:tr w:rsidR="00E670E8" w:rsidRPr="00352541" w14:paraId="2E5CFF2F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01EB1F08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341222CA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6CD71A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8E157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FD980F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63579A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C89823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25563C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0E297F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FEDFA6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7AB7F4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93DD1F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AD5D3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CDD779E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742DF8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B865D6B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CBA92C2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hideMark/>
          </w:tcPr>
          <w:p w14:paraId="7C9D01DA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 </w:t>
            </w:r>
          </w:p>
        </w:tc>
      </w:tr>
      <w:tr w:rsidR="00E670E8" w:rsidRPr="00352541" w14:paraId="37C8D7B5" w14:textId="77777777" w:rsidTr="00946F27">
        <w:trPr>
          <w:trHeight w:val="340"/>
        </w:trPr>
        <w:tc>
          <w:tcPr>
            <w:tcW w:w="837" w:type="dxa"/>
            <w:vMerge/>
            <w:tcBorders>
              <w:top w:val="single" w:sz="4" w:space="0" w:color="C0C0C0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40B672A2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</w:p>
        </w:tc>
        <w:tc>
          <w:tcPr>
            <w:tcW w:w="1802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32589269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0AF58CA8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0921B997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6DD97DF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BC16735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55A1426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267C732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0F5B93CA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7416B53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33BF18CF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52785E1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847E9E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9E5CCC4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FED405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6BCAFC5C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654047B0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noWrap/>
            <w:hideMark/>
          </w:tcPr>
          <w:p w14:paraId="6E0B04ED" w14:textId="77777777" w:rsidR="00E670E8" w:rsidRPr="0035254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20</w:t>
            </w:r>
          </w:p>
        </w:tc>
      </w:tr>
      <w:tr w:rsidR="00E670E8" w:rsidRPr="00352541" w14:paraId="62BD6BE4" w14:textId="77777777" w:rsidTr="00946F27">
        <w:trPr>
          <w:trHeight w:val="340"/>
        </w:trPr>
        <w:tc>
          <w:tcPr>
            <w:tcW w:w="13220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080BE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*. Correlation is significant at the 0.05 level (2-tailed).</w:t>
            </w:r>
          </w:p>
        </w:tc>
      </w:tr>
      <w:tr w:rsidR="00E670E8" w:rsidRPr="00352541" w14:paraId="2C200B0D" w14:textId="77777777" w:rsidTr="00946F27">
        <w:trPr>
          <w:trHeight w:val="340"/>
        </w:trPr>
        <w:tc>
          <w:tcPr>
            <w:tcW w:w="13220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E0F4E7" w14:textId="77777777" w:rsidR="00E670E8" w:rsidRPr="0035254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352541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**. Correlation is significant at the 0.01 level (2-tailed).</w:t>
            </w:r>
          </w:p>
        </w:tc>
      </w:tr>
    </w:tbl>
    <w:p w14:paraId="6454AFFC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FF05494" w14:textId="77777777" w:rsidR="00E670E8" w:rsidRDefault="00E670E8" w:rsidP="00E670E8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61E9792C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color w:val="000000" w:themeColor="text1"/>
          <w:sz w:val="24"/>
          <w:szCs w:val="24"/>
        </w:rPr>
        <w:sectPr w:rsidR="00E670E8" w:rsidSect="00F556B3">
          <w:pgSz w:w="16838" w:h="11906" w:orient="landscape"/>
          <w:pgMar w:top="2268" w:right="2268" w:bottom="1701" w:left="1701" w:header="709" w:footer="709" w:gutter="0"/>
          <w:cols w:space="708"/>
          <w:docGrid w:linePitch="360"/>
        </w:sectPr>
      </w:pPr>
    </w:p>
    <w:p w14:paraId="54DA6ACB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14. 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Hasil </w:t>
      </w:r>
      <w:proofErr w:type="spellStart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liabilitas</w:t>
      </w:r>
      <w:proofErr w:type="spellEnd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ampel </w:t>
      </w:r>
      <w:proofErr w:type="spellStart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X1)</w:t>
      </w:r>
    </w:p>
    <w:tbl>
      <w:tblPr>
        <w:tblW w:w="3960" w:type="dxa"/>
        <w:tblInd w:w="2040" w:type="dxa"/>
        <w:tblLook w:val="04A0" w:firstRow="1" w:lastRow="0" w:firstColumn="1" w:lastColumn="0" w:noHBand="0" w:noVBand="1"/>
      </w:tblPr>
      <w:tblGrid>
        <w:gridCol w:w="1016"/>
        <w:gridCol w:w="1024"/>
        <w:gridCol w:w="960"/>
        <w:gridCol w:w="960"/>
      </w:tblGrid>
      <w:tr w:rsidR="00E670E8" w:rsidRPr="00BC363E" w14:paraId="5E39FBBF" w14:textId="77777777" w:rsidTr="00946F27">
        <w:trPr>
          <w:trHeight w:val="280"/>
        </w:trPr>
        <w:tc>
          <w:tcPr>
            <w:tcW w:w="39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3FD778" w14:textId="77777777" w:rsidR="00E670E8" w:rsidRPr="00BC363E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BC363E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ase Processing Summary</w:t>
            </w:r>
          </w:p>
        </w:tc>
      </w:tr>
      <w:tr w:rsidR="00E670E8" w:rsidRPr="00BC363E" w14:paraId="739D4B09" w14:textId="77777777" w:rsidTr="00946F27">
        <w:trPr>
          <w:trHeight w:val="250"/>
        </w:trPr>
        <w:tc>
          <w:tcPr>
            <w:tcW w:w="20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7BB077" w14:textId="77777777" w:rsidR="00E670E8" w:rsidRPr="00BC363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2DBC84" w14:textId="77777777" w:rsidR="00E670E8" w:rsidRPr="00BC363E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A5F463" w14:textId="77777777" w:rsidR="00E670E8" w:rsidRPr="00BC363E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%</w:t>
            </w:r>
          </w:p>
        </w:tc>
      </w:tr>
      <w:tr w:rsidR="00E670E8" w:rsidRPr="00BC363E" w14:paraId="0E67F8C2" w14:textId="77777777" w:rsidTr="00946F27">
        <w:trPr>
          <w:trHeight w:val="250"/>
        </w:trPr>
        <w:tc>
          <w:tcPr>
            <w:tcW w:w="10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745486A3" w14:textId="77777777" w:rsidR="00E670E8" w:rsidRPr="00BC363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ases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69BE0A7B" w14:textId="77777777" w:rsidR="00E670E8" w:rsidRPr="00BC363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l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506D9" w14:textId="77777777" w:rsidR="00E670E8" w:rsidRPr="00BC363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047777" w14:textId="77777777" w:rsidR="00E670E8" w:rsidRPr="00BC363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BC363E" w14:paraId="1BFC1955" w14:textId="77777777" w:rsidTr="00946F27">
        <w:trPr>
          <w:trHeight w:val="270"/>
        </w:trPr>
        <w:tc>
          <w:tcPr>
            <w:tcW w:w="10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BEECDD" w14:textId="77777777" w:rsidR="00E670E8" w:rsidRPr="00BC363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4891B194" w14:textId="77777777" w:rsidR="00E670E8" w:rsidRPr="00BC363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proofErr w:type="spellStart"/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Excluded</w:t>
            </w: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5645B2" w14:textId="77777777" w:rsidR="00E670E8" w:rsidRPr="00BC363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BC89B7" w14:textId="77777777" w:rsidR="00E670E8" w:rsidRPr="00BC363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</w:t>
            </w:r>
          </w:p>
        </w:tc>
      </w:tr>
      <w:tr w:rsidR="00E670E8" w:rsidRPr="00BC363E" w14:paraId="4474674B" w14:textId="77777777" w:rsidTr="00946F27">
        <w:trPr>
          <w:trHeight w:val="250"/>
        </w:trPr>
        <w:tc>
          <w:tcPr>
            <w:tcW w:w="10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64A247" w14:textId="77777777" w:rsidR="00E670E8" w:rsidRPr="00BC363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7CB253CF" w14:textId="77777777" w:rsidR="00E670E8" w:rsidRPr="00BC363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61A1E" w14:textId="77777777" w:rsidR="00E670E8" w:rsidRPr="00BC363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64DCB8" w14:textId="77777777" w:rsidR="00E670E8" w:rsidRPr="00BC363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BC363E" w14:paraId="0FE0C9B3" w14:textId="77777777" w:rsidTr="00946F27">
        <w:trPr>
          <w:trHeight w:val="250"/>
        </w:trPr>
        <w:tc>
          <w:tcPr>
            <w:tcW w:w="39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AB8A2D" w14:textId="77777777" w:rsidR="00E670E8" w:rsidRPr="00BC363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BC363E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a. Listwise deletion based on all variables in the procedure.</w:t>
            </w:r>
          </w:p>
        </w:tc>
      </w:tr>
    </w:tbl>
    <w:p w14:paraId="3DA69A57" w14:textId="77777777" w:rsidR="00E670E8" w:rsidRDefault="00E670E8" w:rsidP="00E670E8">
      <w:pPr>
        <w:tabs>
          <w:tab w:val="left" w:pos="8410"/>
        </w:tabs>
        <w:ind w:left="993" w:hanging="993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3257" w:type="dxa"/>
        <w:tblInd w:w="2398" w:type="dxa"/>
        <w:tblLook w:val="04A0" w:firstRow="1" w:lastRow="0" w:firstColumn="1" w:lastColumn="0" w:noHBand="0" w:noVBand="1"/>
      </w:tblPr>
      <w:tblGrid>
        <w:gridCol w:w="1121"/>
        <w:gridCol w:w="1277"/>
        <w:gridCol w:w="859"/>
      </w:tblGrid>
      <w:tr w:rsidR="00E670E8" w:rsidRPr="00BF4B29" w14:paraId="174B3883" w14:textId="77777777" w:rsidTr="00946F27">
        <w:trPr>
          <w:trHeight w:val="280"/>
        </w:trPr>
        <w:tc>
          <w:tcPr>
            <w:tcW w:w="325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7BCBEE" w14:textId="77777777" w:rsidR="00E670E8" w:rsidRPr="00BF4B29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BF4B29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Reliability Statistics</w:t>
            </w:r>
          </w:p>
        </w:tc>
      </w:tr>
      <w:tr w:rsidR="00E670E8" w:rsidRPr="00BF4B29" w14:paraId="7A81166C" w14:textId="77777777" w:rsidTr="00946F27">
        <w:trPr>
          <w:trHeight w:val="1150"/>
        </w:trPr>
        <w:tc>
          <w:tcPr>
            <w:tcW w:w="11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C3C545" w14:textId="77777777" w:rsidR="00E670E8" w:rsidRPr="00BF4B29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F4B29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73AD13" w14:textId="77777777" w:rsidR="00E670E8" w:rsidRPr="00BF4B29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F4B29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 Based on Standardized Items</w:t>
            </w:r>
          </w:p>
        </w:tc>
        <w:tc>
          <w:tcPr>
            <w:tcW w:w="8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C396E8" w14:textId="77777777" w:rsidR="00E670E8" w:rsidRPr="00BF4B29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F4B29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 of Items</w:t>
            </w:r>
          </w:p>
        </w:tc>
      </w:tr>
      <w:tr w:rsidR="00E670E8" w:rsidRPr="00BF4B29" w14:paraId="7639A0BE" w14:textId="77777777" w:rsidTr="00946F27">
        <w:trPr>
          <w:trHeight w:val="250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462CC3" w14:textId="77777777" w:rsidR="00E670E8" w:rsidRPr="00BF4B29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F4B29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50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014AD" w14:textId="77777777" w:rsidR="00E670E8" w:rsidRPr="00BF4B29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F4B29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53</w:t>
            </w:r>
          </w:p>
        </w:tc>
        <w:tc>
          <w:tcPr>
            <w:tcW w:w="8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5F089" w14:textId="77777777" w:rsidR="00E670E8" w:rsidRPr="00BF4B29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BF4B29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7</w:t>
            </w:r>
          </w:p>
        </w:tc>
      </w:tr>
    </w:tbl>
    <w:p w14:paraId="1BD88539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C7B9A45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15. 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Hasil </w:t>
      </w:r>
      <w:proofErr w:type="spellStart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liabilitas</w:t>
      </w:r>
      <w:proofErr w:type="spellEnd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ampel </w:t>
      </w:r>
      <w:proofErr w:type="spellStart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X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)</w:t>
      </w:r>
    </w:p>
    <w:tbl>
      <w:tblPr>
        <w:tblW w:w="3960" w:type="dxa"/>
        <w:tblInd w:w="2127" w:type="dxa"/>
        <w:tblLook w:val="04A0" w:firstRow="1" w:lastRow="0" w:firstColumn="1" w:lastColumn="0" w:noHBand="0" w:noVBand="1"/>
      </w:tblPr>
      <w:tblGrid>
        <w:gridCol w:w="1016"/>
        <w:gridCol w:w="1024"/>
        <w:gridCol w:w="960"/>
        <w:gridCol w:w="960"/>
      </w:tblGrid>
      <w:tr w:rsidR="00E670E8" w:rsidRPr="009762CD" w14:paraId="2B53E399" w14:textId="77777777" w:rsidTr="00946F27">
        <w:trPr>
          <w:trHeight w:val="280"/>
        </w:trPr>
        <w:tc>
          <w:tcPr>
            <w:tcW w:w="39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DA3C9C" w14:textId="77777777" w:rsidR="00E670E8" w:rsidRPr="009762CD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9762CD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ase Processing Summary</w:t>
            </w:r>
          </w:p>
        </w:tc>
      </w:tr>
      <w:tr w:rsidR="00E670E8" w:rsidRPr="009762CD" w14:paraId="17A44AB3" w14:textId="77777777" w:rsidTr="00946F27">
        <w:trPr>
          <w:trHeight w:val="250"/>
        </w:trPr>
        <w:tc>
          <w:tcPr>
            <w:tcW w:w="20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4F1D87" w14:textId="77777777" w:rsidR="00E670E8" w:rsidRPr="009762CD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2C9FAF" w14:textId="77777777" w:rsidR="00E670E8" w:rsidRPr="009762CD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F6B5AB" w14:textId="77777777" w:rsidR="00E670E8" w:rsidRPr="009762CD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  <w:t>%</w:t>
            </w:r>
          </w:p>
        </w:tc>
      </w:tr>
      <w:tr w:rsidR="00E670E8" w:rsidRPr="009762CD" w14:paraId="48CA152D" w14:textId="77777777" w:rsidTr="00946F27">
        <w:trPr>
          <w:trHeight w:val="250"/>
        </w:trPr>
        <w:tc>
          <w:tcPr>
            <w:tcW w:w="10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14D265E2" w14:textId="77777777" w:rsidR="00E670E8" w:rsidRPr="009762CD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  <w:t>Cases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669B530F" w14:textId="77777777" w:rsidR="00E670E8" w:rsidRPr="009762CD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  <w:t>Val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E5CFC" w14:textId="77777777" w:rsidR="00E670E8" w:rsidRPr="009762C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D21706" w14:textId="77777777" w:rsidR="00E670E8" w:rsidRPr="009762C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9762CD" w14:paraId="3F8C41EE" w14:textId="77777777" w:rsidTr="00946F27">
        <w:trPr>
          <w:trHeight w:val="270"/>
        </w:trPr>
        <w:tc>
          <w:tcPr>
            <w:tcW w:w="10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9B2A94" w14:textId="77777777" w:rsidR="00E670E8" w:rsidRPr="009762CD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5ABD3154" w14:textId="77777777" w:rsidR="00E670E8" w:rsidRPr="009762CD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proofErr w:type="spellStart"/>
            <w:r w:rsidRPr="009762CD"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  <w:t>Excluded</w:t>
            </w:r>
            <w:r w:rsidRPr="009762CD">
              <w:rPr>
                <w:rFonts w:ascii="Arial" w:eastAsia="Times New Roman" w:hAnsi="Arial" w:cs="Arial"/>
                <w:color w:val="264A60"/>
                <w:sz w:val="18"/>
                <w:szCs w:val="18"/>
                <w:vertAlign w:val="superscript"/>
                <w:lang w:eastAsia="en-ID"/>
              </w:rPr>
              <w:t>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A3AE2" w14:textId="77777777" w:rsidR="00E670E8" w:rsidRPr="009762C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1C200" w14:textId="77777777" w:rsidR="00E670E8" w:rsidRPr="009762C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0,0</w:t>
            </w:r>
          </w:p>
        </w:tc>
      </w:tr>
      <w:tr w:rsidR="00E670E8" w:rsidRPr="009762CD" w14:paraId="3EF378B5" w14:textId="77777777" w:rsidTr="00946F27">
        <w:trPr>
          <w:trHeight w:val="250"/>
        </w:trPr>
        <w:tc>
          <w:tcPr>
            <w:tcW w:w="10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CA2FB1" w14:textId="77777777" w:rsidR="00E670E8" w:rsidRPr="009762CD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21943FD1" w14:textId="77777777" w:rsidR="00E670E8" w:rsidRPr="009762CD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0F657" w14:textId="77777777" w:rsidR="00E670E8" w:rsidRPr="009762C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7480A" w14:textId="77777777" w:rsidR="00E670E8" w:rsidRPr="009762C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9762CD" w14:paraId="19B424AC" w14:textId="77777777" w:rsidTr="00946F27">
        <w:trPr>
          <w:trHeight w:val="250"/>
        </w:trPr>
        <w:tc>
          <w:tcPr>
            <w:tcW w:w="39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6A7FC3" w14:textId="77777777" w:rsidR="00E670E8" w:rsidRPr="009762CD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9762CD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a. Listwise deletion based on all variables in the procedure.</w:t>
            </w:r>
          </w:p>
        </w:tc>
      </w:tr>
    </w:tbl>
    <w:p w14:paraId="2EEFA33E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3257" w:type="dxa"/>
        <w:tblInd w:w="2410" w:type="dxa"/>
        <w:tblLook w:val="04A0" w:firstRow="1" w:lastRow="0" w:firstColumn="1" w:lastColumn="0" w:noHBand="0" w:noVBand="1"/>
      </w:tblPr>
      <w:tblGrid>
        <w:gridCol w:w="1121"/>
        <w:gridCol w:w="1277"/>
        <w:gridCol w:w="859"/>
      </w:tblGrid>
      <w:tr w:rsidR="00E670E8" w:rsidRPr="00EF38ED" w14:paraId="1A6119F9" w14:textId="77777777" w:rsidTr="00946F27">
        <w:trPr>
          <w:trHeight w:val="280"/>
        </w:trPr>
        <w:tc>
          <w:tcPr>
            <w:tcW w:w="325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564350" w14:textId="77777777" w:rsidR="00E670E8" w:rsidRPr="00EF38ED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EF38ED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Reliability Statistics</w:t>
            </w:r>
          </w:p>
        </w:tc>
      </w:tr>
      <w:tr w:rsidR="00E670E8" w:rsidRPr="00EF38ED" w14:paraId="3862F149" w14:textId="77777777" w:rsidTr="00946F27">
        <w:trPr>
          <w:trHeight w:val="1150"/>
        </w:trPr>
        <w:tc>
          <w:tcPr>
            <w:tcW w:w="11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2E2AFE" w14:textId="77777777" w:rsidR="00E670E8" w:rsidRPr="00EF38ED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F38E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341B53" w14:textId="77777777" w:rsidR="00E670E8" w:rsidRPr="00EF38ED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F38E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 Based on Standardized Items</w:t>
            </w:r>
          </w:p>
        </w:tc>
        <w:tc>
          <w:tcPr>
            <w:tcW w:w="8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09432E" w14:textId="77777777" w:rsidR="00E670E8" w:rsidRPr="00EF38ED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F38E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 of Items</w:t>
            </w:r>
          </w:p>
        </w:tc>
      </w:tr>
      <w:tr w:rsidR="00E670E8" w:rsidRPr="00EF38ED" w14:paraId="6D5E6FA6" w14:textId="77777777" w:rsidTr="00946F27">
        <w:trPr>
          <w:trHeight w:val="250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CF527E" w14:textId="77777777" w:rsidR="00E670E8" w:rsidRPr="00EF38E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F38E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36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C7581" w14:textId="77777777" w:rsidR="00E670E8" w:rsidRPr="00EF38E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F38E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43</w:t>
            </w:r>
          </w:p>
        </w:tc>
        <w:tc>
          <w:tcPr>
            <w:tcW w:w="8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4A582" w14:textId="77777777" w:rsidR="00E670E8" w:rsidRPr="00EF38E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F38E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7</w:t>
            </w:r>
          </w:p>
        </w:tc>
      </w:tr>
    </w:tbl>
    <w:p w14:paraId="5AEE2438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CF06E5A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16. 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Hasil </w:t>
      </w:r>
      <w:proofErr w:type="spellStart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liabilitas</w:t>
      </w:r>
      <w:proofErr w:type="spellEnd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ampel </w:t>
      </w:r>
      <w:proofErr w:type="spellStart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X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3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)</w:t>
      </w:r>
    </w:p>
    <w:tbl>
      <w:tblPr>
        <w:tblW w:w="3960" w:type="dxa"/>
        <w:tblInd w:w="2127" w:type="dxa"/>
        <w:tblLook w:val="04A0" w:firstRow="1" w:lastRow="0" w:firstColumn="1" w:lastColumn="0" w:noHBand="0" w:noVBand="1"/>
      </w:tblPr>
      <w:tblGrid>
        <w:gridCol w:w="1016"/>
        <w:gridCol w:w="1024"/>
        <w:gridCol w:w="960"/>
        <w:gridCol w:w="960"/>
      </w:tblGrid>
      <w:tr w:rsidR="00E670E8" w:rsidRPr="0093761E" w14:paraId="0EAE4DD2" w14:textId="77777777" w:rsidTr="00946F27">
        <w:trPr>
          <w:trHeight w:val="280"/>
        </w:trPr>
        <w:tc>
          <w:tcPr>
            <w:tcW w:w="39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C6761F" w14:textId="77777777" w:rsidR="00E670E8" w:rsidRPr="0093761E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93761E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ase Processing Summary</w:t>
            </w:r>
          </w:p>
        </w:tc>
      </w:tr>
      <w:tr w:rsidR="00E670E8" w:rsidRPr="0093761E" w14:paraId="1C3827A7" w14:textId="77777777" w:rsidTr="00946F27">
        <w:trPr>
          <w:trHeight w:val="250"/>
        </w:trPr>
        <w:tc>
          <w:tcPr>
            <w:tcW w:w="20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EC1A80" w14:textId="77777777" w:rsidR="00E670E8" w:rsidRPr="0093761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C17698" w14:textId="77777777" w:rsidR="00E670E8" w:rsidRPr="0093761E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EF73BF" w14:textId="77777777" w:rsidR="00E670E8" w:rsidRPr="0093761E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%</w:t>
            </w:r>
          </w:p>
        </w:tc>
      </w:tr>
      <w:tr w:rsidR="00E670E8" w:rsidRPr="0093761E" w14:paraId="6B004963" w14:textId="77777777" w:rsidTr="00946F27">
        <w:trPr>
          <w:trHeight w:val="250"/>
        </w:trPr>
        <w:tc>
          <w:tcPr>
            <w:tcW w:w="10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3155ED2A" w14:textId="77777777" w:rsidR="00E670E8" w:rsidRPr="0093761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ases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48782046" w14:textId="77777777" w:rsidR="00E670E8" w:rsidRPr="0093761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l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B0A3A" w14:textId="77777777" w:rsidR="00E670E8" w:rsidRPr="0093761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442304" w14:textId="77777777" w:rsidR="00E670E8" w:rsidRPr="0093761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93761E" w14:paraId="369EF6D1" w14:textId="77777777" w:rsidTr="00946F27">
        <w:trPr>
          <w:trHeight w:val="270"/>
        </w:trPr>
        <w:tc>
          <w:tcPr>
            <w:tcW w:w="10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0C3B40" w14:textId="77777777" w:rsidR="00E670E8" w:rsidRPr="0093761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4149C976" w14:textId="77777777" w:rsidR="00E670E8" w:rsidRPr="0093761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proofErr w:type="spellStart"/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Excluded</w:t>
            </w: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C28B15" w14:textId="77777777" w:rsidR="00E670E8" w:rsidRPr="0093761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5E8EF4" w14:textId="77777777" w:rsidR="00E670E8" w:rsidRPr="0093761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</w:t>
            </w:r>
          </w:p>
        </w:tc>
      </w:tr>
      <w:tr w:rsidR="00E670E8" w:rsidRPr="0093761E" w14:paraId="45FC03F2" w14:textId="77777777" w:rsidTr="00946F27">
        <w:trPr>
          <w:trHeight w:val="250"/>
        </w:trPr>
        <w:tc>
          <w:tcPr>
            <w:tcW w:w="10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6F710B" w14:textId="77777777" w:rsidR="00E670E8" w:rsidRPr="0093761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0E0E0"/>
            <w:hideMark/>
          </w:tcPr>
          <w:p w14:paraId="4D50608D" w14:textId="77777777" w:rsidR="00E670E8" w:rsidRPr="0093761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4EBD9" w14:textId="77777777" w:rsidR="00E670E8" w:rsidRPr="0093761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8A984" w14:textId="77777777" w:rsidR="00E670E8" w:rsidRPr="0093761E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93761E" w14:paraId="03BB096B" w14:textId="77777777" w:rsidTr="00946F27">
        <w:trPr>
          <w:trHeight w:val="250"/>
        </w:trPr>
        <w:tc>
          <w:tcPr>
            <w:tcW w:w="39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303054" w14:textId="77777777" w:rsidR="00E670E8" w:rsidRPr="0093761E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93761E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a. Listwise deletion based on all variables in the procedure.</w:t>
            </w:r>
          </w:p>
        </w:tc>
      </w:tr>
    </w:tbl>
    <w:p w14:paraId="39650DEF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4D46F46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3257" w:type="dxa"/>
        <w:tblInd w:w="2694" w:type="dxa"/>
        <w:tblLook w:val="04A0" w:firstRow="1" w:lastRow="0" w:firstColumn="1" w:lastColumn="0" w:noHBand="0" w:noVBand="1"/>
      </w:tblPr>
      <w:tblGrid>
        <w:gridCol w:w="1121"/>
        <w:gridCol w:w="1277"/>
        <w:gridCol w:w="859"/>
      </w:tblGrid>
      <w:tr w:rsidR="00E670E8" w:rsidRPr="00023148" w14:paraId="50A36C7A" w14:textId="77777777" w:rsidTr="00946F27">
        <w:trPr>
          <w:trHeight w:val="280"/>
        </w:trPr>
        <w:tc>
          <w:tcPr>
            <w:tcW w:w="325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DCE63" w14:textId="77777777" w:rsidR="00E670E8" w:rsidRPr="00023148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023148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lastRenderedPageBreak/>
              <w:t>Reliability Statistics</w:t>
            </w:r>
          </w:p>
        </w:tc>
      </w:tr>
      <w:tr w:rsidR="00E670E8" w:rsidRPr="00023148" w14:paraId="710E1328" w14:textId="77777777" w:rsidTr="00946F27">
        <w:trPr>
          <w:trHeight w:val="1150"/>
        </w:trPr>
        <w:tc>
          <w:tcPr>
            <w:tcW w:w="11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856D39" w14:textId="77777777" w:rsidR="00E670E8" w:rsidRPr="00023148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023148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Cronbach's Alpha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BBE293" w14:textId="77777777" w:rsidR="00E670E8" w:rsidRPr="00023148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023148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Cronbach's Alpha Based on Standardized Items</w:t>
            </w:r>
          </w:p>
        </w:tc>
        <w:tc>
          <w:tcPr>
            <w:tcW w:w="8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EFE417" w14:textId="77777777" w:rsidR="00E670E8" w:rsidRPr="00023148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023148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N of Items</w:t>
            </w:r>
          </w:p>
        </w:tc>
      </w:tr>
      <w:tr w:rsidR="00E670E8" w:rsidRPr="00023148" w14:paraId="69BE5350" w14:textId="77777777" w:rsidTr="00946F27">
        <w:trPr>
          <w:trHeight w:val="250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1C657" w14:textId="77777777" w:rsidR="00E670E8" w:rsidRPr="00023148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023148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966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22C529" w14:textId="77777777" w:rsidR="00E670E8" w:rsidRPr="00023148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023148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0,968</w:t>
            </w:r>
          </w:p>
        </w:tc>
        <w:tc>
          <w:tcPr>
            <w:tcW w:w="8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F2694C" w14:textId="77777777" w:rsidR="00E670E8" w:rsidRPr="00023148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</w:pPr>
            <w:r w:rsidRPr="00023148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17</w:t>
            </w:r>
          </w:p>
        </w:tc>
      </w:tr>
    </w:tbl>
    <w:p w14:paraId="458F0193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A3C3241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17. 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Hasil </w:t>
      </w:r>
      <w:proofErr w:type="spellStart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liabilitas</w:t>
      </w:r>
      <w:proofErr w:type="spellEnd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Sampel </w:t>
      </w:r>
      <w:proofErr w:type="spellStart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Y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)</w:t>
      </w:r>
    </w:p>
    <w:tbl>
      <w:tblPr>
        <w:tblW w:w="3960" w:type="dxa"/>
        <w:tblInd w:w="2410" w:type="dxa"/>
        <w:tblLook w:val="04A0" w:firstRow="1" w:lastRow="0" w:firstColumn="1" w:lastColumn="0" w:noHBand="0" w:noVBand="1"/>
      </w:tblPr>
      <w:tblGrid>
        <w:gridCol w:w="1016"/>
        <w:gridCol w:w="1024"/>
        <w:gridCol w:w="960"/>
        <w:gridCol w:w="960"/>
      </w:tblGrid>
      <w:tr w:rsidR="00E670E8" w:rsidRPr="00F277DB" w14:paraId="2355030D" w14:textId="77777777" w:rsidTr="00946F27">
        <w:trPr>
          <w:trHeight w:val="280"/>
        </w:trPr>
        <w:tc>
          <w:tcPr>
            <w:tcW w:w="39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60B6E4" w14:textId="77777777" w:rsidR="00E670E8" w:rsidRPr="00F277DB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F277DB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ase Processing Summary</w:t>
            </w:r>
          </w:p>
        </w:tc>
      </w:tr>
      <w:tr w:rsidR="00E670E8" w:rsidRPr="00F277DB" w14:paraId="7F856395" w14:textId="77777777" w:rsidTr="00946F27">
        <w:trPr>
          <w:trHeight w:val="250"/>
        </w:trPr>
        <w:tc>
          <w:tcPr>
            <w:tcW w:w="2040" w:type="dxa"/>
            <w:gridSpan w:val="2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0F62C25F" w14:textId="77777777" w:rsidR="00E670E8" w:rsidRPr="00F277D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vAlign w:val="bottom"/>
            <w:hideMark/>
          </w:tcPr>
          <w:p w14:paraId="5AC77646" w14:textId="77777777" w:rsidR="00E670E8" w:rsidRPr="00F277D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vAlign w:val="bottom"/>
            <w:hideMark/>
          </w:tcPr>
          <w:p w14:paraId="31114B60" w14:textId="77777777" w:rsidR="00E670E8" w:rsidRPr="00F277D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%</w:t>
            </w:r>
          </w:p>
        </w:tc>
      </w:tr>
      <w:tr w:rsidR="00E670E8" w:rsidRPr="00F277DB" w14:paraId="6F8BB98C" w14:textId="77777777" w:rsidTr="00946F27">
        <w:trPr>
          <w:trHeight w:val="250"/>
        </w:trPr>
        <w:tc>
          <w:tcPr>
            <w:tcW w:w="1016" w:type="dxa"/>
            <w:vMerge w:val="restart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3B4A56CC" w14:textId="77777777" w:rsidR="00E670E8" w:rsidRPr="00F277D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ases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2DF099C4" w14:textId="77777777" w:rsidR="00E670E8" w:rsidRPr="00F277D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li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47BCE3" w14:textId="77777777" w:rsidR="00E670E8" w:rsidRPr="00F277D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15260B49" w14:textId="77777777" w:rsidR="00E670E8" w:rsidRPr="00F277D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F277DB" w14:paraId="4F5EB09B" w14:textId="77777777" w:rsidTr="00946F27">
        <w:trPr>
          <w:trHeight w:val="270"/>
        </w:trPr>
        <w:tc>
          <w:tcPr>
            <w:tcW w:w="1016" w:type="dxa"/>
            <w:vMerge/>
            <w:tcBorders>
              <w:top w:val="nil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5E5A3262" w14:textId="77777777" w:rsidR="00E670E8" w:rsidRPr="00F277D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E0E0E0"/>
            <w:hideMark/>
          </w:tcPr>
          <w:p w14:paraId="454BC3A0" w14:textId="77777777" w:rsidR="00E670E8" w:rsidRPr="00F277D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proofErr w:type="spellStart"/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Excluded</w:t>
            </w: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69CABCB" w14:textId="77777777" w:rsidR="00E670E8" w:rsidRPr="00F277D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437735FB" w14:textId="77777777" w:rsidR="00E670E8" w:rsidRPr="00F277D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</w:t>
            </w:r>
          </w:p>
        </w:tc>
      </w:tr>
      <w:tr w:rsidR="00E670E8" w:rsidRPr="00F277DB" w14:paraId="5E45AE9A" w14:textId="77777777" w:rsidTr="00946F27">
        <w:trPr>
          <w:trHeight w:val="250"/>
        </w:trPr>
        <w:tc>
          <w:tcPr>
            <w:tcW w:w="1016" w:type="dxa"/>
            <w:vMerge/>
            <w:tcBorders>
              <w:top w:val="nil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7EA9FCA7" w14:textId="77777777" w:rsidR="00E670E8" w:rsidRPr="00F277D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000000" w:fill="E0E0E0"/>
            <w:hideMark/>
          </w:tcPr>
          <w:p w14:paraId="5A4E8468" w14:textId="77777777" w:rsidR="00E670E8" w:rsidRPr="00F277D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13A7FCC" w14:textId="77777777" w:rsidR="00E670E8" w:rsidRPr="00F277D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noWrap/>
            <w:hideMark/>
          </w:tcPr>
          <w:p w14:paraId="0C456BCF" w14:textId="77777777" w:rsidR="00E670E8" w:rsidRPr="00F277D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F277DB" w14:paraId="16B0EF40" w14:textId="77777777" w:rsidTr="00946F27">
        <w:trPr>
          <w:trHeight w:val="250"/>
        </w:trPr>
        <w:tc>
          <w:tcPr>
            <w:tcW w:w="39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4831F2" w14:textId="77777777" w:rsidR="00E670E8" w:rsidRPr="00F277D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277D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a. Listwise deletion based on all variables in the procedure.</w:t>
            </w:r>
          </w:p>
        </w:tc>
      </w:tr>
    </w:tbl>
    <w:p w14:paraId="1CD73807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3257" w:type="dxa"/>
        <w:tblInd w:w="2694" w:type="dxa"/>
        <w:tblLook w:val="04A0" w:firstRow="1" w:lastRow="0" w:firstColumn="1" w:lastColumn="0" w:noHBand="0" w:noVBand="1"/>
      </w:tblPr>
      <w:tblGrid>
        <w:gridCol w:w="1121"/>
        <w:gridCol w:w="1277"/>
        <w:gridCol w:w="859"/>
      </w:tblGrid>
      <w:tr w:rsidR="00E670E8" w:rsidRPr="00DC3611" w14:paraId="4DFE6589" w14:textId="77777777" w:rsidTr="00946F27">
        <w:trPr>
          <w:trHeight w:val="280"/>
        </w:trPr>
        <w:tc>
          <w:tcPr>
            <w:tcW w:w="325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D2CDA" w14:textId="77777777" w:rsidR="00E670E8" w:rsidRPr="00DC3611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DC3611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Reliability Statistics</w:t>
            </w:r>
          </w:p>
        </w:tc>
      </w:tr>
      <w:tr w:rsidR="00E670E8" w:rsidRPr="00DC3611" w14:paraId="301185A0" w14:textId="77777777" w:rsidTr="00946F27">
        <w:trPr>
          <w:trHeight w:val="1150"/>
        </w:trPr>
        <w:tc>
          <w:tcPr>
            <w:tcW w:w="11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8A1768" w14:textId="77777777" w:rsidR="00E670E8" w:rsidRPr="00DC361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C361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B0B411" w14:textId="77777777" w:rsidR="00E670E8" w:rsidRPr="00DC361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C361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 Based on Standardized Items</w:t>
            </w:r>
          </w:p>
        </w:tc>
        <w:tc>
          <w:tcPr>
            <w:tcW w:w="8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F8CE5C" w14:textId="77777777" w:rsidR="00E670E8" w:rsidRPr="00DC361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C361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 of Items</w:t>
            </w:r>
          </w:p>
        </w:tc>
      </w:tr>
      <w:tr w:rsidR="00E670E8" w:rsidRPr="00DC3611" w14:paraId="3DED1348" w14:textId="77777777" w:rsidTr="00946F27">
        <w:trPr>
          <w:trHeight w:val="250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401BAD" w14:textId="77777777" w:rsidR="00E670E8" w:rsidRPr="00DC361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C361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47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27970" w14:textId="77777777" w:rsidR="00E670E8" w:rsidRPr="00DC361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C361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56</w:t>
            </w:r>
          </w:p>
        </w:tc>
        <w:tc>
          <w:tcPr>
            <w:tcW w:w="8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9A35E" w14:textId="77777777" w:rsidR="00E670E8" w:rsidRPr="00DC361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C361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5</w:t>
            </w:r>
          </w:p>
        </w:tc>
      </w:tr>
    </w:tbl>
    <w:p w14:paraId="4B098B98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483D2946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D654136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083AC33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6721CD6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2C8FE54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3D1CC63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29AACB6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2E0852E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A61FEFE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C80227A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AB771BF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A93748C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5EACF43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sectPr w:rsidR="00E670E8" w:rsidSect="00F556B3">
          <w:pgSz w:w="11906" w:h="16838"/>
          <w:pgMar w:top="2268" w:right="1701" w:bottom="1701" w:left="2268" w:header="709" w:footer="709" w:gutter="0"/>
          <w:cols w:space="708"/>
          <w:docGrid w:linePitch="360"/>
        </w:sectPr>
      </w:pPr>
    </w:p>
    <w:tbl>
      <w:tblPr>
        <w:tblW w:w="13125" w:type="dxa"/>
        <w:tblLook w:val="04A0" w:firstRow="1" w:lastRow="0" w:firstColumn="1" w:lastColumn="0" w:noHBand="0" w:noVBand="1"/>
      </w:tblPr>
      <w:tblGrid>
        <w:gridCol w:w="1161"/>
        <w:gridCol w:w="611"/>
        <w:gridCol w:w="611"/>
        <w:gridCol w:w="611"/>
        <w:gridCol w:w="611"/>
        <w:gridCol w:w="611"/>
        <w:gridCol w:w="611"/>
        <w:gridCol w:w="611"/>
        <w:gridCol w:w="611"/>
        <w:gridCol w:w="611"/>
        <w:gridCol w:w="711"/>
        <w:gridCol w:w="711"/>
        <w:gridCol w:w="711"/>
        <w:gridCol w:w="711"/>
        <w:gridCol w:w="711"/>
        <w:gridCol w:w="711"/>
        <w:gridCol w:w="711"/>
        <w:gridCol w:w="711"/>
        <w:gridCol w:w="777"/>
      </w:tblGrid>
      <w:tr w:rsidR="00E670E8" w:rsidRPr="000F327B" w14:paraId="1B603AE2" w14:textId="77777777" w:rsidTr="00946F27">
        <w:trPr>
          <w:trHeight w:val="300"/>
        </w:trPr>
        <w:tc>
          <w:tcPr>
            <w:tcW w:w="13125" w:type="dxa"/>
            <w:gridSpan w:val="1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1E2438" w14:textId="77777777" w:rsidR="00E670E8" w:rsidRPr="000F327B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>
              <w:lastRenderedPageBreak/>
              <w:br w:type="page"/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ampiran</w:t>
            </w:r>
            <w:r w:rsidRPr="00E44897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18.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kap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Skor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sponde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F327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Variabel</w:t>
            </w:r>
            <w:proofErr w:type="spellEnd"/>
            <w:r w:rsidRPr="000F327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0F327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omunikasi</w:t>
            </w:r>
            <w:proofErr w:type="spellEnd"/>
            <w:r w:rsidRPr="000F327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(X1)</w:t>
            </w:r>
          </w:p>
        </w:tc>
      </w:tr>
      <w:tr w:rsidR="00E670E8" w:rsidRPr="000615F0" w14:paraId="2A003E8E" w14:textId="77777777" w:rsidTr="00946F27">
        <w:trPr>
          <w:trHeight w:val="30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5BFAE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Responden</w:t>
            </w:r>
            <w:proofErr w:type="spellEnd"/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5A822C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E4B1F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302AC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89946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B36CE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0AB39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3B85A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27E45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14F53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B45FA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6A33C1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F4645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5F2BF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C9FA1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3125E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2C9CB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282B9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4C7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Total</w:t>
            </w:r>
          </w:p>
        </w:tc>
      </w:tr>
      <w:tr w:rsidR="00E670E8" w:rsidRPr="000615F0" w14:paraId="0D9D5077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CA16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9DC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163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798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56C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E82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935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F59D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77B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8A70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C49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EC9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5DB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011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3AF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F72E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7879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A9C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B6D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088BD2A7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49B2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205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CBA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6F5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1A7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8FCC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5E24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616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FB2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DDBE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9B3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1217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CC6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1CC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7BC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D1A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5A6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02A8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C1C7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12BC0C3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CFB9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D36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E13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87C5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652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E17C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3CF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D1A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BCB8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C8EC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D54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83E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2B2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AB2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5BD4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A9D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6B3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A1E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AC9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5FC1A29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D777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DEA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ECB6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DE8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294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D34D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0BF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894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3C7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CB5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C2B5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7B7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8E6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302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432B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B13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2B2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559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1366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69BF6B9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6DD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5F0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28A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3E0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7E73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DBF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537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203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D44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9DE2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B8C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B34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82C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9952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B30A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5BD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95A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D03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250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2</w:t>
            </w:r>
          </w:p>
        </w:tc>
      </w:tr>
      <w:tr w:rsidR="00E670E8" w:rsidRPr="000615F0" w14:paraId="0562F14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FB4B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556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8F4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692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A9A1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6FC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68D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D46D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404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8B3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30C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142F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37A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554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899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7B53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F25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DD8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C84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47CE0AA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E91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0EA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F22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04A4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D9B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C6E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563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340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AB56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D8E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FAD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801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76F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D6F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82A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C896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FE7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A4E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3DCE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4</w:t>
            </w:r>
          </w:p>
        </w:tc>
      </w:tr>
      <w:tr w:rsidR="00E670E8" w:rsidRPr="000615F0" w14:paraId="28587C7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C14E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B4A3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A3D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E845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808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7AE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5E8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684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B37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B7CE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4167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EBD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9201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1CB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52A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F22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B14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DDB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039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</w:tr>
      <w:tr w:rsidR="00E670E8" w:rsidRPr="000615F0" w14:paraId="214043C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CEA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2A7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249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F875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81D5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ACC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5DD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012C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C7C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0C7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D85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FCEE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1D6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1B0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0208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D62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E07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0A4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0BA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2</w:t>
            </w:r>
          </w:p>
        </w:tc>
      </w:tr>
      <w:tr w:rsidR="00E670E8" w:rsidRPr="000615F0" w14:paraId="76175A0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5C6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BCF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275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39B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FC6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C2C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6C9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2E7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097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D378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8AA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8D7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651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9C7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39CC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16D4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B375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684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BA8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E670E8" w:rsidRPr="000615F0" w14:paraId="77D2BDD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56FB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ADF8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CF14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087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2BD6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8257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2A1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B10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718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4B26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C5B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BA20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350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A621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238D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B6F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B31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E2E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7EBE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9</w:t>
            </w:r>
          </w:p>
        </w:tc>
      </w:tr>
      <w:tr w:rsidR="00E670E8" w:rsidRPr="000615F0" w14:paraId="4AE7459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9934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50C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FEE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EEA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F4C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73C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0E9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7AA7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2C4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99B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E03C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4FD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061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CF5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50F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85F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6DF5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337E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408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</w:tr>
      <w:tr w:rsidR="00E670E8" w:rsidRPr="000615F0" w14:paraId="5C28165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638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333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56C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EE8A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FC5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860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B70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5D9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B0B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4F0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330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3EF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546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5E1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C48D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3BB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56A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720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70C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E670E8" w:rsidRPr="000615F0" w14:paraId="7F61773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EFC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93C4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9F4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76F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38E9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336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3F2F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DC3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9AA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FEA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A4BA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4517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5B38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5C4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4DB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6CD1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6DF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173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A98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74AB6F7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88B5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698B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CA37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77B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F0AB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A82C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87E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E41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5D0A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31D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BB1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F9A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883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9A5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ED2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CF1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6E3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CE5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DA9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2D12CC9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F88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770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87A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27C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BC1C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698F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7C8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AFF4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FCB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7EB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11F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379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6F3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7062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328C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15A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D91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E2B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60D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654DBD4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04E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E7E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5FF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64F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3D5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F97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05B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ACD1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A05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A57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BC55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F25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2FA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DE8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BA0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BD5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002D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9B3B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15E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0D68ECB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2F5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8DA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5618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BD8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314E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557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220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882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F567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57C4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CC61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76F2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F80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A34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A69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E0D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008A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8E83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0DE3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19F1CBD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D3B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02B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19A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BBE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F788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042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A49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EBF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824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0262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36B2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25C4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A268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48E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37BC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08BC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E851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4A7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1C6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1</w:t>
            </w:r>
          </w:p>
        </w:tc>
      </w:tr>
      <w:tr w:rsidR="00E670E8" w:rsidRPr="000615F0" w14:paraId="5B80B3C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53A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06A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135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E68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9C8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029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FA9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36B8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FC2B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D25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526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8852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8CA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5374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7443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0B12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8B7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15D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3BE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1</w:t>
            </w:r>
          </w:p>
        </w:tc>
      </w:tr>
      <w:tr w:rsidR="00E670E8" w:rsidRPr="000615F0" w14:paraId="5D01365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DD3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058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A3B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973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A9AD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3DAF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4F9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172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285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242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0D36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B96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786C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B5C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C5EB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9DA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EF2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945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E2F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</w:tr>
      <w:tr w:rsidR="00E670E8" w:rsidRPr="000615F0" w14:paraId="69D39DD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D7B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027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485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A7E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63E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69B5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270D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0855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8E1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B20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E90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865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6AD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76E9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B2B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EAB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DB5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919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775E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279F9CC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A7F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lastRenderedPageBreak/>
              <w:t>2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054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FD6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4CC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87B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687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788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C6B2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676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0D2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4E3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9D4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6B1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7A1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ACB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8AD4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BD4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637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A19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2B4B5E9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DBE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D6B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E11E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2A4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19F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838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B069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9CFF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CE8A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68DC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B26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F911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F28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919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C46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76D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ADE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78C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32E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</w:tr>
      <w:tr w:rsidR="00E670E8" w:rsidRPr="000615F0" w14:paraId="40636ABA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968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764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6F4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23C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E309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B84E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636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97F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1A25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EE5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3D1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F518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67F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FEA4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C67F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E0A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50C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ACE8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283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6E52C0B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227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29E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52B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BF7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352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01D8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9FD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8D40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A560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303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3EE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A0E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9581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56E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F59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C31C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E64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7E3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05B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25173CE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729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026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5118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F058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39B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221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9167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E9E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94F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CEA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3E1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D0F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B7D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B78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B61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0F0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893A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47C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5F7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85</w:t>
            </w:r>
          </w:p>
        </w:tc>
      </w:tr>
      <w:tr w:rsidR="00E670E8" w:rsidRPr="000615F0" w14:paraId="2397D4B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855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54B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948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617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2B1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F88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FDB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CB3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4975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D77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B62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4BF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766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239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C0D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464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75D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A71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EEC3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</w:tr>
      <w:tr w:rsidR="00E670E8" w:rsidRPr="000615F0" w14:paraId="2BC9AE6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749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479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4AC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227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A75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9E1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FBE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72C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CE11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427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240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38D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01AE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449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6DD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1F5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58A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DA0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687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</w:tr>
      <w:tr w:rsidR="00E670E8" w:rsidRPr="000615F0" w14:paraId="3E7539E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438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A91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E344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769B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EA1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516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DE4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ACB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ACE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B49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946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14A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1DC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788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64B6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768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054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5E1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D5E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025BFD77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B62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263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0D73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E0B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DBD2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F34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D35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355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3A0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8DE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7B1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C4C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38E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00C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6AB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0928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1B74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028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397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4BA3E18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75DE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B20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D58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69E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AE5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3E0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76D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FD4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1BA1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DC05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82F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446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426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6D3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F3B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B25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D6BD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FFA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83C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</w:tr>
      <w:tr w:rsidR="00E670E8" w:rsidRPr="000615F0" w14:paraId="5FA9D74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F39E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E23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357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F89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675E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534F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DEE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342E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A059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42B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4CE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29F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16B4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C58B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3E5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B06D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3077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2C0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3EE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</w:tr>
      <w:tr w:rsidR="00E670E8" w:rsidRPr="000615F0" w14:paraId="00DAB4C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538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4DBE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4C2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AE8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59B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15A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792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587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1B24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08EB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F6B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B0A3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423E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2C7D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931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D8B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9C3A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347F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BA8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</w:tr>
      <w:tr w:rsidR="00E670E8" w:rsidRPr="000615F0" w14:paraId="05D201C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4E3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DC1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134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9BA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7D7D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033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A86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F3F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13D1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1DD0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9DD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6C7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3CE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CFFE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1B2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52A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497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4E6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C4C2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</w:tr>
      <w:tr w:rsidR="00E670E8" w:rsidRPr="000615F0" w14:paraId="490EC8A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C17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E9BA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5B36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136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3D9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8E95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D3A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49B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64C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498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7D3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C03D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D6B2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3F17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3FEB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040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CA0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766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D40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</w:tr>
      <w:tr w:rsidR="00E670E8" w:rsidRPr="000615F0" w14:paraId="5B5204C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577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BD8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B8C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D9C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C647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679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7690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593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844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6D6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EAE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D35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349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4D5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046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C21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E23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6351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05B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E670E8" w:rsidRPr="000615F0" w14:paraId="3D9B720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F102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A8B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1C17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6C5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745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81A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DB1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08B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1A45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AE41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D269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D44D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6E6D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28D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CF7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4862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A3A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C38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3706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E670E8" w:rsidRPr="000615F0" w14:paraId="0CB4D42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1B4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C1E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5FF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E76F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61F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BAE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D1FC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9B9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19F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6ED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F65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3AE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154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266D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F2F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0F7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25A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BE0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DE9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E670E8" w:rsidRPr="000615F0" w14:paraId="770FEF8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CD7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F88F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564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148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FBF6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E45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E42F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B6E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EA2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C17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595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066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997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C1D1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5911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CEC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940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C32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E4B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E670E8" w:rsidRPr="000615F0" w14:paraId="3C9FD45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54D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5EA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3E2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4D0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BC1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DB5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0C2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2BA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953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A753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0D4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F01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A25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041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521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59F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1CC4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766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DCC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E670E8" w:rsidRPr="000615F0" w14:paraId="77664E3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2B5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24E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92C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84F0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D2F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872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FAB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6F1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ACAE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7D7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C03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F7E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93A8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80CC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E71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1F6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8BC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50B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EC13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</w:tr>
      <w:tr w:rsidR="00E670E8" w:rsidRPr="000615F0" w14:paraId="4B40B5A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27C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CE4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F03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972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5A16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D75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B2F6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616A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FB9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772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A6C6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D0AA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F5A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532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1DA2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B4FE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538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8AE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E63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E670E8" w:rsidRPr="000615F0" w14:paraId="7EB5842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6DC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7CAD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E30D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476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506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D5E8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F36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DC3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0AA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C919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AAF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A3E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FA3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0C1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E9D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D69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7F0C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D0C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521F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E670E8" w:rsidRPr="000615F0" w14:paraId="00F0EA1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AE0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202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96B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1BB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F47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C75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109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D8AE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5F2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E39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D81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D786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1AA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A37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293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102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24C1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D38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586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E670E8" w:rsidRPr="000615F0" w14:paraId="38AC401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083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503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56F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AEA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53BC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314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C44E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CE6C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E405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791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DA0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2EF1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B46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C6F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6AE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E0C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CA2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2C22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FAA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1</w:t>
            </w:r>
          </w:p>
        </w:tc>
      </w:tr>
      <w:tr w:rsidR="00E670E8" w:rsidRPr="000615F0" w14:paraId="5886AAE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3CB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lastRenderedPageBreak/>
              <w:t>4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17D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8213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E54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CF9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F9D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45C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A443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7FFF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3AE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B82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053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CBB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3C5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4FB4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7D6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0C6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1DEF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4867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E670E8" w:rsidRPr="000615F0" w14:paraId="7F7B409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6C0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D4A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D1A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8F4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8D7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2CFB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712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6E1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613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7C49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EA0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292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957B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6039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537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10D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AAA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6A3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C418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2</w:t>
            </w:r>
          </w:p>
        </w:tc>
      </w:tr>
      <w:tr w:rsidR="00E670E8" w:rsidRPr="000615F0" w14:paraId="0777206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AE6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60B1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4F7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A86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4CC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DA4C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7FA4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868C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879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C43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719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880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66B3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CD32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E8B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EE2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B61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7F0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8A1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</w:tr>
      <w:tr w:rsidR="00E670E8" w:rsidRPr="000615F0" w14:paraId="665AFBB7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214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7C9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AB2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3A8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0F2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F8B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3DF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3D7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0E3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18B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934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F63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525F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E030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78B2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1F5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771F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B7E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34F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E670E8" w:rsidRPr="000615F0" w14:paraId="0A4AF1C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78B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E36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F288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371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30D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F94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BCA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2FE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70E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EEF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A13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15C3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B54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571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027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CBF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5C6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F9AF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9A7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9</w:t>
            </w:r>
          </w:p>
        </w:tc>
      </w:tr>
      <w:tr w:rsidR="00E670E8" w:rsidRPr="000615F0" w14:paraId="4180CBB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9EE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E60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D0C2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6FE2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189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85B4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231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B31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2D4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684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1D2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019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3A8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22C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BAD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D01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C88A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2FF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633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E670E8" w:rsidRPr="000615F0" w14:paraId="56A4B58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539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458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6CA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8E8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75F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4D4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5A8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132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004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732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95C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807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7A8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770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BBF8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F15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713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47E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F59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E670E8" w:rsidRPr="000615F0" w14:paraId="00F18EF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60F9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193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C39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7BA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750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C388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052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A93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6D4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48E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8FE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7CB3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BD3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16D8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378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104F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901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2D0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35C1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7</w:t>
            </w:r>
          </w:p>
        </w:tc>
      </w:tr>
      <w:tr w:rsidR="00E670E8" w:rsidRPr="000615F0" w14:paraId="447B0E77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575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D90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7D52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9B9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586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2DD3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D43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CDC2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61E2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0A1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14CD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DD1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F31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B8D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B1B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EDD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1451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408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DAA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224840D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6B8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16A2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28F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064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D26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507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021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C18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E28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A5F4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562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1E96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3E0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2C30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FC43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878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B42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DCC5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413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E670E8" w:rsidRPr="000615F0" w14:paraId="7FDC5D4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B653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7FB2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9E1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434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9F49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9EC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680F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DBC2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8D25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AB5E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0B4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CA0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090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18B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066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5D8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110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DCA6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BCE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E670E8" w:rsidRPr="000615F0" w14:paraId="6DAEF05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49C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790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E6E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F25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AE9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CD6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A0A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C3D9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4BA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843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FE0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06AC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CC6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832E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4D0D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D49B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191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57F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BCB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E670E8" w:rsidRPr="000615F0" w14:paraId="40747AA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715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AEA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88D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516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72B8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CC6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B305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AA7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C1C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BBE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BC0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610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66D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87B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C78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688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ABC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189A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B73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1</w:t>
            </w:r>
          </w:p>
        </w:tc>
      </w:tr>
      <w:tr w:rsidR="00E670E8" w:rsidRPr="000615F0" w14:paraId="4A7F268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1BB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6A4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3BE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E965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ABA3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76A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A61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773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7A7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F97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AA3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BCBA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FF38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F18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378D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0E7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915F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D4A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F99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</w:tr>
      <w:tr w:rsidR="00E670E8" w:rsidRPr="000615F0" w14:paraId="644DD86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6AB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150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A30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2A8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438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991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22D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C17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A8E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C4F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E4F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E0D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3C5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F93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86B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866A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7B3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24F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D95F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32932A8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3B4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E48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A48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7FF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6C7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FA6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42D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9E3F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B7F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A2C7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92A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9DD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075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B78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9F1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F2B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5A07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A384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D81A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52D22B4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233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3CF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E0D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8A8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263F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2C6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815C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7CD0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080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1E5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F929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83C5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FD55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8F8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7C4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93F6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319A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B17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26C5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1EC5D30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22F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75D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2E4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219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E09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D830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78B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A4B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24D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64F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7BFD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7D4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073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BFD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560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ED2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9EA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3E00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5FA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0615F0" w14:paraId="0808C61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EAB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BECE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BEDB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AC4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0AA6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6E0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0C3E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7AD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0F0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6B6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711A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CBD1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FB0A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94D4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5E5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4F0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A7F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394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99C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E670E8" w:rsidRPr="000615F0" w14:paraId="7B79B59A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513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82B9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C37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219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77D4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D52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FE6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6F03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A05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507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553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DBF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6BC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BA1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123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0BF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67A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66BD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40C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E670E8" w:rsidRPr="000615F0" w14:paraId="5D9F312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8DA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C3B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5802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2B35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6A94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819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AED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64F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1A8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357F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1870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4EBA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172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F98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32E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231C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D7C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F5F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AA3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E670E8" w:rsidRPr="000615F0" w14:paraId="7B13C47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CB9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996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BC01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52F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5CF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A08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277A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5F1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46A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E4B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1B8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5766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CD6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F91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9134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63B5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0B9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7A4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6A7E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E670E8" w:rsidRPr="000615F0" w14:paraId="7A8CB56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620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996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6A4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120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AF9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3C5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D70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039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B69B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2FD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498B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2E51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B89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762D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8148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9000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3A73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4026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C7C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4</w:t>
            </w:r>
          </w:p>
        </w:tc>
      </w:tr>
      <w:tr w:rsidR="00E670E8" w:rsidRPr="000615F0" w14:paraId="5D291ACA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94AA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1AE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8E9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122E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43AC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FB5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BFE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F9B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96B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FFD2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EAC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E28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15C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B32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DF05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99B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D7D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445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B36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E670E8" w:rsidRPr="000615F0" w14:paraId="27CA0F7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5AE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lastRenderedPageBreak/>
              <w:t>7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3562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D74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4AA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AF3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6C1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2C3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52BA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7A93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361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AA4A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B45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BA2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5FFF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862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BE0F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35F6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F677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19F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E670E8" w:rsidRPr="000615F0" w14:paraId="4375265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13BF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5B7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4AF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490C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247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FED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EC11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1AF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A552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27B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A53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B71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190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119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962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87B0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42F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B727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1FB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4</w:t>
            </w:r>
          </w:p>
        </w:tc>
      </w:tr>
      <w:tr w:rsidR="00E670E8" w:rsidRPr="000615F0" w14:paraId="0CDD2CA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C54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233C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A32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CE6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E99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8B7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432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E7F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109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E66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8D9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F9FC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0E0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452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DFD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B91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5E52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5B1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951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E670E8" w:rsidRPr="000615F0" w14:paraId="46EB195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718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1D17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C917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5BC5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7AA0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2A6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AACA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E84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8F41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936C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746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5B3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61B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D031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D3D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02EA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99D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E79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01ED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6</w:t>
            </w:r>
          </w:p>
        </w:tc>
      </w:tr>
      <w:tr w:rsidR="00E670E8" w:rsidRPr="000615F0" w14:paraId="0773724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7B0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6FA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D58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8A3F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7BD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AE2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B3EE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865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234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E44B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E33C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4842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F7F0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7F5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041C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954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BE0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C67C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6EDF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6</w:t>
            </w:r>
          </w:p>
        </w:tc>
      </w:tr>
      <w:tr w:rsidR="00E670E8" w:rsidRPr="000615F0" w14:paraId="767D00B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2B51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A74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7D67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A841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B4F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D7C0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B466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9741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701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AFE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0F24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C2A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3F4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67D7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77FB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C632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3D1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0D7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0DE4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6</w:t>
            </w:r>
          </w:p>
        </w:tc>
      </w:tr>
      <w:tr w:rsidR="00E670E8" w:rsidRPr="000615F0" w14:paraId="1807699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271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7C47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9E4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C9F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97B1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402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6B2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192D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BA6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495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CCB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7BE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9B5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C4F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0C0C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076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F13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81D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D05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6</w:t>
            </w:r>
          </w:p>
        </w:tc>
      </w:tr>
    </w:tbl>
    <w:p w14:paraId="6F6AB8A5" w14:textId="77777777" w:rsidR="00E670E8" w:rsidRDefault="00E670E8" w:rsidP="00E670E8"/>
    <w:p w14:paraId="6C3A7645" w14:textId="77777777" w:rsidR="00E670E8" w:rsidRDefault="00E670E8" w:rsidP="00E670E8"/>
    <w:p w14:paraId="19D8174D" w14:textId="77777777" w:rsidR="00E670E8" w:rsidRDefault="00E670E8" w:rsidP="00E670E8"/>
    <w:p w14:paraId="12029D8C" w14:textId="77777777" w:rsidR="00E670E8" w:rsidRDefault="00E670E8" w:rsidP="00E670E8"/>
    <w:p w14:paraId="0962BCA9" w14:textId="77777777" w:rsidR="00E670E8" w:rsidRDefault="00E670E8" w:rsidP="00E670E8"/>
    <w:p w14:paraId="2BEC46BC" w14:textId="77777777" w:rsidR="00E670E8" w:rsidRDefault="00E670E8" w:rsidP="00E670E8"/>
    <w:p w14:paraId="22625BA3" w14:textId="77777777" w:rsidR="00E670E8" w:rsidRDefault="00E670E8" w:rsidP="00E670E8"/>
    <w:p w14:paraId="32623EAD" w14:textId="77777777" w:rsidR="00E670E8" w:rsidRDefault="00E670E8" w:rsidP="00E670E8"/>
    <w:p w14:paraId="7E0B511B" w14:textId="77777777" w:rsidR="00E670E8" w:rsidRDefault="00E670E8" w:rsidP="00E670E8"/>
    <w:p w14:paraId="133365FB" w14:textId="77777777" w:rsidR="00E670E8" w:rsidRDefault="00E670E8" w:rsidP="00E670E8"/>
    <w:p w14:paraId="35DC1AB0" w14:textId="77777777" w:rsidR="00E670E8" w:rsidRDefault="00E670E8" w:rsidP="00E670E8"/>
    <w:p w14:paraId="57F896DF" w14:textId="77777777" w:rsidR="00E670E8" w:rsidRDefault="00E670E8" w:rsidP="00E670E8"/>
    <w:p w14:paraId="76C0C70B" w14:textId="77777777" w:rsidR="00E670E8" w:rsidRDefault="00E670E8" w:rsidP="00E670E8"/>
    <w:tbl>
      <w:tblPr>
        <w:tblW w:w="13111" w:type="dxa"/>
        <w:tblInd w:w="-142" w:type="dxa"/>
        <w:tblLook w:val="04A0" w:firstRow="1" w:lastRow="0" w:firstColumn="1" w:lastColumn="0" w:noHBand="0" w:noVBand="1"/>
      </w:tblPr>
      <w:tblGrid>
        <w:gridCol w:w="1161"/>
        <w:gridCol w:w="611"/>
        <w:gridCol w:w="611"/>
        <w:gridCol w:w="611"/>
        <w:gridCol w:w="611"/>
        <w:gridCol w:w="611"/>
        <w:gridCol w:w="611"/>
        <w:gridCol w:w="611"/>
        <w:gridCol w:w="611"/>
        <w:gridCol w:w="611"/>
        <w:gridCol w:w="711"/>
        <w:gridCol w:w="711"/>
        <w:gridCol w:w="711"/>
        <w:gridCol w:w="711"/>
        <w:gridCol w:w="711"/>
        <w:gridCol w:w="711"/>
        <w:gridCol w:w="711"/>
        <w:gridCol w:w="711"/>
        <w:gridCol w:w="763"/>
      </w:tblGrid>
      <w:tr w:rsidR="00E670E8" w:rsidRPr="00E62661" w14:paraId="2515A611" w14:textId="77777777" w:rsidTr="00946F27">
        <w:trPr>
          <w:trHeight w:val="300"/>
        </w:trPr>
        <w:tc>
          <w:tcPr>
            <w:tcW w:w="13111" w:type="dxa"/>
            <w:gridSpan w:val="1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A0EFA0" w14:textId="77777777" w:rsidR="00E670E8" w:rsidRPr="00E62661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Lampiran</w:t>
            </w:r>
            <w:r w:rsidRPr="00E44897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19.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ekap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 Skor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esponde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 </w:t>
            </w:r>
            <w:proofErr w:type="spellStart"/>
            <w:r w:rsidRPr="00E626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Variabel</w:t>
            </w:r>
            <w:proofErr w:type="spellEnd"/>
            <w:r w:rsidRPr="00E626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 </w:t>
            </w:r>
            <w:proofErr w:type="spellStart"/>
            <w:r w:rsidRPr="00E626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Stres</w:t>
            </w:r>
            <w:proofErr w:type="spellEnd"/>
            <w:r w:rsidRPr="00E626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 </w:t>
            </w:r>
            <w:proofErr w:type="spellStart"/>
            <w:r w:rsidRPr="00E626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erja</w:t>
            </w:r>
            <w:proofErr w:type="spellEnd"/>
            <w:r w:rsidRPr="00E6266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 (X2)</w:t>
            </w:r>
          </w:p>
        </w:tc>
      </w:tr>
      <w:tr w:rsidR="00E670E8" w:rsidRPr="00E62661" w14:paraId="65B1C040" w14:textId="77777777" w:rsidTr="00946F27">
        <w:trPr>
          <w:trHeight w:val="30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A90A4F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Responden</w:t>
            </w:r>
            <w:proofErr w:type="spellEnd"/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A1509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40BB3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004E6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71BC8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2FF304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900FD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60D68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B62ED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D410F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3EC0A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1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151CB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1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9EBA72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1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0796DE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D79D06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1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53C833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1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D839F3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D7EE11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2.17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78DCB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Total</w:t>
            </w:r>
          </w:p>
        </w:tc>
      </w:tr>
      <w:tr w:rsidR="00E670E8" w:rsidRPr="00E62661" w14:paraId="2EA9B98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93D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2DB2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EFA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DFB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A3AB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BC6B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234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6B8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57F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79E2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BEA1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102C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42E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BB8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6DB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8A2A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557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28F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AC5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</w:tr>
      <w:tr w:rsidR="00E670E8" w:rsidRPr="00E62661" w14:paraId="7A92D24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FE4F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069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BA2F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8C0D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9E3E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8BD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8EF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F1C9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91C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B018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76D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4CB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D26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ECD1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EE1D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9EF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34D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BD3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BC9A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0C3F91D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A78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D71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C6E5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13B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BAD1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C423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42E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3BE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C44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B5E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E411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3C5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C11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1BCA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E4A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C8F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277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9E5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195D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01A0A9E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A821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E04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343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D61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F44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0DB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15F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8F76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7F7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6E00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D0F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F8D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B35A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577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8EF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095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231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FA9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4DA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</w:tr>
      <w:tr w:rsidR="00E670E8" w:rsidRPr="00E62661" w14:paraId="6C72BE4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310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E16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CF9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ED3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A69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6EC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93A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32F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F34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F8D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365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411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D36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D85A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D4F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646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D9C9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E03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C4F1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8</w:t>
            </w:r>
          </w:p>
        </w:tc>
      </w:tr>
      <w:tr w:rsidR="00E670E8" w:rsidRPr="00E62661" w14:paraId="15BB76C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BA2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57F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341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DF1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5C0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5A8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3963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762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9E8F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C578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5B3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075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5072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F50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FBEE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B8F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ECD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707A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C61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769FABD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75BD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C55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180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0AC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F03E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681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2367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11C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B375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7E1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1AE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D4E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5B0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C1A6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D1C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C37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3BD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A05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6D9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4289CE9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FA9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B2F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F7E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9DC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A96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BD3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91BD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DB4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A42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C4E3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0B7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1BE2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7C9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1D2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2A8C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23D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300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F1A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934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18BBBFE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645C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09A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6F41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EEC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025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171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AE3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4A9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748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5562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7E9F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79E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A5BB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CA01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595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D7E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41B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7E30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E0A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6</w:t>
            </w:r>
          </w:p>
        </w:tc>
      </w:tr>
      <w:tr w:rsidR="00E670E8" w:rsidRPr="00E62661" w14:paraId="74D18BC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E7A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162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4D2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B31C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0D5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9BA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AE6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70D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557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01E4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5FA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824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F0C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E31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5814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C7C3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74A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CA4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2B6F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2FA19EC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C22A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AB7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986A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010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D82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3D5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533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F0F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305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F9E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EEAE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5CE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D819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052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51B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28A5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2200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42A2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2D4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41EDD01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646C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57F5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2A7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599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D0B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C19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D93A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6C6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2FC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606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C297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E956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5DF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726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52E9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A52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B3A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EA8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E2E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3</w:t>
            </w:r>
          </w:p>
        </w:tc>
      </w:tr>
      <w:tr w:rsidR="00E670E8" w:rsidRPr="00E62661" w14:paraId="4A27883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492C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F3A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6FD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F91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BBBE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466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F91C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7B2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89D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D311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0A7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7C90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7C2F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085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0C3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5671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0DDD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C081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FBC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3</w:t>
            </w:r>
          </w:p>
        </w:tc>
      </w:tr>
      <w:tr w:rsidR="00E670E8" w:rsidRPr="00E62661" w14:paraId="64B9C28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116E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9220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ADB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02E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15A8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B9D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24B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7CB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EA2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E34A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64D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30E8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122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07F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166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7E31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0DB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762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4F5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3</w:t>
            </w:r>
          </w:p>
        </w:tc>
      </w:tr>
      <w:tr w:rsidR="00E670E8" w:rsidRPr="00E62661" w14:paraId="034D4257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8B6A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4A1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53A4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8F1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C9C2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EFB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52E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F521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DF7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169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809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C8B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FEC9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511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6E2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DE5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D8C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D72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7F0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3</w:t>
            </w:r>
          </w:p>
        </w:tc>
      </w:tr>
      <w:tr w:rsidR="00E670E8" w:rsidRPr="00E62661" w14:paraId="534E9A1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6A5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CB07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983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3B0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6314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E28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45B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A865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FE9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076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0E2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F7B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E64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513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6D53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FC8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9FD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F9B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8C5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1</w:t>
            </w:r>
          </w:p>
        </w:tc>
      </w:tr>
      <w:tr w:rsidR="00E670E8" w:rsidRPr="00E62661" w14:paraId="64B3B66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A32C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BE9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96C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DE3C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753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887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3A3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A09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FA09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0FA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36A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61E5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7453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7967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334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189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644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08D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FE2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4088DCA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A5FA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413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D8D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060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205C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567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1FD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F3B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A18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69BC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244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354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08F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844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947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9B7C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BB5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BD8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FF5E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7905F81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6E9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9FCF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991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D8D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8D27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FF1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EEC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399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6B91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8C0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225A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BFA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035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AED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3FD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013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2646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35B8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A16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</w:tr>
      <w:tr w:rsidR="00E670E8" w:rsidRPr="00E62661" w14:paraId="54F46EE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B50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445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C76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B15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937A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9A3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663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A369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C01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2D8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D26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873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675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8BC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052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B4A8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6D9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900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9EC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</w:tr>
      <w:tr w:rsidR="00E670E8" w:rsidRPr="00E62661" w14:paraId="081640F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0B1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E8E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608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0BC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983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DF9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9CB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A9D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EC9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FC9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D6A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8F4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B569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65B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BDD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FFB4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70F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2241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00F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9</w:t>
            </w:r>
          </w:p>
        </w:tc>
      </w:tr>
      <w:tr w:rsidR="00E670E8" w:rsidRPr="00E62661" w14:paraId="1DCFB3B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6BA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CE7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83FB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0D22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BF6D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A79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0BE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4A9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945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D06E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E38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DB1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241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790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0EF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F16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F372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3775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6D4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</w:tr>
      <w:tr w:rsidR="00E670E8" w:rsidRPr="00E62661" w14:paraId="3B62613A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EDB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lastRenderedPageBreak/>
              <w:t>2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616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BEF2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21B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D85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5E8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DCE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4AD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3C55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61B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8C5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8AC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ACF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796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7AF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D4E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6E3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FAB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17FD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</w:tr>
      <w:tr w:rsidR="00E670E8" w:rsidRPr="00E62661" w14:paraId="2B2B9867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8CD4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8FE0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54FF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8B9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AD5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CF4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EE92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21CF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EB7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EE2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AF52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B4E4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7D3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EA6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23A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C91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2E39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253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7A1E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E670E8" w:rsidRPr="00E62661" w14:paraId="0073A2B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26D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754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DCE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D8C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5D0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3E0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95F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CD8E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975C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809B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8A05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C30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B512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488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EC5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A8D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C5E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09A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E6CD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5CDA30B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6427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180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B20F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B75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103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F85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0A5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A66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133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50B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D2A2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64F1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4FF0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9331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A015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2A72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415C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4687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913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5</w:t>
            </w:r>
          </w:p>
        </w:tc>
      </w:tr>
      <w:tr w:rsidR="00E670E8" w:rsidRPr="00E62661" w14:paraId="04328E5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C87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988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482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BFC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BFD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0A1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EA10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3703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5BBF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7AF9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91A8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BE75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5D7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2A7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4A2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D17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C28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6DB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053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6</w:t>
            </w:r>
          </w:p>
        </w:tc>
      </w:tr>
      <w:tr w:rsidR="00E670E8" w:rsidRPr="00E62661" w14:paraId="5ED3800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C58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A9A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387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BE78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EE8F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CE0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B212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471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F61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EE3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DC5E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E34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460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6A1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43E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BA9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36C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49DA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FCB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1</w:t>
            </w:r>
          </w:p>
        </w:tc>
      </w:tr>
      <w:tr w:rsidR="00E670E8" w:rsidRPr="00E62661" w14:paraId="08B3147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45D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C445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7B2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9D8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BD1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6C01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43D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6D7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6BA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ACC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1C5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4C8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08E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5DCB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226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D7F3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61E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42D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82D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1</w:t>
            </w:r>
          </w:p>
        </w:tc>
      </w:tr>
      <w:tr w:rsidR="00E670E8" w:rsidRPr="00E62661" w14:paraId="764BE0B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44A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D0E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16B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572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6F18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C6C1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B49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483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203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A5B4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C24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D88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734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8C0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612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7941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A4D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3FC9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E8F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379ADD1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907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062A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56D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3D4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5CF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33D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9737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FAC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284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503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16C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6088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2B3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D9F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977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F1B5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9F3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586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C13A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40AD566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072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B4C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0EB8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8C8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165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C50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632E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C72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2F81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3A6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7B5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D16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629A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912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5F9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727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F3B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D7C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25E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9</w:t>
            </w:r>
          </w:p>
        </w:tc>
      </w:tr>
      <w:tr w:rsidR="00E670E8" w:rsidRPr="00E62661" w14:paraId="1744F03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7B7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3E7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10C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C5D7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B6FD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F10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FC12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286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655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A50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C26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1E5E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D57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FD9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E00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54A2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B4B8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C85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13A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9</w:t>
            </w:r>
          </w:p>
        </w:tc>
      </w:tr>
      <w:tr w:rsidR="00E670E8" w:rsidRPr="00E62661" w14:paraId="27F78C3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041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A80B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956B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030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7E0A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1C1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4C7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9B7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E474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0A9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1329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DAF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C591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31A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E3C2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782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782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F2C5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572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9</w:t>
            </w:r>
          </w:p>
        </w:tc>
      </w:tr>
      <w:tr w:rsidR="00E670E8" w:rsidRPr="00E62661" w14:paraId="5DEC04F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B2A4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0E3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188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919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541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4EE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D33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359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5CFB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DB0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82B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651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229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1A78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47F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162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817A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12C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2DCC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9</w:t>
            </w:r>
          </w:p>
        </w:tc>
      </w:tr>
      <w:tr w:rsidR="00E670E8" w:rsidRPr="00E62661" w14:paraId="74E8481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7A0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2B84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576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DE7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078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1545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E40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EFA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877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5A13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781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AD5A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448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143D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43C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10B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1D8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6AE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F6C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9</w:t>
            </w:r>
          </w:p>
        </w:tc>
      </w:tr>
      <w:tr w:rsidR="00E670E8" w:rsidRPr="00E62661" w14:paraId="260486C7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24B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1DA7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703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CA5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369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F7E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272C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980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C29E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03D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785F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A88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A471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6FD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5FD6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7C7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F7EA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BA17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D49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6BBB190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343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603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4D9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6B0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603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DCF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B16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E14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722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22E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1A9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4B5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56D3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ACD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B419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EEE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D19B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0BE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57E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0F23F88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D21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A14A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7CBA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D60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7030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B76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E53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54DA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FD1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649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F11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150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556D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20A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B85C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86A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CD5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4CA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1068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11C2F8BA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32A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196C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250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829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DDE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951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C7BC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6278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7983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79A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73C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56A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344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E33E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ADB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36D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F5F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FBA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BC6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046D204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CA4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C89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7D3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C7FC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EB2C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E8D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6ED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16A9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415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BE4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7282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D544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669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FBCA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4F95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E01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1F5A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8AFA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759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4B4EEBA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B57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697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25A4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DB7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37A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1147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A34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DF41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9D0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F575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59B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995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C9C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1EC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81A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B87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9ECA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985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087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8</w:t>
            </w:r>
          </w:p>
        </w:tc>
      </w:tr>
      <w:tr w:rsidR="00E670E8" w:rsidRPr="00E62661" w14:paraId="1576842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3FF5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6E4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54C0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310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5065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0B2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5B7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F93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DA28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108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A79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F99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2FAF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24C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3F0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B30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2ED8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FB7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91AC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</w:tr>
      <w:tr w:rsidR="00E670E8" w:rsidRPr="00E62661" w14:paraId="5CFE162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8262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D890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EB4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18FC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648B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FA8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ABE2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D5A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2B7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6DF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6166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592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058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81F8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E36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2044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A9FB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ED2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CC4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1</w:t>
            </w:r>
          </w:p>
        </w:tc>
      </w:tr>
      <w:tr w:rsidR="00E670E8" w:rsidRPr="00E62661" w14:paraId="7091A1C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43B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3D71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0422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600F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F21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AC0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6E8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AE2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FFF7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7D3D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5C8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B4D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F00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AFCB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DA6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D51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7576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0B38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51D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1</w:t>
            </w:r>
          </w:p>
        </w:tc>
      </w:tr>
      <w:tr w:rsidR="00E670E8" w:rsidRPr="00E62661" w14:paraId="012B3CF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79D1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260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B9C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5E2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ED5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638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251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7F2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242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54B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B5F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809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44A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CCC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492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8F4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E6F8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842D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8F4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</w:tr>
      <w:tr w:rsidR="00E670E8" w:rsidRPr="00E62661" w14:paraId="24776FF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D89F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lastRenderedPageBreak/>
              <w:t>4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3C8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EFD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6DD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555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B557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AF58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9E5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704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64E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124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3B6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9A5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FB8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B64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AB3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8EA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CA6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3E2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</w:tr>
      <w:tr w:rsidR="00E670E8" w:rsidRPr="00E62661" w14:paraId="57E593C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E9B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4A3C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D2A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26B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01A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9FC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783A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23F1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B09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FE44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538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3B1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C23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469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C301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CD6F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0877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8EA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C9C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2</w:t>
            </w:r>
          </w:p>
        </w:tc>
      </w:tr>
      <w:tr w:rsidR="00E670E8" w:rsidRPr="00E62661" w14:paraId="62ACEE1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26C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8F0A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4BFB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C68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A96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863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02F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9F8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6FE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6E4D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67C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C63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FF7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7CC6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A5B2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87E3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E54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9FF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6A0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E62661" w14:paraId="6DC0399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7E6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231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B87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E3D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CD1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FFF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2B9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996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0CF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C91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81E3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B2D8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E1A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DD89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AB7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D4F5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A23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4F1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F208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4</w:t>
            </w:r>
          </w:p>
        </w:tc>
      </w:tr>
      <w:tr w:rsidR="00E670E8" w:rsidRPr="00E62661" w14:paraId="422CB67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DCE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0F8C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40AF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654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806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C77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779E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CF9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A2E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57EA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926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EDDA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8FD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017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1FD4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DA0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59D1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903B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FE3A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2</w:t>
            </w:r>
          </w:p>
        </w:tc>
      </w:tr>
      <w:tr w:rsidR="00E670E8" w:rsidRPr="00E62661" w14:paraId="200E670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19D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054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63D6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E21D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5CA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328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2DD5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171A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1C5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26B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100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18C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194F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D95D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A0A1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2A61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9C8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C8BD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CC42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</w:tr>
      <w:tr w:rsidR="00E670E8" w:rsidRPr="00E62661" w14:paraId="3161A53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38D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FE6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DC6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095B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D69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EA8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FD7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DDB8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C3E6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21C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CFDD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4011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BC3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78E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B67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A34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878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A86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FF33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4</w:t>
            </w:r>
          </w:p>
        </w:tc>
      </w:tr>
      <w:tr w:rsidR="00E670E8" w:rsidRPr="00E62661" w14:paraId="12F87E4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C50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736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BF3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EF98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844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831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218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F77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9A7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0E9B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2A0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13B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1B2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A7A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02D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C4CC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A51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0E15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1A58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4</w:t>
            </w:r>
          </w:p>
        </w:tc>
      </w:tr>
      <w:tr w:rsidR="00E670E8" w:rsidRPr="00E62661" w14:paraId="713FD8A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1D0F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9BB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F5E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6FC2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55D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F73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FE65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5ACA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DF4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6F37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767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37E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687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B5D8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0AC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974B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05A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59F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A71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312D5D5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7BC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8B86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6F8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098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B9C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CF4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0E0F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2D2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AD42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8D6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6BE4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FA4B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E7C9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E4F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30C0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1A18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F17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356F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BF9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7B79DD1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24C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D67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AB9C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6374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452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8F8C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CC4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FFDE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C0F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9F07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AF3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8C36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C8FC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54EF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41D8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C65F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033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7667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3A4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2399556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313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8506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0B7E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D41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6CD1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705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472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B5D8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0532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28E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CF4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44E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9689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DAC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CDC6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082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B917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84C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3AA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6111B28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EDE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640C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ED5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EC6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BCF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9D7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13C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7DD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AF9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25B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A412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19B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F26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33B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1814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9D5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576F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105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11C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121DB1A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9D1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2CE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A886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0043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E137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E58A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C125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8E11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ED8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5E2A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5D7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0A1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2442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E86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29A1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EDB2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AE6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8DD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5DB5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</w:tr>
      <w:tr w:rsidR="00E670E8" w:rsidRPr="00E62661" w14:paraId="1141025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4AA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0A89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1279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97B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AFE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147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6B51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D39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3655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301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C28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9323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9653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CD0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4E58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6F9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B0A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E575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9CE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8</w:t>
            </w:r>
          </w:p>
        </w:tc>
      </w:tr>
      <w:tr w:rsidR="00E670E8" w:rsidRPr="00E62661" w14:paraId="77ECF60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2D3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7ED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B1A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C2B2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067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3651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B111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B1CA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44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DC8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79F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CCB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52A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72A8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737C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403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4F5C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559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0731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</w:tr>
      <w:tr w:rsidR="00E670E8" w:rsidRPr="00E62661" w14:paraId="1F65C56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64F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FAAA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1C86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17F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007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1F9E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C4D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D12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3855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E4CE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99A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0C23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83F5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34B7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20F8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ABA4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A43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577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22B5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</w:tr>
      <w:tr w:rsidR="00E670E8" w:rsidRPr="00E62661" w14:paraId="23B650F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3ED7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9EC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7ED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FC7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B16E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A6F7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2F0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E7D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CC7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8D51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37D7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11B5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3B68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DF0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48CD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D37A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BF5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AE8B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FB74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1E826D0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C11F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9A6C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F80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3AD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6325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7166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2D6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9C2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CC5B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93FB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F1C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55D8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195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F95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61C7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EEE0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E697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1F6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FD2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6475998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C62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330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308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734F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8A4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547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877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9FA3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1DBB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5CD7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963D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72B4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53C2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0B44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1C0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754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749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28F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C5C1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4D8A195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07CB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DE8D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AC1A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3B7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74E9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DA5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471F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4A88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346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A19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DDDD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361C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C159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5486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8602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CA65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6DF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088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02B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14EFC92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A32B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834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E32E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45EB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2DAF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7F87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313C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A24D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40F6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F4D8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D80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2BC4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E6D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0235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92E2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B7A2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B40E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4CF7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870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7817B6E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42D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E66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359A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2BB5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B20C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5300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0968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B50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ECC3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DA91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C669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79DB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A7BE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021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83A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A14A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63FA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5ABD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EF2D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1</w:t>
            </w:r>
          </w:p>
        </w:tc>
      </w:tr>
      <w:tr w:rsidR="00E670E8" w:rsidRPr="00E62661" w14:paraId="4429D40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021E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20D2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FC11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FC8C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74FD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DDB9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F1C4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DC95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28CE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4B3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C266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982E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F90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26A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B584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76B2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751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6FE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BA01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6F557EC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898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lastRenderedPageBreak/>
              <w:t>7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2B69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3A19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BC6F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C13A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98F3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7B2E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823A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CE40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403D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4CE5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BA0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C419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C87D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3D1A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E63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3FC8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AD4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070D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5E30FEC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EA67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4E00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21F6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B0C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8AE4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2BD3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20EF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5231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F67B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AD33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4AE0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446D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E5DD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3536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477A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E3F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6586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94C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D18E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E670E8" w:rsidRPr="00E62661" w14:paraId="158596C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A0BB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0C1B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3D5C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D26C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4B6C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56D2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A32A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74D8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5E18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9B5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E6E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098F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987C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A0E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FA7E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82C8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1A7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7BC5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168F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0389187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5A36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AD48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9042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151B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7C10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404B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52FD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99C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3FB5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CF89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8979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D19B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00D0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0519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78A8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9B05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DB60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D9AB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431D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7BCC11C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D584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FEEE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D420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BCB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0CB3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FE4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3A9F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B632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6EE5C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3258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45BE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58F6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BDD0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C2C1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5400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74C0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C747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C135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E562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42FB737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3B43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5C4F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17ABE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E843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23C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1CF1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1839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1E51D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F5849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ABEB1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23B6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ECE7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38D7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6C6BA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2A5E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3BB6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93DA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F045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63AD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E670E8" w:rsidRPr="00E62661" w14:paraId="61A2ADA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A5D2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4535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F31D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6CB4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1776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D7F3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5EC3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4039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BDE74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1CCFF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25012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678B6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1C47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B0E15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7F0FB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48D40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B8F57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6D433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768F8" w14:textId="77777777" w:rsidR="00E670E8" w:rsidRPr="000615F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615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</w:tbl>
    <w:p w14:paraId="38ED15BF" w14:textId="77777777" w:rsidR="00E670E8" w:rsidRDefault="00E670E8" w:rsidP="00E670E8"/>
    <w:p w14:paraId="7A6802B2" w14:textId="77777777" w:rsidR="00E670E8" w:rsidRDefault="00E670E8" w:rsidP="00E670E8"/>
    <w:p w14:paraId="033C5D5B" w14:textId="77777777" w:rsidR="00E670E8" w:rsidRDefault="00E670E8" w:rsidP="00E670E8"/>
    <w:p w14:paraId="3DD614BF" w14:textId="77777777" w:rsidR="00E670E8" w:rsidRDefault="00E670E8" w:rsidP="00E670E8"/>
    <w:p w14:paraId="58E6AF11" w14:textId="77777777" w:rsidR="00E670E8" w:rsidRDefault="00E670E8" w:rsidP="00E670E8"/>
    <w:p w14:paraId="24D6FB31" w14:textId="77777777" w:rsidR="00E670E8" w:rsidRDefault="00E670E8" w:rsidP="00E670E8"/>
    <w:p w14:paraId="666F3C5F" w14:textId="77777777" w:rsidR="00E670E8" w:rsidRDefault="00E670E8" w:rsidP="00E670E8"/>
    <w:p w14:paraId="546C03D8" w14:textId="77777777" w:rsidR="00E670E8" w:rsidRDefault="00E670E8" w:rsidP="00E670E8"/>
    <w:p w14:paraId="4EDC4E8F" w14:textId="77777777" w:rsidR="00E670E8" w:rsidRDefault="00E670E8" w:rsidP="00E670E8"/>
    <w:p w14:paraId="74BE9CA9" w14:textId="77777777" w:rsidR="00E670E8" w:rsidRDefault="00E670E8" w:rsidP="00E670E8"/>
    <w:p w14:paraId="4F8D01FE" w14:textId="77777777" w:rsidR="00E670E8" w:rsidRDefault="00E670E8" w:rsidP="00E670E8"/>
    <w:p w14:paraId="6F925E30" w14:textId="77777777" w:rsidR="00E670E8" w:rsidRDefault="00E670E8" w:rsidP="00E670E8"/>
    <w:p w14:paraId="5D344D60" w14:textId="77777777" w:rsidR="00E670E8" w:rsidRDefault="00E670E8" w:rsidP="00E670E8"/>
    <w:tbl>
      <w:tblPr>
        <w:tblW w:w="13352" w:type="dxa"/>
        <w:tblInd w:w="-284" w:type="dxa"/>
        <w:tblLook w:val="04A0" w:firstRow="1" w:lastRow="0" w:firstColumn="1" w:lastColumn="0" w:noHBand="0" w:noVBand="1"/>
      </w:tblPr>
      <w:tblGrid>
        <w:gridCol w:w="1161"/>
        <w:gridCol w:w="611"/>
        <w:gridCol w:w="611"/>
        <w:gridCol w:w="611"/>
        <w:gridCol w:w="611"/>
        <w:gridCol w:w="611"/>
        <w:gridCol w:w="611"/>
        <w:gridCol w:w="611"/>
        <w:gridCol w:w="611"/>
        <w:gridCol w:w="684"/>
        <w:gridCol w:w="805"/>
        <w:gridCol w:w="790"/>
        <w:gridCol w:w="711"/>
        <w:gridCol w:w="711"/>
        <w:gridCol w:w="711"/>
        <w:gridCol w:w="711"/>
        <w:gridCol w:w="711"/>
        <w:gridCol w:w="711"/>
        <w:gridCol w:w="758"/>
      </w:tblGrid>
      <w:tr w:rsidR="00E670E8" w:rsidRPr="00FA4B2F" w14:paraId="3C54855C" w14:textId="77777777" w:rsidTr="00946F27">
        <w:trPr>
          <w:trHeight w:val="300"/>
        </w:trPr>
        <w:tc>
          <w:tcPr>
            <w:tcW w:w="13352" w:type="dxa"/>
            <w:gridSpan w:val="1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89321E" w14:textId="77777777" w:rsidR="00E670E8" w:rsidRPr="00FA4B2F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Lampiran</w:t>
            </w:r>
            <w:r w:rsidRPr="00E44897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20.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ekap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 Skor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Responde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 </w:t>
            </w:r>
            <w:proofErr w:type="spellStart"/>
            <w:r w:rsidRPr="00FA4B2F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Variabel</w:t>
            </w:r>
            <w:proofErr w:type="spellEnd"/>
            <w:r w:rsidRPr="00FA4B2F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 </w:t>
            </w:r>
            <w:proofErr w:type="spellStart"/>
            <w:r w:rsidRPr="00FA4B2F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onflik</w:t>
            </w:r>
            <w:proofErr w:type="spellEnd"/>
            <w:r w:rsidRPr="00FA4B2F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 </w:t>
            </w:r>
            <w:proofErr w:type="spellStart"/>
            <w:r w:rsidRPr="00FA4B2F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>Kerja</w:t>
            </w:r>
            <w:proofErr w:type="spellEnd"/>
            <w:r w:rsidRPr="00FA4B2F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ID"/>
              </w:rPr>
              <w:t xml:space="preserve"> (X3)</w:t>
            </w:r>
          </w:p>
        </w:tc>
      </w:tr>
      <w:tr w:rsidR="00E670E8" w:rsidRPr="00A13F6D" w14:paraId="45338447" w14:textId="77777777" w:rsidTr="00946F27">
        <w:trPr>
          <w:trHeight w:val="30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18CF9C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proofErr w:type="spellStart"/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Responden</w:t>
            </w:r>
            <w:proofErr w:type="spellEnd"/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858367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B2D686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80A87E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70CEFB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654A21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7DBDE3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8E8E03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8EE579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8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AA37C9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9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CEECDC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0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058EB8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E4FDE7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916B8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7B699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3255AB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B15526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C0811C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7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C9F455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Total</w:t>
            </w:r>
          </w:p>
        </w:tc>
      </w:tr>
      <w:tr w:rsidR="00E670E8" w:rsidRPr="00A13F6D" w14:paraId="4D1B122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66C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46E0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F124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D56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7BB9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4E02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836E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DE8C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7ACA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7496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7B9E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2AEE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C966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1E58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E267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630D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D90B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65F3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F1EB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0530CCFA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32AD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E81E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B071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BB45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2DDF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A8E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0CDB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1185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F64D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BB45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3391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1F10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7C8C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E0EC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8A5C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CAED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B548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5BBC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1456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400F028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441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76B4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C355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68E8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61E0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A64E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DEFE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824D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9217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6C82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835F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A088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558A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6574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E43F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2FF8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2985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C275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D07B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71E58A4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FD9B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02CE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86C1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6BE8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973D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E4E6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3C2C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5219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6860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FC0A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DF2D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958A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BBE6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3B82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BA48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2AC8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16B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FE09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6ED2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1C972587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7733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C6E6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3782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6104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AEA3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79D2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4362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E92B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E7B5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FDB0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199F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D7CF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EF0F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EC4D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1494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55AA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45A9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33D9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EF70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8</w:t>
            </w:r>
          </w:p>
        </w:tc>
      </w:tr>
      <w:tr w:rsidR="00E670E8" w:rsidRPr="00A13F6D" w14:paraId="2116076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7740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BDF8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C135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ED8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E5BE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7E7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004B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16F5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84EE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854C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9341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0B32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65DD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B36E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548E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AA6B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AFB2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0AE0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10D4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49C38EE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6A1E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E108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DF82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668A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CE9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B4CF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4FAE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A087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4C54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035A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6A50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6C0B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BE08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28AA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D945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1850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873A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A4E1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1F86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</w:tr>
      <w:tr w:rsidR="00E670E8" w:rsidRPr="00A13F6D" w14:paraId="351E02E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D83E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98B1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A7D8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E5B0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774E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CE62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692B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7CF9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4EFB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E027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29DF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4340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BC14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2ECD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45CA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3523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55F1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D08A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1198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1165B52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11E5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50C8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F521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E1B0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F6B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1D88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CC4B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30B6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A2CF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AD2F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B840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3D80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3713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A26D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FD46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3466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0F45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9E74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9469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8</w:t>
            </w:r>
          </w:p>
        </w:tc>
      </w:tr>
      <w:tr w:rsidR="00E670E8" w:rsidRPr="00A13F6D" w14:paraId="2E4AB1E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31F5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515D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44B9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4182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F4A2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CF75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A76E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0B77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B1C8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17D9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D00D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7492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D097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221C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7BF9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CEE7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484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34AB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748A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8</w:t>
            </w:r>
          </w:p>
        </w:tc>
      </w:tr>
      <w:tr w:rsidR="00E670E8" w:rsidRPr="00A13F6D" w14:paraId="27B51D5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74A6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E0B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5CBB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61F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A6C5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A521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B2C9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9A11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52D0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DE25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16B2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812C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4455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3E7A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BBAF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0EE9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D4A8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00D2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6812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</w:tr>
      <w:tr w:rsidR="00E670E8" w:rsidRPr="00A13F6D" w14:paraId="5A58439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375B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8930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E26D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442F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A078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F7A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C528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7033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3770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B034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A185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5392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F05D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0773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ACFA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CFC8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FBB9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CDB8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DFEE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6638132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71FF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18A6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7D5E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4FC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C2F1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82CB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8903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28EF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3578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26A2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F41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7CB8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7131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443A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53A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DB49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6E45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2E0C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71AB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3968EEB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4908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8283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C664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D966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ECB1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353D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3D7B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6557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906C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6C12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C2D5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3287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4EF6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0C11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B9F0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111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3122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B168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B84F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1379252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ACD6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6C9F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F425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0676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CDBC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81B9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72F7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4F09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F0DE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5151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7A3E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66D8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5249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8BBE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E202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3723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0CAB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CE30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E97F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0A37AA0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2AF5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C9D1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2DC4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8C1A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99F7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7B83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2752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590D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1837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DF28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F089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8EB2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3469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8B51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8659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EF03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2EA4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1FC9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3BDD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029208B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32AE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1E7F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DA95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6D6B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8B97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116C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2A6E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8EB7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F0E0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9E07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3F48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83EE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1DA6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40A3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7C7C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8E0B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071E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EFDC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A274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045AA62A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43AB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DD5E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3D1B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1284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4157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8945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F3E6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9876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C44A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3548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F657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346C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F89B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27B7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712C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7CC3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0FEE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F462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3DB8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4C6CB4A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548F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DE06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7E9F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6F13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0679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3679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B0F1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E8E0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C07A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F3CD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E828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3A27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C3BA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9EEF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0ECB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52B4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A08A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9C70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6314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5</w:t>
            </w:r>
          </w:p>
        </w:tc>
      </w:tr>
      <w:tr w:rsidR="00E670E8" w:rsidRPr="00A13F6D" w14:paraId="2C2E0ED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A3D8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686D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F74B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D860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C2DB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17CA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8BF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BEC9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F13D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8526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D2D1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729F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0B59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2BCF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9280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1609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38F1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475F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D4E3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5</w:t>
            </w:r>
          </w:p>
        </w:tc>
      </w:tr>
      <w:tr w:rsidR="00E670E8" w:rsidRPr="00A13F6D" w14:paraId="13D73F5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B06F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6536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A2FA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3952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CDC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4EE1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F528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D10D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B796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DE6F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3986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AAA9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04B4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417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041D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9C7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E5B7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79CF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D036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</w:tr>
      <w:tr w:rsidR="00E670E8" w:rsidRPr="00A13F6D" w14:paraId="5867B75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5885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BE04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89F0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973B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9C2D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5BB1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7C95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3A98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A9BB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4C46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E6B3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5179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6F58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6885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A8B2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99E4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8EED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F960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B88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</w:tr>
      <w:tr w:rsidR="00E670E8" w:rsidRPr="00A13F6D" w14:paraId="729BFF1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0D98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lastRenderedPageBreak/>
              <w:t>2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5B28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E145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F5C1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DD72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4788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04F5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1CD2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8ECC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02EF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674B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7CEF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CC98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D19E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7EAD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A1DB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2D1D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A0A1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0EE8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</w:tr>
      <w:tr w:rsidR="00E670E8" w:rsidRPr="00A13F6D" w14:paraId="360CB80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6293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6FED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A4C6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0DE6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12C5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E3F4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D3E9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6CD2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8D7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BCDC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30D6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64A1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613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BB9D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5495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B7F7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527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4B4D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9841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3</w:t>
            </w:r>
          </w:p>
        </w:tc>
      </w:tr>
      <w:tr w:rsidR="00E670E8" w:rsidRPr="00A13F6D" w14:paraId="2ABFDCC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DA65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286F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13A4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6841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7858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A9E4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7DF6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1DCF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7B1B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8E71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50BC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1CF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6EA0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D755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AB60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5682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9A31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1A98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17E8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7</w:t>
            </w:r>
          </w:p>
        </w:tc>
      </w:tr>
      <w:tr w:rsidR="00E670E8" w:rsidRPr="00A13F6D" w14:paraId="1B522EA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4BE8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E999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6E71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BF76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018E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7CC2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0C30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68D8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F5CE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C48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D4C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DC4E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83F8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9841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E529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2F63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D99B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FD31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29EC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9</w:t>
            </w:r>
          </w:p>
        </w:tc>
      </w:tr>
      <w:tr w:rsidR="00E670E8" w:rsidRPr="00A13F6D" w14:paraId="02A7A6E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5A2C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17BE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B838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1520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549D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E686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883E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8DCC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AB06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E781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31E2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845F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0C40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C722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4B5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DC10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2CC1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C37B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24B8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4</w:t>
            </w:r>
          </w:p>
        </w:tc>
      </w:tr>
      <w:tr w:rsidR="00E670E8" w:rsidRPr="00A13F6D" w14:paraId="41EE251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9A1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12DC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621E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F895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5849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C332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23B2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4150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8A00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FF7E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5785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64FF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7611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4BAC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F0DB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CC9C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634B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0D3E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F12B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2</w:t>
            </w:r>
          </w:p>
        </w:tc>
      </w:tr>
      <w:tr w:rsidR="00E670E8" w:rsidRPr="00A13F6D" w14:paraId="4DDD7DD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0B9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3395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B864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C7E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94ED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274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60A7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C8F3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DE60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D655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6990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A294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EE41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1D30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A5B2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7172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FC09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BDB5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954F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2</w:t>
            </w:r>
          </w:p>
        </w:tc>
      </w:tr>
      <w:tr w:rsidR="00E670E8" w:rsidRPr="00A13F6D" w14:paraId="7A379BC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0B5F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15B9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34C5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40D4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D4F2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3660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D53E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7FA4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9C60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E7F2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2387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D19F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96E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5A07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9620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353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2951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E7FE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E888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78A3188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0C0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CE4E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6DAA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ECC8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90FB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BB91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78A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2F63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B74B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A66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1E9E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6B10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1A12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F04B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4D43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F40B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27F6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F555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A7F5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3AEF6A5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18FB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27B9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C97E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CC51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228C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3F65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E7EE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69A1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3279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2E2F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AC5A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C4A1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237D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4AF0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CB3A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417E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4FE4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B1CE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12F4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</w:tr>
      <w:tr w:rsidR="00E670E8" w:rsidRPr="00A13F6D" w14:paraId="2A7A55F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F8A9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557F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B872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CAB7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B25A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0A30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B2D3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18EF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73FC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5794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B3C9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F45F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CE76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65B3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6567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045B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F243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D4EA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F8CD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</w:tr>
      <w:tr w:rsidR="00E670E8" w:rsidRPr="00A13F6D" w14:paraId="675BB66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1B4D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42F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3961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2CE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9EFC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0ABA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5803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42B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A5FB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680A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1DDE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AEE5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5558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E9CB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F0AB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C1B4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0319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C294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963F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</w:tr>
      <w:tr w:rsidR="00E670E8" w:rsidRPr="00A13F6D" w14:paraId="0F7EEFC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2049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7911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4FC1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7B9B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BDC7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5DCA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E020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1865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B745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C464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06BC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4942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47F9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FEBD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7A07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3339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F239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420E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E423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</w:tr>
      <w:tr w:rsidR="00E670E8" w:rsidRPr="00A13F6D" w14:paraId="12EA285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271A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FCA6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468A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F679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704E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39FA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FC68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0A14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8186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C172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226B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4F12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399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E7F5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7F33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9567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7383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4BB8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9DA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</w:tr>
      <w:tr w:rsidR="00E670E8" w:rsidRPr="00A13F6D" w14:paraId="31867A2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9E77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2C9D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5A9E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4AFC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763F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2E74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056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EA62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9C52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D012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1C71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F0D8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7B86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A53F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4BB1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A6BA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18B2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4907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706A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7</w:t>
            </w:r>
          </w:p>
        </w:tc>
      </w:tr>
      <w:tr w:rsidR="00E670E8" w:rsidRPr="00A13F6D" w14:paraId="17035EF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8E2F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7EB6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FC2A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BB63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A609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8E11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1085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93C7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21CD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93BF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F81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918B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65C0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65FA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13A7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D30D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8604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192D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C7F7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6</w:t>
            </w:r>
          </w:p>
        </w:tc>
      </w:tr>
      <w:tr w:rsidR="00E670E8" w:rsidRPr="00A13F6D" w14:paraId="2AB2744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DDB1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A697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C633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78AF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B69A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19E9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DB5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FE89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9F56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7DAB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D785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F6D3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E94C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D708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3B32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CC89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8389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F329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3FCB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6</w:t>
            </w:r>
          </w:p>
        </w:tc>
      </w:tr>
      <w:tr w:rsidR="00E670E8" w:rsidRPr="00A13F6D" w14:paraId="30D0E4C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3E7C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F1C7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438B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1318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6E3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C306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A01A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DADB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E4E1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60D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ACA2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B268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2888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D4BD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3169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5EA5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B8C0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8D25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B65E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6</w:t>
            </w:r>
          </w:p>
        </w:tc>
      </w:tr>
      <w:tr w:rsidR="00E670E8" w:rsidRPr="00A13F6D" w14:paraId="3B9772A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6417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99C5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06F7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1976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A1C7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2D71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2BA1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8EBC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AF83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0CFE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5028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DAEB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4372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4FED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0EA2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48E0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A610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A269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618E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6</w:t>
            </w:r>
          </w:p>
        </w:tc>
      </w:tr>
      <w:tr w:rsidR="00E670E8" w:rsidRPr="00A13F6D" w14:paraId="64DF3D9E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529E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4A11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3B41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1731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8CF7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BABC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89BF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4744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D92F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B2ED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1FC7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08C0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88DA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E565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252C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F08C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02AE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BE3A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A16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5</w:t>
            </w:r>
          </w:p>
        </w:tc>
      </w:tr>
      <w:tr w:rsidR="00E670E8" w:rsidRPr="00A13F6D" w14:paraId="69ED57A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BD26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3AAD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E93E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D315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A3BA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E80B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C64D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551B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CA98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F936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6B29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DC1A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A7D4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5F32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ED70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BB43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D237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6F16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921A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2</w:t>
            </w:r>
          </w:p>
        </w:tc>
      </w:tr>
      <w:tr w:rsidR="00E670E8" w:rsidRPr="00A13F6D" w14:paraId="52214590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8031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BABB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7C9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FBF4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A7FD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7C5B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87FC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BCD8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805F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9935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777A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6413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FFAD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72E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0EB2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93C7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05A4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4E5A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A516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2</w:t>
            </w:r>
          </w:p>
        </w:tc>
      </w:tr>
      <w:tr w:rsidR="00E670E8" w:rsidRPr="00A13F6D" w14:paraId="7C26834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6962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B452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829E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D5D9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D14D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48C6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A928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4E3D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6A1C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918E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C0B1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2304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39D4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502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94AE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C8AC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54AA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E291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AF5D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2</w:t>
            </w:r>
          </w:p>
        </w:tc>
      </w:tr>
      <w:tr w:rsidR="00E670E8" w:rsidRPr="00A13F6D" w14:paraId="4EBF7B6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67DB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2210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B2A3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F843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095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E3AE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55F8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F2BD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2AB5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4957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6635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E2FD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F05A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8C5B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6B6F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6946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8D9E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BAD9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012D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5</w:t>
            </w:r>
          </w:p>
        </w:tc>
      </w:tr>
      <w:tr w:rsidR="00E670E8" w:rsidRPr="00A13F6D" w14:paraId="77FA2F1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EDCB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lastRenderedPageBreak/>
              <w:t>4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6235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65F5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3DF1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39EA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A1FD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47DA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4735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A839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6F24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A418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08B7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25F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D9F2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F60C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0825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436F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D7DE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37DB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  <w:tr w:rsidR="00E670E8" w:rsidRPr="00A13F6D" w14:paraId="4CE6A94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E6BB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8036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78D2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E685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55E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82A2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5010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4C5C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5311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96E0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E527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D7B5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26F1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D543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4DA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ACCF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6517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FF00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77C4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E670E8" w:rsidRPr="00A13F6D" w14:paraId="50481D8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9A0B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7CA6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D7C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50B2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ADA1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DCA9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11E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374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3112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57AA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02E9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743D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2A72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2B23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CEE2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860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F9E8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1C16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4E81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</w:tr>
      <w:tr w:rsidR="00E670E8" w:rsidRPr="00A13F6D" w14:paraId="77AE4332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0E0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89F5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4EF7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3B0E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64D6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37CA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2A4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48B0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5F03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C7C8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293D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DC96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3BC9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7072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97D1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1B2C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35B3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E792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A03B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E670E8" w:rsidRPr="00A13F6D" w14:paraId="4EE6E06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4D7B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364F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50C1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E405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8712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A9E1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EE06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363F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E324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B8ED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34E5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0DB4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85E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3E0D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49BF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F9F7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4924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D407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E148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4</w:t>
            </w:r>
          </w:p>
        </w:tc>
      </w:tr>
      <w:tr w:rsidR="00E670E8" w:rsidRPr="00A13F6D" w14:paraId="25CC1B9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B2DE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C3FA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18E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A78F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006A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B396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652B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F89E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A137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9D76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9917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D5BA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26AC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6AB2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1021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9D6B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E0FD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2157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DCA0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</w:tr>
      <w:tr w:rsidR="00E670E8" w:rsidRPr="00A13F6D" w14:paraId="1E19E7B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AB69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C613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9DC4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3BE0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EA5A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6DD7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A6B6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82EF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E383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0175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CFBC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4464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9001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5343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1153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7ED1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087B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26B7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0953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  <w:tr w:rsidR="00E670E8" w:rsidRPr="00A13F6D" w14:paraId="64C6E7FD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AB43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F806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F0AD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00F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57E4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ACA3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C074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F24B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FCA0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5868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757D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1A8A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0B91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A2CD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7A48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08AA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3921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948E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E0A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2</w:t>
            </w:r>
          </w:p>
        </w:tc>
      </w:tr>
      <w:tr w:rsidR="00E670E8" w:rsidRPr="00A13F6D" w14:paraId="2896E0F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EBB5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5B7B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4FF4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1476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D8F7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4A50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C32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B3E3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F793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9D84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BA09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DB26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1ED9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3867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AD60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0BC8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E656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52E1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6AE3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2</w:t>
            </w:r>
          </w:p>
        </w:tc>
      </w:tr>
      <w:tr w:rsidR="00E670E8" w:rsidRPr="00A13F6D" w14:paraId="28521D9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1C50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0F1E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C88D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9EE0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E5C0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DB41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2A2B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8D71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159F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517D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FAAE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B609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64FE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5690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C00D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9589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8E8C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71C8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DF5F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  <w:tr w:rsidR="00E670E8" w:rsidRPr="00A13F6D" w14:paraId="4625057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5CBF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DF58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21F2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106F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4DA4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646C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7407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0601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3CDF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1549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8341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28E5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BD74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DBA2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BF07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5E8B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C9CC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6526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445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  <w:tr w:rsidR="00E670E8" w:rsidRPr="00A13F6D" w14:paraId="1E0A4C5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0300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E548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E9C4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E680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A71C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C65F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194A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1445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72D0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7F9B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44E2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69D1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51EF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10E8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7C22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08CA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1339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42B6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1CD3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  <w:tr w:rsidR="00E670E8" w:rsidRPr="00A13F6D" w14:paraId="053622F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F502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33BB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5C66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818E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F5EE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9BF9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778E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6954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9B0B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C3F5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763B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965A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CBEE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3C56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A0B4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FF95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C4D5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F4C2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88C2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405DDFD3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8334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4D51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F64B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885E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576D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DB98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24CB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549C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BBCC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59FD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2DA5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0365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2956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A87C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C4C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48D9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7988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3CE0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4ECD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</w:tr>
      <w:tr w:rsidR="00E670E8" w:rsidRPr="00A13F6D" w14:paraId="0E1D2D8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0699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F615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6AD0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8147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62B4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6AA4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FC9E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06CE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F45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40FD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19BD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3E83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125E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8F70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979D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342A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0166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8F1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F9B1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</w:tr>
      <w:tr w:rsidR="00E670E8" w:rsidRPr="00A13F6D" w14:paraId="5C7B748A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75C2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7C13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BAAB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17C4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ABB4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EEE0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D6F1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B66D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5742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6474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A18D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8794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16BF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7AE0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C57C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126B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7331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0CA4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E0C5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</w:tr>
      <w:tr w:rsidR="00E670E8" w:rsidRPr="00A13F6D" w14:paraId="29598D1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2A84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F677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123B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4C58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AAAF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E17F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AC60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C16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C92F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E4F2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FE4C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7D2E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2950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BEE5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3F77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98B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34CC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5C67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B780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</w:tr>
      <w:tr w:rsidR="00E670E8" w:rsidRPr="00A13F6D" w14:paraId="5F351146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6D40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098C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2304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23AA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0067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58E4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FFB5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AA98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56C5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B15F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640A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C238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C0DD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AFCF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77B1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A797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204E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3AAE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0193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</w:tr>
      <w:tr w:rsidR="00E670E8" w:rsidRPr="00A13F6D" w14:paraId="0DFC945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49BA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3F46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365F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A783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2892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49FC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2130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17BF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D8CF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4EE1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DC6F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69B7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704B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D9EB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E235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F03D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4434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5B64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EF0E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  <w:tr w:rsidR="00E670E8" w:rsidRPr="00A13F6D" w14:paraId="13366004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410A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F5C8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CEDE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E6D8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C0AD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8A23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2DB3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177C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D8F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E32D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0535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B160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85B6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7C1A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E17B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F8ED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8522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59AC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EDB7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8</w:t>
            </w:r>
          </w:p>
        </w:tc>
      </w:tr>
      <w:tr w:rsidR="00E670E8" w:rsidRPr="00A13F6D" w14:paraId="454FC6A7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E2FA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5F37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A6DC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3538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9084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FBDF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7D10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BA02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C324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2223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7700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15A1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9078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2BF9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C5C1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4E71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170C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0A14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87E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8</w:t>
            </w:r>
          </w:p>
        </w:tc>
      </w:tr>
      <w:tr w:rsidR="00E670E8" w:rsidRPr="00A13F6D" w14:paraId="36F5232B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4C36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9B60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9732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2762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AB23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3ED3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FBC1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F437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B912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D7BF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9559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4ADA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619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715B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82EE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CE4B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FC15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8CD3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4BF8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8</w:t>
            </w:r>
          </w:p>
        </w:tc>
      </w:tr>
      <w:tr w:rsidR="00E670E8" w:rsidRPr="00A13F6D" w14:paraId="66E3B6F9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3032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9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C196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6529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C299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4C74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C8E9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7BE8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5224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1B4F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8758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0561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378B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BAFF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A979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6FF5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E3A8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8B81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B432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B8E6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</w:tr>
      <w:tr w:rsidR="00E670E8" w:rsidRPr="00A13F6D" w14:paraId="7062FE7C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F645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0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86CE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71F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630E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F8CB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7725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B917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730E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B149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27B9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C1E4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376F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8DFC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E295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4CA1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9CC3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D31F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31A4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453E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  <w:tr w:rsidR="00E670E8" w:rsidRPr="00A13F6D" w14:paraId="53CDE52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9BEC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lastRenderedPageBreak/>
              <w:t>7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8A92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DA38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7E0D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96DA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14A1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4D9D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67D8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B5FA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0F31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B85E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C33F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1CD1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4CC3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B059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240C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B103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A019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C087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  <w:tr w:rsidR="00E670E8" w:rsidRPr="00A13F6D" w14:paraId="2EBA5A05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C987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1761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BB23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180E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A5D2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589F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9F9C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F501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00FD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C9FA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45B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BB9D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4ED6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47E2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79F8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04C0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1425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A09D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89D6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</w:tr>
      <w:tr w:rsidR="00E670E8" w:rsidRPr="00A13F6D" w14:paraId="3D32C20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C4C4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63CA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24AE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0778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565C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F76D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FCCD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1EB6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0E16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4FAF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CFD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D1F9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2212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D9BB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BCC8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2BD2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F2DC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AFB9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2855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  <w:tr w:rsidR="00E670E8" w:rsidRPr="00A13F6D" w14:paraId="51A0C848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B96A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FA9B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F710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1055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5EF7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03F1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0F1E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D0CA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A2A9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FF1B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8C8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794D3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545C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2EF6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75C3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AB33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9B55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DE60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F63B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8</w:t>
            </w:r>
          </w:p>
        </w:tc>
      </w:tr>
      <w:tr w:rsidR="00E670E8" w:rsidRPr="00A13F6D" w14:paraId="2F334951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04E7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5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F230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0217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1466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775C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F07C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A09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1138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6DCE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6B456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1164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106E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3774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2EB8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3727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BFF5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EEBC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8A00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F880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8</w:t>
            </w:r>
          </w:p>
        </w:tc>
      </w:tr>
      <w:tr w:rsidR="00E670E8" w:rsidRPr="00A13F6D" w14:paraId="7E9596FF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0862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6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7B5A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08A9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1317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3C36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C151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208E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CF8F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8BEA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7D89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D590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DF7A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38B4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2FE0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94211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85DF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AAE9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9B8F8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9C634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8</w:t>
            </w:r>
          </w:p>
        </w:tc>
      </w:tr>
      <w:tr w:rsidR="00E670E8" w:rsidRPr="00A13F6D" w14:paraId="0584EFEA" w14:textId="77777777" w:rsidTr="00946F27">
        <w:trPr>
          <w:trHeight w:val="310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EBA3C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7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B648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CEC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0B44A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155F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CECA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0AF4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0BEA9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F360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7B1A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860F0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BB34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96755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E1F17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B8ED2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2E37B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DD3AE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E868F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7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D1FAD" w14:textId="77777777" w:rsidR="00E670E8" w:rsidRPr="00A13F6D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A13F6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</w:tbl>
    <w:p w14:paraId="57F4A319" w14:textId="77777777" w:rsidR="00E670E8" w:rsidRDefault="00E670E8" w:rsidP="00E670E8"/>
    <w:p w14:paraId="5F21CDAC" w14:textId="77777777" w:rsidR="00E670E8" w:rsidRDefault="00E670E8" w:rsidP="00E670E8"/>
    <w:p w14:paraId="2EDC264A" w14:textId="77777777" w:rsidR="00E670E8" w:rsidRDefault="00E670E8" w:rsidP="00E670E8"/>
    <w:p w14:paraId="4EB5A073" w14:textId="77777777" w:rsidR="00E670E8" w:rsidRDefault="00E670E8" w:rsidP="00E670E8"/>
    <w:p w14:paraId="28D94521" w14:textId="77777777" w:rsidR="00E670E8" w:rsidRDefault="00E670E8" w:rsidP="00E670E8"/>
    <w:p w14:paraId="323DC54D" w14:textId="77777777" w:rsidR="00E670E8" w:rsidRDefault="00E670E8" w:rsidP="00E670E8"/>
    <w:p w14:paraId="06C6EB4D" w14:textId="77777777" w:rsidR="00E670E8" w:rsidRDefault="00E670E8" w:rsidP="00E670E8"/>
    <w:p w14:paraId="183D91A9" w14:textId="77777777" w:rsidR="00E670E8" w:rsidRDefault="00E670E8" w:rsidP="00E670E8"/>
    <w:p w14:paraId="0D09CC13" w14:textId="77777777" w:rsidR="00E670E8" w:rsidRDefault="00E670E8" w:rsidP="00E670E8"/>
    <w:p w14:paraId="4BE6B9E9" w14:textId="77777777" w:rsidR="00E670E8" w:rsidRDefault="00E670E8" w:rsidP="00E670E8"/>
    <w:p w14:paraId="6D7704A5" w14:textId="77777777" w:rsidR="00E670E8" w:rsidRDefault="00E670E8" w:rsidP="00E670E8"/>
    <w:p w14:paraId="09FA2874" w14:textId="77777777" w:rsidR="00E670E8" w:rsidRDefault="00E670E8" w:rsidP="00E670E8"/>
    <w:p w14:paraId="5CEE9D04" w14:textId="77777777" w:rsidR="00E670E8" w:rsidRDefault="00E670E8" w:rsidP="00E670E8"/>
    <w:tbl>
      <w:tblPr>
        <w:tblW w:w="12166" w:type="dxa"/>
        <w:tblInd w:w="567" w:type="dxa"/>
        <w:tblLook w:val="04A0" w:firstRow="1" w:lastRow="0" w:firstColumn="1" w:lastColumn="0" w:noHBand="0" w:noVBand="1"/>
      </w:tblPr>
      <w:tblGrid>
        <w:gridCol w:w="172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744"/>
        <w:gridCol w:w="744"/>
        <w:gridCol w:w="744"/>
        <w:gridCol w:w="744"/>
        <w:gridCol w:w="744"/>
        <w:gridCol w:w="744"/>
        <w:gridCol w:w="852"/>
      </w:tblGrid>
      <w:tr w:rsidR="00E670E8" w:rsidRPr="00872BA6" w14:paraId="343AA4CE" w14:textId="77777777" w:rsidTr="00946F27">
        <w:trPr>
          <w:trHeight w:val="300"/>
        </w:trPr>
        <w:tc>
          <w:tcPr>
            <w:tcW w:w="12166" w:type="dxa"/>
            <w:gridSpan w:val="1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0A891B" w14:textId="77777777" w:rsidR="00E670E8" w:rsidRPr="00872BA6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Lampiran</w:t>
            </w:r>
            <w:r w:rsidRPr="00E44897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21.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kap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Skor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sponde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72BA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Variabel</w:t>
            </w:r>
            <w:proofErr w:type="spellEnd"/>
            <w:r w:rsidRPr="00872BA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72BA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inerj</w:t>
            </w:r>
            <w:proofErr w:type="spellEnd"/>
            <w:r w:rsidRPr="00872BA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72BA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gawai</w:t>
            </w:r>
            <w:proofErr w:type="spellEnd"/>
            <w:r w:rsidRPr="00872BA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(Y)</w:t>
            </w:r>
          </w:p>
        </w:tc>
      </w:tr>
      <w:tr w:rsidR="00E670E8" w:rsidRPr="00872BA6" w14:paraId="2DC9F263" w14:textId="77777777" w:rsidTr="00946F27">
        <w:trPr>
          <w:trHeight w:val="30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8D13E1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sponden</w:t>
            </w:r>
            <w:proofErr w:type="spellEnd"/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E46D3B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E35D10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1A0CB7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0A975F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6020066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7A2B70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854229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EBFEAA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399BC7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9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3BDF289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0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7B253E7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1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5EDB112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2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52D296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00995AE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1640787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Y.1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noWrap/>
            <w:vAlign w:val="bottom"/>
            <w:hideMark/>
          </w:tcPr>
          <w:p w14:paraId="425ABB2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 w:rsidR="00E670E8" w:rsidRPr="00872BA6" w14:paraId="118D471B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498D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7E73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D050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719F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CD21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43AE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5AB6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E752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20D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CAC4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A3C9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459F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CD13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22AE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5B60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585B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7560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872BA6" w14:paraId="669AE45E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D9F7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C5F9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C145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4805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CF27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F473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B6CA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44FE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A602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8A9F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C453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901F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D1B2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85AE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4035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02B7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15E4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17B066A6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7DFC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1029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DACF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0F2C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E392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328A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BF50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2C26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925E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1425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A57C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616C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5A89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174D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BF04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D0EE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2C36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25E83149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EA26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8464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D8A0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5263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775C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F1C4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DA63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E699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4B4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D374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EF2D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6FD9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B81B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D217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A1BC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8EDC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6932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7DC05396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7897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2AE0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ACA5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11AE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1418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C4B7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8B3A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1052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084B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F18A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1616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3C3F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13F4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6811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3C69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7852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ADB6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4</w:t>
            </w:r>
          </w:p>
        </w:tc>
      </w:tr>
      <w:tr w:rsidR="00E670E8" w:rsidRPr="00872BA6" w14:paraId="55C00F52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398C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8EAB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1B2A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F2BF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5D21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A44E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3205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BDD0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B3D5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C3C3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F0A7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1FE3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2E65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B676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AC56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45C0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B87A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872BA6" w14:paraId="68E41753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8AE1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B27A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E261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7043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978A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5EA1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17AE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4928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6687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256C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7D6F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E0D2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AAE9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7A2A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7C06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DF4A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0B2B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6</w:t>
            </w:r>
          </w:p>
        </w:tc>
      </w:tr>
      <w:tr w:rsidR="00E670E8" w:rsidRPr="00872BA6" w14:paraId="2D240AC4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FC1F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1E3E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0B1F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9230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1C7D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D60F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D00D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5817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53BE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8D0D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05E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8332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E42F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C6C0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82D8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701F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4030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6</w:t>
            </w:r>
          </w:p>
        </w:tc>
      </w:tr>
      <w:tr w:rsidR="00E670E8" w:rsidRPr="00872BA6" w14:paraId="7A62815E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DCD1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25EB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8B7D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1D51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9150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9359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9BF9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7E69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6D81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D005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3BC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5681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6872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CC73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3DBE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812F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C9D1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7</w:t>
            </w:r>
          </w:p>
        </w:tc>
      </w:tr>
      <w:tr w:rsidR="00E670E8" w:rsidRPr="00872BA6" w14:paraId="132EEC2F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9FE7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3024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C283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0144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6041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6BCB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2AFB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AF2C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01E8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0B66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35E3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2766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4B17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92BF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7DD9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C11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A698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872BA6" w14:paraId="58290FCA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78AE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7E8B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70AC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4148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57D4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2EF2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D31B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7FF3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6960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67B7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B2D7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B1E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03FF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2CE5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35AE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3A56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CB3C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872BA6" w14:paraId="3D828070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F8AF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292E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B513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83B0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E037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6D5D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6D0E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91D6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A29C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168A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95CD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C3DC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A338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701F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3C86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C2FE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6568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E670E8" w:rsidRPr="00872BA6" w14:paraId="0C36DF4B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62B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1F7D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DE54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2679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B9DB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E4D6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D50B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E2CD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B510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0EAE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FE2C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BBDB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AE68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9E3D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59F0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2515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75E3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E670E8" w:rsidRPr="00872BA6" w14:paraId="17AEC482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0FC4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A832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5A5A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13D6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D7FA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7BF7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A236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D368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0D80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BF38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A9FB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D29B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6E25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71E8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A9D2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B838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2ED1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0A11B025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55C5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4100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8C77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A27E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8CD4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84EC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1DE7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F3B7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A0B3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D30E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99AF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A73B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5C44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7328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B40D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4188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CEBD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32020FF4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F1EA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7FB1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9201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1C23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39A7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A41D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DABA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FF75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1C41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C724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827E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F458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BDF1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AE11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9A70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9FE4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BD25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0D88F16E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AD92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8D0D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143C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27B3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ED1D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5EB0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6E41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8C05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8753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6B3F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3393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7B4A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A15D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4317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A9F1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4F3F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02BB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093DDF02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2D16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8C22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D023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A22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CC57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FD6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49A6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5551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D1E4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E7C7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A3E7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C506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43C3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7769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DE39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1C69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B7BE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21F02F02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1144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4161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FC3C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659D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1A84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1B2D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5BB8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87F2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2520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1E17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33C9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7523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9725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3C77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8475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4F0E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9A44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E670E8" w:rsidRPr="00872BA6" w14:paraId="7162B484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812D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7243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4F34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4AA9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1B34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89D9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3678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86C0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63B3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A76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3340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FAF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ED19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AB8F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696E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8C89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4B93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E670E8" w:rsidRPr="00872BA6" w14:paraId="671B60C1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432F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4609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A242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98E7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C0C3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DFD7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1836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A5FE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E135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88BB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5555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78AE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87E6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6485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2861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F726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3D26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872BA6" w14:paraId="56EC648B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BB3D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E1B6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D833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00F0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D59E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EF55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7FA0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0BBF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6995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660F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20DC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7CB1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7CB0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403C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1293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78AB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2211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872BA6" w14:paraId="20C27860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A05A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lastRenderedPageBreak/>
              <w:t>2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6E93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E139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2403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5D52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EDD7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445C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4D05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A2BB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B101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47C8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9EF6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3252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4387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7AA3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8D5A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9DFF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48DA70CB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0CCB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9AFF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1694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FD57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D94B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E2F4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9977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522E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99E6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E1B7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057B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2FC6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9AFD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CB72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C504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FA0B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52A7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872BA6" w14:paraId="320E4185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5EE9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FF93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7A5E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3F49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C349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AE4A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33D1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BE52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24F9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573C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7A48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EFBC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EA28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D80E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663A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8BED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D8C5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6</w:t>
            </w:r>
          </w:p>
        </w:tc>
      </w:tr>
      <w:tr w:rsidR="00E670E8" w:rsidRPr="00872BA6" w14:paraId="6AAE5828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4699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3199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8E8D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8F15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F9F2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8668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1B24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0AC2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918A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3994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B439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D67D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5E82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8888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A3A6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00E7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88F4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785D8CB5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8F8E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1B83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5115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6032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3C7E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8055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1A51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7059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E98C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8984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6073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F069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CD19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1FFB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C42F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0A5C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4FD7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3</w:t>
            </w:r>
          </w:p>
        </w:tc>
      </w:tr>
      <w:tr w:rsidR="00E670E8" w:rsidRPr="00872BA6" w14:paraId="6D8D72B2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BF5F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7C21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E09D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CE93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B572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AE57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18A2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CD88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C546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F536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E872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3D7F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198D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16D2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59DC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3AE7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9FCA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872BA6" w14:paraId="578503F0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5F81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AA97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4661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E5A9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6874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0BDF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5247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3F03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3872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407A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7805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46E0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E51F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A825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7EE4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CA7A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8A2A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872BA6" w14:paraId="6109F9CB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4E02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853C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376D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3567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837A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C764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390B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3720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B580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DEA2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D991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5D70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7D83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E0B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BE15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107D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6EB9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872BA6" w14:paraId="474C895E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0C21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2513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327B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764C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31E0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4FC8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8305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3520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E708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05F7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AF8F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E50C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CF65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28B7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C5E3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7610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2762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0B37EC28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EC00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8AC9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13E7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57A5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3879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49A5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205B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174E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D8ED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DA34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E889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B6EA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126C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8A06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DF3D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0854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6C10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872BA6" w14:paraId="03193BC3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B805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854B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6BDB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9933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073A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09D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923A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992A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B504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4990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063F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79ED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5B37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1A9E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FD11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4645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9944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872BA6" w14:paraId="526145A2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6598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5073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2362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51F7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5A84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633C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CBCF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A5CF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D7EF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DBB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F06A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DFBF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83CB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F5B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82D3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AFCD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0DD2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872BA6" w14:paraId="307C5460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94C9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C168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9BCA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7D4C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B667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57F5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4518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9799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AA14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ABBB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07D3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1E06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9EB3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2629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E30F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997A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C8BD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872BA6" w14:paraId="4F212F11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DA7F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27FD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EEFE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790B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6EA9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241E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60FD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B2A7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8CBE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3515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4F43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A9C6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E155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6B91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6E68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737C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328C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872BA6" w14:paraId="4A4FB6D9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77CE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FD96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4075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A034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D560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9EEB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871F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82DF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89A3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164B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1521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70A3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F628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3B5A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B9A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5077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CE09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872BA6" w14:paraId="6966FE9D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6880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E90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A4B7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D698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5FEF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40A6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0BB4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CADB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11E0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A80A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6A61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F94C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A917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A9A6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15E8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3E1A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43BC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872BA6" w14:paraId="6113F563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2B06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5C0A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B7AD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547B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D837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823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6BEB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03F4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9B40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D6EA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BCAC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EE54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F668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C512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253C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4065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4927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872BA6" w14:paraId="56633FBC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9B11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C1FF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41C2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9E07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3E65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8F75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5ACF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9F3F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25D2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D2B2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DBD5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6107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29F3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2CFB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80F2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B0DD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D9D9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872BA6" w14:paraId="7F49A07F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0EAA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632C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7B62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4655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08CA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0B88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43FC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E9CB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FDF6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9EC4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A177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3087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9C8E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E0F4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DE9B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B1AA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A02C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872BA6" w14:paraId="206691E7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F334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F107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7B81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E24C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662D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C112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9EC3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8C47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6D19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27F9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4B9F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FF05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4BDE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647D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000B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849F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B632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2</w:t>
            </w:r>
          </w:p>
        </w:tc>
      </w:tr>
      <w:tr w:rsidR="00E670E8" w:rsidRPr="00872BA6" w14:paraId="4BCF1459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805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9EEB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8155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74DD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1595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E2A1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17E0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C01C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CC3C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E66C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9CBD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CDD9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D49B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1A7F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517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37DD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0649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872BA6" w14:paraId="33B1FD55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C75F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68A8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E2CC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9655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10B7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2177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C246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D3EF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632E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B63D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30BF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F1E8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22CF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4652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9B6C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5C4D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C353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872BA6" w14:paraId="6101A064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0800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C070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553E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0BB0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304D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E2A3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54B1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F123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AA5C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7201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790F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10F7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A7FC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4B65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3A7D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A5EC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2242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872BA6" w14:paraId="1ADEDBD8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30D5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2D95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863D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B711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E89E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D10D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C3BE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4174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D64A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AD8B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8EF5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20CE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509C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3E7C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0E0F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34BB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D234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E670E8" w:rsidRPr="00872BA6" w14:paraId="3EFFDCAF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4B5C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lastRenderedPageBreak/>
              <w:t>4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E51A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E927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688B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6F2F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514C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ADEC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0380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23AF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BCD3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CDAD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49A4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ED79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211E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688E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F4E5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DA85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E670E8" w:rsidRPr="00872BA6" w14:paraId="0348EF23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1FFB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BD6A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700D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7093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9AB7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4EE2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1C8F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7109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4ED9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B872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DDAE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4D9E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7DC3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8026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0C36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5BAD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D6AD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E670E8" w:rsidRPr="00872BA6" w14:paraId="2EC11973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ABF3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5C4D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C8D1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DC5A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3B19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1C51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353F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8ABD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5BFD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D2EF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F726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3B30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6F6F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C63A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6D66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D039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08D1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872BA6" w14:paraId="6A4D9CD8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A1AE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61C3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5CBE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BB61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6005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84EA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EC50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934F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2EED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227B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98CD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DD2E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1A35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51BC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65CF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9E6E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CA83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E670E8" w:rsidRPr="00872BA6" w14:paraId="6BF4085C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6EF0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C89E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2484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B36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8CA0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B95A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843F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3312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2167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39C0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5B47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9706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B0A2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113A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B717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DAC5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A517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872BA6" w14:paraId="2CE40634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1B23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F17D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2527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39F3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0BD7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1D4C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BA50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6471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1555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4596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699F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E430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DF4E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A075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81C8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C0A7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953E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E670E8" w:rsidRPr="00872BA6" w14:paraId="15221991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ED17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643C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408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91DC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9491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5EED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989A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183D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B7D6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598C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1E58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F357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33D1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BAF4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F8C9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20C6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262B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E670E8" w:rsidRPr="00872BA6" w14:paraId="5BDCB656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B98A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C3BB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C081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02D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090E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3D27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E3CA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9C4A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95F4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829B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60B6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157A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C493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232A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EF36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BDCF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85B1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7</w:t>
            </w:r>
          </w:p>
        </w:tc>
      </w:tr>
      <w:tr w:rsidR="00E670E8" w:rsidRPr="00872BA6" w14:paraId="6BCF32C7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BE7A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3709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28EF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48D1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4F3D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B1BB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3976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3DBF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9E67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A964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40D1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7096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0199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2B50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6F0E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5C72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71F0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872BA6" w14:paraId="20213885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BDC3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B7D8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C48B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E5AB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9F35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955E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15E1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2F2F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FD56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BC5C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F8E4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2355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5855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8B3D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9290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7180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0B5F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E670E8" w:rsidRPr="00872BA6" w14:paraId="3AE5D996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208D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A786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AB04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9AD5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B039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5D22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B3C3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0F57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5FC5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EB08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829B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4AA7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B98E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5A65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A477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3A7F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FC0D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872BA6" w14:paraId="1B905488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9356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23EB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D5A0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2E2E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7B28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7B8A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2FA6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D8CF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7005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493B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3E7B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C2FD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524D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28FF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8E07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9611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DCFF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E670E8" w:rsidRPr="00872BA6" w14:paraId="596C42B2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7AD9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A441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29A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03FF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33F0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6986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1C0F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3E4B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A664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1DA6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3F97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554B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0DE0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3A18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91EE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3296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7678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872BA6" w14:paraId="6A40A0ED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7828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7430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3DA3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6FB9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ED5F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3B6E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CA90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CC3E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4AA1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E3C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3D5E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23C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A2FE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BED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5557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CEA9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037F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E670E8" w:rsidRPr="00872BA6" w14:paraId="5D2F9B02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A90E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571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244A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0749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587F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EEB8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E3BC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777A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5934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0470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122B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DC49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B7CD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22A5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F0F5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C5E3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817A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E670E8" w:rsidRPr="00872BA6" w14:paraId="171BE3E6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A90E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63E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AE2D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C297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EB2C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CAD1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94BC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D1E3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DB0D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55E0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40DA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B94F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F439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FD81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27A2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3C9D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2D0A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872BA6" w14:paraId="16A009A7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2B5B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2DC9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4766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F0B1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9114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892C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4C3A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296D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1804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3439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5C8B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2A0F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55D2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350B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D965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D681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FF89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872BA6" w14:paraId="5CB59B63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F14E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09A9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8263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EFA2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E77E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B212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2AFA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96A2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9C41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3839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CE3C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BC0B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CB10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11CA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455A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7E47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413B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E670E8" w:rsidRPr="00872BA6" w14:paraId="597DC0AA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7167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64DA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D681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E25B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90F7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3B82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C7B2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E1A0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87C1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D757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1356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B312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857A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6FF3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9327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1475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A74B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872BA6" w14:paraId="606A4C30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52E9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877B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4CDA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1EE9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ABA7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F8BF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979C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22C4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956D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6498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FB9C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7CDA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A6EB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7436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1416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6B96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2711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872BA6" w14:paraId="39BF71AD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9ACE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C26B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6F94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6D43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91D2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F1CD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2DB4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3AF1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05C2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BD50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8426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994E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185E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AED0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3CD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19A4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8598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872BA6" w14:paraId="2B38BC41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8C75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38DF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9721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B381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35DB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DFD8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4270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9B1C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5D34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7C05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A5FC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972D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8883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D75A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8385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5B74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4BA3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E670E8" w:rsidRPr="00872BA6" w14:paraId="3A6C5DC1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ACF3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C8DB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6187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5B61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886C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726B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5B4B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3AA9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3A32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7735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014A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58B9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9AEF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95A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1993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FE67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8428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6</w:t>
            </w:r>
          </w:p>
        </w:tc>
      </w:tr>
      <w:tr w:rsidR="00E670E8" w:rsidRPr="00872BA6" w14:paraId="771B93A6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5777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640C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076A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596E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ADD6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CAF5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F0D8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77A2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59F7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2FFF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2132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66F8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1612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8666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DBD2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EA0C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A54F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E670E8" w:rsidRPr="00872BA6" w14:paraId="737BA6F7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C3F6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lastRenderedPageBreak/>
              <w:t>7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9A5F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FDFB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5A50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7DC1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28E0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FAD8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1387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EE83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07E4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8FE8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A26D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0C1D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88CA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8A3B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D23B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F9F3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E670E8" w:rsidRPr="00872BA6" w14:paraId="3EEFD7D1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1557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8299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F852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31A9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F869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A4A9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D05A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EE6D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B3DD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F681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9538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586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7D7B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C6BE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4CC5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F373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6EF1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E670E8" w:rsidRPr="00872BA6" w14:paraId="7ABBEEB4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7542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527B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1DB3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2D1B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487C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930B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E8D1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8409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2BD6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88BA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370B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7386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AA14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AEC6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CE93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ABD3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AAF1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E670E8" w:rsidRPr="00872BA6" w14:paraId="1EDE28E9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1581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C549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5616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733C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AB83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98B5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36A6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5336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0DAC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66D6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F98C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3EE8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225F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6DFF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B479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6810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128F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</w:tr>
      <w:tr w:rsidR="00E670E8" w:rsidRPr="00872BA6" w14:paraId="3399C8CE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4328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46F7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5081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333D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98E4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3662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38AE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5002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4E85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2F0B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A119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0ED8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40AB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BBF5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80A3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C3D1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F764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</w:tr>
      <w:tr w:rsidR="00E670E8" w:rsidRPr="00872BA6" w14:paraId="50CC1DD3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94B19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2C3C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D0D3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00C9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F8CA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43C1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2DCA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7F4B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50373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2383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4070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E57F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21A1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0B3F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4ADA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6858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C9BA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</w:tr>
      <w:tr w:rsidR="00E670E8" w:rsidRPr="00872BA6" w14:paraId="09A92B41" w14:textId="77777777" w:rsidTr="00946F27">
        <w:trPr>
          <w:trHeight w:val="310"/>
        </w:trPr>
        <w:tc>
          <w:tcPr>
            <w:tcW w:w="1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0FE6B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D35BF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3C94A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DDAC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DBA70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6277E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5DE3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AF531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D3364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94DF5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0868C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67AD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30C48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AE3E6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5BBCD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2B217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6F7B2" w14:textId="77777777" w:rsidR="00E670E8" w:rsidRPr="00C70950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C709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5</w:t>
            </w:r>
          </w:p>
        </w:tc>
      </w:tr>
    </w:tbl>
    <w:p w14:paraId="39ED09F2" w14:textId="77777777" w:rsidR="00E670E8" w:rsidRDefault="00E670E8" w:rsidP="00E670E8"/>
    <w:p w14:paraId="55A35EA2" w14:textId="77777777" w:rsidR="00E670E8" w:rsidRDefault="00E670E8" w:rsidP="00E670E8"/>
    <w:p w14:paraId="77723EE5" w14:textId="77777777" w:rsidR="00E670E8" w:rsidRDefault="00E670E8" w:rsidP="00E670E8"/>
    <w:p w14:paraId="74E3D36B" w14:textId="77777777" w:rsidR="00E670E8" w:rsidRDefault="00E670E8" w:rsidP="00E670E8"/>
    <w:p w14:paraId="6332B65E" w14:textId="77777777" w:rsidR="00E670E8" w:rsidRDefault="00E670E8" w:rsidP="00E670E8"/>
    <w:p w14:paraId="2B8B0FCA" w14:textId="77777777" w:rsidR="00E670E8" w:rsidRDefault="00E670E8" w:rsidP="00E670E8"/>
    <w:p w14:paraId="10E9717B" w14:textId="77777777" w:rsidR="00E670E8" w:rsidRDefault="00E670E8" w:rsidP="00E670E8"/>
    <w:p w14:paraId="66B33EE4" w14:textId="77777777" w:rsidR="00E670E8" w:rsidRDefault="00E670E8" w:rsidP="00E670E8"/>
    <w:p w14:paraId="0580AE69" w14:textId="77777777" w:rsidR="00E670E8" w:rsidRDefault="00E670E8" w:rsidP="00E670E8"/>
    <w:p w14:paraId="34AFB61B" w14:textId="77777777" w:rsidR="00E670E8" w:rsidRDefault="00E670E8" w:rsidP="00E670E8"/>
    <w:p w14:paraId="53E9F9FB" w14:textId="77777777" w:rsidR="00E670E8" w:rsidRDefault="00E670E8" w:rsidP="00E670E8"/>
    <w:p w14:paraId="5227F9A9" w14:textId="77777777" w:rsidR="00E670E8" w:rsidRDefault="00E670E8" w:rsidP="00E670E8"/>
    <w:p w14:paraId="62A19C50" w14:textId="77777777" w:rsidR="00E670E8" w:rsidRDefault="00E670E8" w:rsidP="00E670E8"/>
    <w:tbl>
      <w:tblPr>
        <w:tblW w:w="13390" w:type="dxa"/>
        <w:tblInd w:w="-289" w:type="dxa"/>
        <w:tblLook w:val="04A0" w:firstRow="1" w:lastRow="0" w:firstColumn="1" w:lastColumn="0" w:noHBand="0" w:noVBand="1"/>
      </w:tblPr>
      <w:tblGrid>
        <w:gridCol w:w="1708"/>
        <w:gridCol w:w="666"/>
        <w:gridCol w:w="666"/>
        <w:gridCol w:w="666"/>
        <w:gridCol w:w="666"/>
        <w:gridCol w:w="666"/>
        <w:gridCol w:w="666"/>
        <w:gridCol w:w="666"/>
        <w:gridCol w:w="666"/>
        <w:gridCol w:w="666"/>
        <w:gridCol w:w="711"/>
        <w:gridCol w:w="711"/>
        <w:gridCol w:w="711"/>
        <w:gridCol w:w="711"/>
        <w:gridCol w:w="711"/>
        <w:gridCol w:w="711"/>
        <w:gridCol w:w="711"/>
        <w:gridCol w:w="711"/>
      </w:tblGrid>
      <w:tr w:rsidR="00E670E8" w:rsidRPr="00F164A8" w14:paraId="4A8C8C9F" w14:textId="77777777" w:rsidTr="00946F27">
        <w:trPr>
          <w:trHeight w:val="280"/>
        </w:trPr>
        <w:tc>
          <w:tcPr>
            <w:tcW w:w="13390" w:type="dxa"/>
            <w:gridSpan w:val="1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693AF" w14:textId="77777777" w:rsidR="00E670E8" w:rsidRPr="00F164A8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Lampiran</w:t>
            </w:r>
            <w:r w:rsidRPr="00E44897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22.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Transformasi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Data Skor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Kuesioner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Responden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(X1)</w:t>
            </w:r>
          </w:p>
        </w:tc>
      </w:tr>
      <w:tr w:rsidR="00E670E8" w:rsidRPr="00F164A8" w14:paraId="65E964B9" w14:textId="77777777" w:rsidTr="00946F27">
        <w:trPr>
          <w:trHeight w:val="300"/>
        </w:trPr>
        <w:tc>
          <w:tcPr>
            <w:tcW w:w="170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center"/>
            <w:hideMark/>
          </w:tcPr>
          <w:p w14:paraId="0CFB86E8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RESPONDEN</w:t>
            </w:r>
          </w:p>
        </w:tc>
        <w:tc>
          <w:tcPr>
            <w:tcW w:w="11682" w:type="dxa"/>
            <w:gridSpan w:val="1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28732F46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NOMOR PERNYATAAN</w:t>
            </w:r>
          </w:p>
        </w:tc>
      </w:tr>
      <w:tr w:rsidR="00E670E8" w:rsidRPr="00F164A8" w14:paraId="1E464C5B" w14:textId="77777777" w:rsidTr="00946F27">
        <w:trPr>
          <w:trHeight w:val="260"/>
        </w:trPr>
        <w:tc>
          <w:tcPr>
            <w:tcW w:w="170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C9F44F" w14:textId="77777777" w:rsidR="00E670E8" w:rsidRPr="00F164A8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6FAE5223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0D9207F2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364792E0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72DA6B8C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05CC156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171D43D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6E7F363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B7104E4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9D57632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D242E10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1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007E3BF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1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9B8D840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1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634CDC20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6A59F67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1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6AE0FBD8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1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542A8DF8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7F9550B6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1.17</w:t>
            </w:r>
          </w:p>
        </w:tc>
      </w:tr>
      <w:tr w:rsidR="00E670E8" w:rsidRPr="00F164A8" w14:paraId="43346A37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C0AD1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7998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A240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481F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B031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2C78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D39D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FF47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28ED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F840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824C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6ECC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5B6D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4B26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C1D7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29DA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7F6B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F914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98328F9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BA6A2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468D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7180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2DF6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03D3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A456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6083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6FB5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59AD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105B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5036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FD8D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F5F5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96A4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E8E7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D3EE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2260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A217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3046912B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7C89F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878B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CE9F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8739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7069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4216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12FF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A43F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E32C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E99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FB04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A8D6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F7AB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29CB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2C5B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8B26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13C4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39E8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1923264E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BE176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5203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2C31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317C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51A7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639C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25CC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D486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0888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200A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FDDB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8E1B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7DA1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7399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9326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F0CA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64DB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F816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754E1C84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13D6C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E563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D565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523F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1799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2A54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B14D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C697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67B0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BA1D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CF30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4FEC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010C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1A53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C553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F2E0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66C3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48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3068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  <w:tr w:rsidR="00E670E8" w:rsidRPr="00F164A8" w14:paraId="061B5A1F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8EBFD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2227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071F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FEE3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2684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763E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0754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FFA5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485E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1804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3F4A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E372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60C9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DAC4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7459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64A6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0943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2595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1F4DE244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D0B1C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025B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295B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6AA4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052D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7008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B658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3A27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CC41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C634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A67D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ED8B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D632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204F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484B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4415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C614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DC2F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2771641E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DFE55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2BC2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7E8C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9C2E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702F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A936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5BB0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5930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63AF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05A1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CE7B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23CA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CF5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3057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67B9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0B21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BF7F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484A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03BF31A7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A92E3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1ECF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C01F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52D5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921C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1612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7EB4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AF1A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5066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397D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5586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CD82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C681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22F1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5859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190B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8DD0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3F94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2EDE073B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075C2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2861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0034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B184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F594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19BF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9272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0B80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08D8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25B9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0B11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73F5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4A61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5C6B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5DB1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39FA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0CBB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51E7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358A8FC1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83A07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6DEF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5251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DB2E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470E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D125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61A3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915D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87D4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9E26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F87A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4ADD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F1C8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5483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F7D0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B7D3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F3F0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1FB8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5A959F49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9BDAD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E522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2F79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0352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37A2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1D60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BA1C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B339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6833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4B5A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9145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E3D8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C0C1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874F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B304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898E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F49E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24D2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2B913858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CAB7B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B601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2BE2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5CFE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5ED2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7739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9545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4B50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2262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ED17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631F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7E75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2ABD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6B8D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DB4E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1AD2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C839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10A3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170FF192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B5E6F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2B9B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A8E6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5A36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9FFF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E130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DD5E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2F1D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42AB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8242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0767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D7BD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49AF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9772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CFE5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5398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CAA3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9CB7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511B38F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3373E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B311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845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ADDF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2C07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EB71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23AE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B8CE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A89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5BF7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EF5F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F1EB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9EA0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329E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BD20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4E5C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EF2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9E8B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4CF1E9B0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2512F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168E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2C82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45BC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1A73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83B6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C8DA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31D5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8FB4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DA65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4457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A57A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15EB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C2D8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CA9F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FFE4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ADC7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77BB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F874FDD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ED889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5FCC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E2AB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893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F4AB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34B1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58D8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410E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9F82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13EB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FD0D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AAFB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354B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5155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195C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C034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7A58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5C58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23C949C5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FB53E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8CAF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01FF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7B26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3170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7D8B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2990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5C7F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4EC2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562F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1CDA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A930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7187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3159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FA20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71F5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AF73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A0CC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1B0C5D4A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FE0BB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D61C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D65F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D77A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3B04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EB4F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1367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3E2E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57A8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B9F5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C628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DEA4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0A57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7B41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5DB7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0FB4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5DD7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D066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  <w:tr w:rsidR="00E670E8" w:rsidRPr="00F164A8" w14:paraId="210923F1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3A39E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8C60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1EE6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2F86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02FE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9A7E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A0DB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E3C4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ADB7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31BA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7EBC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DB1C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9C96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0516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FC63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4181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D7B7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6F60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  <w:tr w:rsidR="00E670E8" w:rsidRPr="00F164A8" w14:paraId="7F984D30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48D45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C7D2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A79B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C49E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D113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B52E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98BB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2C79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00EA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FD17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2F10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4B77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F0CA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4193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70FB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2D20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0E5C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C182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BF51CF3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6185C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146E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90E3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2293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4304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C2D2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E0DB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1BED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2F3E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3CEC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10E7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511C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890C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7223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7B45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DBE0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FDF4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533E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7FEE247E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4962E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23EF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5BAC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A6D3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D58A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F184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2F6D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485F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4829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1B7B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296F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567C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A268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5444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9A1A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B442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381B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302C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4DA1FDC1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AE94F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57F7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9187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C1AD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F92B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D193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CB0B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51C2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4CCD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25BE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D39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3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3DE5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6092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8CFB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5771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5DFD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92BA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C526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  <w:tr w:rsidR="00E670E8" w:rsidRPr="00F164A8" w14:paraId="0A9D1EC7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0A1C3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lastRenderedPageBreak/>
              <w:t>2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AAF1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B41B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422C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61ED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9874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6AA1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840B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6CEA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3667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DBB3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50A3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5F85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3D31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6759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935E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502C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7964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1AD963A0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26ADF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AB7C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9A4D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67C1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354F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FAD6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BECD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98BD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74E5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61EA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2B07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920E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0C71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2908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F565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05CD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75D8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BFCA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7F18AD65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F9E62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BE45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426D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3C1C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DD2E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F9E3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5585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B73A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F8F6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E1B5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AE0A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3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8FB4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C846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010F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80B1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DEA5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,15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2D60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48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AAC8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  <w:tr w:rsidR="00E670E8" w:rsidRPr="00F164A8" w14:paraId="3B7E6DEE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10867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C5C6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2383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4149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6A09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AF85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5689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A2A9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FE1F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D23D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4B7D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E5B1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8ADF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689E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59DC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328A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C239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EB1F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8E42639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C2098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B5EF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69AA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87EC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40DB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F815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0FE1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0369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9D80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05FD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A159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AFF8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97E0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50E9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E73B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A867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5E35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F657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375B538E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B480E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7F16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54F6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4828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059E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592C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C243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763D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D4E8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A3F5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D1CE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AFFD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5DC3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DB5D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507B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6BE5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00F6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BC46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D36B947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12CDA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27ED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9ABB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C831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EB2E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1E05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8720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C2DA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FF36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87AF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1844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CAD5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31E7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409E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DB55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3C30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E6C6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1FC3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5D188C31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EC211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7E7F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A7D6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A3C6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CF13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FDAF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F66A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3093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53AF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3706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C812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4800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1515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AF9B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A72F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8476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797E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A505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75B18774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72BC4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6AA4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E9EB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A915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59FE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5163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25B5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772F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1934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C74D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C539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EE99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4593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05E0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385A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B85D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BC84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F26D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2DC9B8E3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65152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A8B1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68BB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B5C6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3A7B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6E7D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8BEF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36C8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7BD4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624A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8701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1B56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99C3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ADBC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EF79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CB3E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F1F5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1B50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3CC6D29E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6A7EC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4CFD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6536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A90A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B2DC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81B7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2547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FFD8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DEDC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7949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BCED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A656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1A1E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BC65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5121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484A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0E0C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B959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26CE2952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ACE8B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2677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8FAB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6B27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A633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D0DD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901A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0D92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8831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8F65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F7FA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058B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96AA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C9B2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7DF0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42FE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E0C9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55FE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4F1BF8C3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3EBEE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EEBB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4C42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6313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BAA8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AE8A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CD53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C993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DAA1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3248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CFF4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ADF8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EEF0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3B77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2B36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9B92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1109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6619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2AB83AEB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32F2C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59F2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657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78CE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576A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68EE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44B3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76CE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8C80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EC2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87E0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81A6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8BF8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7572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87D1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2CAA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5E5A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70D5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5B813A7C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9218F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9632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CF6A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0374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5258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DDFF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5255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5B5E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FFCB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FC3B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504C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4F4F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6D48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3A08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2F77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CA3E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9225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8729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22575D9C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D9E43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D237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57B3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5E78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FA5A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36E8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52AD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900E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54BE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CD10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BCEA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4106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6CFB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B2FE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90F3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8FB6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1A37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9E30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5656D110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EEA0A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5363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E62E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5203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1D83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F8D2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77B6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5A43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89EC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F195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D216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69E9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E051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5B96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6051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E6CC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F8F7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0B68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CCB8155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F3292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3EA2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9945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D52E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16A3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3953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060C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CBD0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CAB7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B63C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F97D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0148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147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0ACA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C22B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D7C9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23F3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10DC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5C8D815D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D907D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CF9E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CF63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EF5F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E2D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069C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7536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8962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42A6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CB1E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0B82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507C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8612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47C7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7FD3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AA12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5B53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569E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0B9BA150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8A5BA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A9B5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689C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1BA4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49EE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0945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72BE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B877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9D96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6C63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039C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5476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2336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A0A1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13BD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279A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1085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A4FF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46F8CE2A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82BF6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B7B8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E809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83AE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8C18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448E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EAED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6933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BBE9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C680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E8F1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4E71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2F10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50A3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47DD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CC05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B2FD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6C5A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46A83BCE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9F3D4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BEC4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5091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B476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FC25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E6D3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10EB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DF7E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CB4C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F4DC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7497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B593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96E4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8DD4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DE92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72AE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5CBA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31A6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  <w:tr w:rsidR="00E670E8" w:rsidRPr="00F164A8" w14:paraId="241FD1C7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B20A2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FB5A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98AF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5B6E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7394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C2AF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8E99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752D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14F3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9578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FF91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3A46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79E7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8511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CC3B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D18D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E2C3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34AF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2A7D792C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F9648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543F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C2AB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FE19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D097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FC30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A16B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5901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6A67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DF03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5298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7C93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EDEE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B20C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58E1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8143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C6D5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BFAB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21F7BAE3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E6627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19F7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0568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443E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D93A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5C05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0814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C590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16D3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8A05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CFC8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FD03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357F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1BED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26B4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B9A8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4FFF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BAFE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F164A8" w14:paraId="645F9042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95003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F49B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D093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855B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DC85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BA79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A357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1BA4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3D11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8578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20A7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7605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730E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B3B0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5193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6503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02F0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8688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504</w:t>
            </w:r>
          </w:p>
        </w:tc>
      </w:tr>
      <w:tr w:rsidR="00E670E8" w:rsidRPr="00F164A8" w14:paraId="59E32291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E262B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B129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4216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39A9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E184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52C1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923D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16D9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5017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5BEA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085C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A07F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FE67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A5B3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A5F5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7768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AD33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48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4B07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313593B1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2043E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lastRenderedPageBreak/>
              <w:t>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9AA1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03AC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CDEF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31D7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E801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43FE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55DE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176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7CCF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03EC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4767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077F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7DB7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AFA5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27F1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3A5D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E4AB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7CEEBEC9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FCA22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A7C9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A07E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E872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3D9A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0D5F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E6FA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F2A2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1AA2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9A80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F28A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72C9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5935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324B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4305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015E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45EA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F5D6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3224E3F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A0FB7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9D27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D25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4737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E781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1FEB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5B60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60F6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AA86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C6A0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BDE1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3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2F80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149A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37F4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6D16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C845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D8CE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2E2C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3AF5E336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0A6F2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1668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665D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DB01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8302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D0A6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6274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EB32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BB48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8DB2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C780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49C8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68D1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E6F5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3006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2488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635B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7AE4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14343B7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A6D68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3D9A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13E8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85B4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22F9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7D52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8D5D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16EE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96C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044E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0F80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762A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1940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8190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4BE2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03A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115E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192A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01117F01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9AEC6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2E65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AFCD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33D6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70B7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F512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95A9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49AB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0F64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44B9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5E01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2973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FF00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8D8E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5AF8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C462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B49A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4D08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54A3DBEC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1EB75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2B3C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7E18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4B0F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4FBC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B95D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F90C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2D77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01BA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1134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D8D8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BE5E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0026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7D17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BFC6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FC9E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1506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63CB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A248A8C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8C35A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B2CA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C33F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37BE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5249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955E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1365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F778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89B6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DBA5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1ACB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BA28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7CC4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547C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F00F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510F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8E2F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90F8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  <w:tr w:rsidR="00E670E8" w:rsidRPr="00F164A8" w14:paraId="6FEB5814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41007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796F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8357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7C9A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F168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1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1232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F23C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D60F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EAAF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0C20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F942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3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281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B01D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3A4D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7F4B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31EA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C3CF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BCE6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7C5ED78A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EFCDD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77F0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11A1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2C96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6828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9B7A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84AC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89EF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71CD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9EC9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58B0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3A4A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F451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B9C8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131A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A8D2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55DC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B112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46A2829A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FD46C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526D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0371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E222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21AB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8072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6EB6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1F43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37A8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FCFD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4C27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64AB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E353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D334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648D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57CE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696F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A802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0DD5072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9174C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FB82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82EB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61DE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6939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9E6A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318E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EDCC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9E64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5614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2C9D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7565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90C4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88EC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A4EB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ACE4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9113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5B85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36142E48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40EC4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7378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9934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3D9D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8FF2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119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8259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5FFD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3F47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5F15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7CCE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D015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93DF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B4B5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6A9F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4372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4069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DB6A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387422FD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05A4C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4DCC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720A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C766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6BE5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195B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902C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BF40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D1CF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DE01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AA57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A178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64FD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1E03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39A8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B691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B2E2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5B09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778B22DB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F1C19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5E34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C8F0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7EBF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4363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029B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CBCC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3D93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0FD8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B092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9C56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5C8E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9BF6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1B38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22B4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2EA5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57B4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8157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067F7C21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51C1A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3E4B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92C9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FC7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14A2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7BBD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D63D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B44C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A902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9572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0457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67E3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5BBF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9738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12E9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48A0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10DF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145C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38C53629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9A95F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381D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A121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5D50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A360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66A4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7FC2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2817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DD61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B607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F7CF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A904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E17F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A113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3EE9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598E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7EC0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58F4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005323FB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B8750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2A5F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5940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D993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BB7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B943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2F2C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8977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825B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AF99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65DE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DB31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C9EC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4D45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324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8082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E33D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766E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11B45DFD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7FDEC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500E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F9E2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2DEC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8B93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5DBF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4F43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A349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F789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2117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60A6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A066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3A5D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DBA1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9CD4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5792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5D53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2599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450E0D2A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65BBF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A880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04B2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F16D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B23F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0BFD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C322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E0CD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E7C6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64F8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5FA6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3639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121A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3DBA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F72E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8202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7156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D973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652D6097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BE058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A72E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5CC3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8802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9ED2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CC55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B8D5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9603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D580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6DEE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2465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2670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854E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F2E4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FA23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F60A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B37B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4390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5918DF04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F7BE4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0970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5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F6A3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9DAE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FA87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F6B5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4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6080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FC8F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CA6C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8243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1799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17CA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6F4E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CDFC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1F48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E454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42F5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8531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6</w:t>
            </w:r>
          </w:p>
        </w:tc>
      </w:tr>
      <w:tr w:rsidR="00E670E8" w:rsidRPr="00F164A8" w14:paraId="45D9BD1A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07CBD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E21C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35F5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E148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568A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D1D6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D8B2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01A6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0D27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6967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72368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60DE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FDE1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8D9CC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84A1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F2C2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E695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B911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  <w:tr w:rsidR="00E670E8" w:rsidRPr="00F164A8" w14:paraId="4EF0E9DF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86C8E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962D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0E6F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9289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6C55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D024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C502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CC30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21CD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81F6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A2D2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21BF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879F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B2C3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C9BD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2663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8E64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84EB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  <w:tr w:rsidR="00E670E8" w:rsidRPr="00F164A8" w14:paraId="47837AAA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8E19D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3F01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E9B1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FA68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5651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3CC1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A6D8B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954B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508C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E17D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4E49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1BCF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AEFE0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13B4A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C7AB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BDF6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612B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8B4F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  <w:tr w:rsidR="00E670E8" w:rsidRPr="00F164A8" w14:paraId="0212A283" w14:textId="77777777" w:rsidTr="00946F27">
        <w:trPr>
          <w:trHeight w:val="280"/>
        </w:trPr>
        <w:tc>
          <w:tcPr>
            <w:tcW w:w="1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5AD2B" w14:textId="77777777" w:rsidR="00E670E8" w:rsidRPr="00F164A8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10331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4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44DF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FA412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607F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3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BE513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FBDA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C836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98299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3F74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34F5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88F6E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35756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A590D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74D9F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99705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34E84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80487" w14:textId="77777777" w:rsidR="00E670E8" w:rsidRPr="00F164A8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164A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</w:tr>
    </w:tbl>
    <w:p w14:paraId="1FF12B8C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13185" w:type="dxa"/>
        <w:tblInd w:w="-289" w:type="dxa"/>
        <w:tblLook w:val="04A0" w:firstRow="1" w:lastRow="0" w:firstColumn="1" w:lastColumn="0" w:noHBand="0" w:noVBand="1"/>
      </w:tblPr>
      <w:tblGrid>
        <w:gridCol w:w="1573"/>
        <w:gridCol w:w="747"/>
        <w:gridCol w:w="666"/>
        <w:gridCol w:w="666"/>
        <w:gridCol w:w="666"/>
        <w:gridCol w:w="666"/>
        <w:gridCol w:w="666"/>
        <w:gridCol w:w="666"/>
        <w:gridCol w:w="666"/>
        <w:gridCol w:w="666"/>
        <w:gridCol w:w="711"/>
        <w:gridCol w:w="711"/>
        <w:gridCol w:w="711"/>
        <w:gridCol w:w="711"/>
        <w:gridCol w:w="711"/>
        <w:gridCol w:w="711"/>
        <w:gridCol w:w="711"/>
        <w:gridCol w:w="711"/>
      </w:tblGrid>
      <w:tr w:rsidR="00E670E8" w:rsidRPr="00B37062" w14:paraId="2DB3B45D" w14:textId="77777777" w:rsidTr="00946F27">
        <w:trPr>
          <w:trHeight w:val="280"/>
        </w:trPr>
        <w:tc>
          <w:tcPr>
            <w:tcW w:w="13185" w:type="dxa"/>
            <w:gridSpan w:val="1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056EF" w14:textId="77777777" w:rsidR="00E670E8" w:rsidRPr="00B37062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Lampiran</w:t>
            </w:r>
            <w:r w:rsidRPr="00E44897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23.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Transformasi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Data Skor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Kuesioner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Responden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(X2)</w:t>
            </w:r>
          </w:p>
        </w:tc>
      </w:tr>
      <w:tr w:rsidR="00E670E8" w:rsidRPr="00B37062" w14:paraId="09F361B1" w14:textId="77777777" w:rsidTr="00946F27">
        <w:trPr>
          <w:trHeight w:val="300"/>
        </w:trPr>
        <w:tc>
          <w:tcPr>
            <w:tcW w:w="141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center"/>
            <w:hideMark/>
          </w:tcPr>
          <w:p w14:paraId="621B2DB3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RESPONDEN</w:t>
            </w:r>
          </w:p>
        </w:tc>
        <w:tc>
          <w:tcPr>
            <w:tcW w:w="11763" w:type="dxa"/>
            <w:gridSpan w:val="1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7B51BAC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NOMOR PERNYATAAN</w:t>
            </w:r>
          </w:p>
        </w:tc>
      </w:tr>
      <w:tr w:rsidR="00E670E8" w:rsidRPr="00B37062" w14:paraId="134B8F0F" w14:textId="77777777" w:rsidTr="00946F27">
        <w:trPr>
          <w:trHeight w:val="260"/>
        </w:trPr>
        <w:tc>
          <w:tcPr>
            <w:tcW w:w="141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F76C5C" w14:textId="77777777" w:rsidR="00E670E8" w:rsidRPr="00B37062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2704F3F1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040F3B52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5763794D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E3167E0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686ABB3D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619DFC35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04E1706C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57A299AD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3EE75C4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3E28939B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1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35B36C03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1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3F438C9A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1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D75BDCC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8FF0A62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1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7B3E322E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1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C181416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62C74FC1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2.17</w:t>
            </w:r>
          </w:p>
        </w:tc>
      </w:tr>
      <w:tr w:rsidR="00E670E8" w:rsidRPr="00B37062" w14:paraId="1E8038AF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BF429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2AE3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1A42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467C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D384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585A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4A9B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0844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0C3E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97D9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4EF7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4672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512D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172C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C91C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28C6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18CA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DF44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7E7A269D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B4799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2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6910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56D5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163C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C83D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B50D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9DBC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0D1D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FAEB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EEC3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7D1E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B6A0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028E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CDD0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87CE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DAE6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937A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8FA6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6BF34104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84AE6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E28C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E4DB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8BBB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5A7D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550A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302A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AD76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57B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21A8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1B9A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B8C5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2BAB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10C2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B93E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4C73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ACCA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A672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0A298232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22319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95E9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F492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57B9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3FCD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7B6E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0538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0F77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2B4D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0C53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ACDC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4723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E0FD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30BA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3612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2302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E9AC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527E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0B04C4B5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47C7F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9072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4361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CD34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2DFA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AE9B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5592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A7CD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53DF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72D7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7BD9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52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12CC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F05B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A0A6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DE69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4DCA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2587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8F75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2BCA32D0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B04FB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AF7F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8607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A11A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4B5C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F236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F286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CCD8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6A2E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3EAA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E032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CAE8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FB74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6D08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B55B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4129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90A7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2224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16A2D45C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C1A27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40CC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B1A7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4125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060C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DB5F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9BDD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57C8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8596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AEB5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3F69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72A2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A438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DCAB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7AB2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CA4D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CD17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D1B7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44D04B76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98F21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4F0A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126B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5F69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2EC9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ADA2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01C0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111A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F72D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4570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C5E1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3A14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F0EB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447D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5CAC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0A71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791D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2FFE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2137F90D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BC217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1A62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EF53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10AE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D13C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D299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14D5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0C12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F822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13C5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44FC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4BF3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9410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FA5E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C169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A5A0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C538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CB42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0AB5C4D2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A1E61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0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C6FB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6236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83C0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3685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72B0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B49D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CBF4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20E0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0440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FCB7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E64A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8709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4892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F7D4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514C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A30C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DA45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37E91703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C5665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1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B640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9BD8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7F0F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39A7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A325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AA67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0580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CEA1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E4CE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80E4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7CE8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9B3C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2CAB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8684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5982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9FB2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43CB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1732D1FB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49739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2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A23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2DF2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6960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68EB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DEC3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B6C0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CC41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B042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C85D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88D2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C2CD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22BB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4215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FC4D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076A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5B89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8633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77156167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E48FA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3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25A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8310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EC68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2AD6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29D5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AB51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162A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2AF4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A43D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9E9F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1BEF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7C47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93F6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15BE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EB94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7B4C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E64F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3C4CAEC6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6934C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D8D3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F89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C58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B2AF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D093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6A27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3EE9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539F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DEFD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77BB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1657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E14C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F862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B90E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2502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A7D8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F74B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62EDAAB4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9C129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43CE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233A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55D0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F701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C47A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5799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7020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5B4C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47E1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6561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124A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8811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C7E4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57BD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C4E8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D7B1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715D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7F5DDFB9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AA4D0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1AF3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B507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A67E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1DD9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FCD2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EAB4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DDFF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6F04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BFDC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3810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AADC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8C3B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A28F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2568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D9DB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7F27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E4EB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27612405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CACF9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4B48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EAAB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7D1C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761B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B5EB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DCB7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40A3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8ECC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0270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5C26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FF69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3941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3ECC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036C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28D5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5380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2E39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1B6551D6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F8E56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44DC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8077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3EB3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2E47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4448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60D4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8C1B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BC67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AC12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0551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D83C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6935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F1CE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417B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EAD0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0044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1473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3908C5B4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13E36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1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C4B5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2815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9172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9717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263E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E886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4A7C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5192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34F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FFCF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52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9679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7614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C73D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56AD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031C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2E60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E831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5E5C4D70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55FE3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20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C449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0D08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D1CF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E147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3EB0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D390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284B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9FDA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3D63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DD5D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52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0AAF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B78C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478B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75D2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D206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189C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E85B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76B8341C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3B5FB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21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90E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D584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054D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2922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E56F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ADEF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80A5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15AF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B616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4F56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6440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BDC5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1BB3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9231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3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44D4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646F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C0EF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4DECE195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41075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22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81CC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450E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FEB9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E7CA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15A0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88BD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8F51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F729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BA87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A3A5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BF6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DE00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93D5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3450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B819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7879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8E6D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40DD9B5E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6E74D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23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4241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9DCF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E388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AB21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ECE2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8B2E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3E28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5CE4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82C7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F094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2E0A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118A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B51B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A361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A7E9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6E5B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81B5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496A3A76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E38EC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2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A6C0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8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0496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BBE1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9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9615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8E5C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4F27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5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5B46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623E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89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C9BB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E1E1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5EA3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73C3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DC3C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74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B785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36D8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EA7E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CB93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5BA6CB82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1A5CD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lastRenderedPageBreak/>
              <w:t>2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2504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EDDC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0072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EF21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9C8B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64AC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FB1E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7A25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B8D6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D02F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8517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A2CD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7935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B686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06F4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93A4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C8C1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635693FE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A17D0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2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05B6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E89C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792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B980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4162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2357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B41D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9ED3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E001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74E1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BEEB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105C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8227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0559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0CB4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2ACC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ADCD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31D732DC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87575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2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EB87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8429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06B8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9385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31A7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B8EF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5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963A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48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05B6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89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03E1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9C10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52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E315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862C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8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2234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74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0B42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C606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B7B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00BF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51FC11F3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6E3A3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2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7A32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AFF2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C9D1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4691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014A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55C8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C802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D972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CD9C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CB2D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5B76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8AC7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D8C8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5DAF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DCBC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EBAB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F397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601BEB6D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96607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2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BF0B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E4B9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7834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3177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7718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AAD8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F959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BA11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0EA1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2622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C698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9478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98D3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C216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AF1E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F9B5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8143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3C626F0B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39AF4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0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C3AC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7268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ED5A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726C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6B8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04A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93AC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FC11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FC4C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C16C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3858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6315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05B6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06FF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42AE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DAC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109D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601EE6BB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AC3DA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1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8474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35AC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DE14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9277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C71B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3B08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8219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D123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1A87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7E1A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96F8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88B6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89D7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E077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2533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EB0F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864C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788B2E65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675DE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2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488A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A978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3E67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C53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BA11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001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7F39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87D0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291E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307B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C641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92B1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7C02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2FF4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3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8AE6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743D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25F3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02229AF3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FD719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3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B9E0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ADC2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D451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0A40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07E9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685C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82D5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045F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8C2A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0B47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9439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25DA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ED3A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AE31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3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5F9F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2423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2B2C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1A6E4D9E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F1766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1639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6B04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4635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3BD2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C2BA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37F2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110B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A523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1A2E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33DA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1F3C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31D7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F6E0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DA53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3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712A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47AC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7B8E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7CAA319C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460FF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9D74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4058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43E7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CDD4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0DCC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2BA4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1E71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C979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00AC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9E0A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C9CF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EAD6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E79E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7123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3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3BC7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15F2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BE05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34B366C6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E1CDE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6396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50C9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0031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3A98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C6D6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DC07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D69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76B7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2B7A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C726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EF45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FF27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6732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DCC3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3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FE9F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E907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96E9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B37062" w14:paraId="5A10FACB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A9950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874A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09F7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2357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976D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0C5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6F1C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67DC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3BF9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8DEB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4DF6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C6DB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9899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F427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6065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EA83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78FE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7A56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2A7597B6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21530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3AB4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F932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CDB0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BFE5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995D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730F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DC92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B703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D59B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7392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8D3E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52D7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EEA9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A054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8987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E88E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757F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5525646A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9EED1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3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BAFA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D75F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2C98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A79F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4DE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B012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7F0F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3E54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EF14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B755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1025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4845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7218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D286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3EFC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18E0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1ED3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67E07B6F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A1AC4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0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1860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F968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FA18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466A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2C76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8466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1E00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BEA4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82E5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78DE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CF61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9E29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7907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D8FC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2874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BDC6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209D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7ABF99CA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C349B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1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AEBA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E911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05CF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B727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3B11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DF2D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8CA2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0745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CFC2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28BB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67E4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7A71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0E3E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425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1DAD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516B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43AC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550ADC3A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BCEE6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2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D126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8439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53AC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D2FE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26BB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AD59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116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8489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5AE7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2A40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BA57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7A8E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7D4F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1541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3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463E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880F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734A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531</w:t>
            </w:r>
          </w:p>
        </w:tc>
      </w:tr>
      <w:tr w:rsidR="00E670E8" w:rsidRPr="00B37062" w14:paraId="7E02F8F5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F91D0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3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98BE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86D9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00EF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A276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5FA2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96C7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254E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0666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47B1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40C9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486E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90C2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467A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819B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FBBA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FC42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4B9A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13524A05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5BF2C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3D1A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FB9C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60E2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9133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29E9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BB60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28E2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4015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4A05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8819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1A46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BDB3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53C1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0503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16D5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BD6D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E50E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26B7AA2A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E59B6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4884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D4B5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EFA0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AC0B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F6AE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595A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C2C0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1A6A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3A27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DBAB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059B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DAE0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9E40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E0E8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0220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6C10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8433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191511DC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7D988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1332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4965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9724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12D3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0455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1C50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1230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A342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F06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8B4F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52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3F63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9B7E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118E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4EC5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AEB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B009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2C3F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12B3BE9B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AD5B3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5176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EDEE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9DE4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1BAB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3CAC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804A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7168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89BD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FE45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8D2C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9D91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AB3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76F7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CD6F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EAEC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49A7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645E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39A878B6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3E913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12A2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0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C345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4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039A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1A6C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7B64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7714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12A7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8407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D4E5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38C9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64C8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2F40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82BE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6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8E65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9F5B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36FD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5DA6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9</w:t>
            </w:r>
          </w:p>
        </w:tc>
      </w:tr>
      <w:tr w:rsidR="00E670E8" w:rsidRPr="00B37062" w14:paraId="7F5D526B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BA90C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4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0FD6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8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68CF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4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BE30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1A64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47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52C7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6B06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5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B73F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C4B7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880A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B7D3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0D54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37E6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8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42AE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6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DB2D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27F1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2ED9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1E8D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9</w:t>
            </w:r>
          </w:p>
        </w:tc>
      </w:tr>
      <w:tr w:rsidR="00E670E8" w:rsidRPr="00B37062" w14:paraId="48E94DCD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FD16D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50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2147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0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9141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4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3B86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6144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5690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AD49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B3EC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578B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6007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BCCB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93DE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8B45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A426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74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1F4A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3B47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9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EEE3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52AD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531</w:t>
            </w:r>
          </w:p>
        </w:tc>
      </w:tr>
      <w:tr w:rsidR="00E670E8" w:rsidRPr="00B37062" w14:paraId="054B9520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A8731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51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134D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53EB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3390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EF5B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54E3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65A9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D243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282D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2EC9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B3F5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8AD7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37A0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E646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E537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45E0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4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8516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7462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531</w:t>
            </w:r>
          </w:p>
        </w:tc>
      </w:tr>
      <w:tr w:rsidR="00E670E8" w:rsidRPr="00B37062" w14:paraId="641DB56D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49443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lastRenderedPageBreak/>
              <w:t>52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8AB8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A189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D2C1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08DA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5F9D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F326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C9BC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0709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C282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D04B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B6C5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87A2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42D7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150F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C4E6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7A49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3493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1ED7EE38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5F1A2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53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3C84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8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7A30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0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7710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9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8200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1FB3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E85A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A455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48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3D7A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402F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2C8E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0F89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E849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066D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75BB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5779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4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A5B2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721C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531</w:t>
            </w:r>
          </w:p>
        </w:tc>
      </w:tr>
      <w:tr w:rsidR="00E670E8" w:rsidRPr="00B37062" w14:paraId="1019EE6F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A97C9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5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DD1C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8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4F43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0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9BBA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9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1793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43A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564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6746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48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C889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17F7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309C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B47E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2214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2F7F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F631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8870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4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1CB9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B95A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531</w:t>
            </w:r>
          </w:p>
        </w:tc>
      </w:tr>
      <w:tr w:rsidR="00E670E8" w:rsidRPr="00B37062" w14:paraId="51EEB4AA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CD0F8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5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9A03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4744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DFC9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0388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5365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249E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AC3E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AD86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CAC9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5766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CB9B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E83F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981A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0E01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1405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F65E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671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786E55C8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5CF6C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5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3512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C323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FFA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948F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065E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1F74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9418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2C75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6D1A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5436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8143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D8D7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8697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1E6C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F01C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45D4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B3DC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567425EB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DCCF9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5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D34E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3C14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AE3E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64C0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0192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1371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A81D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3AF7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FD92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9797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69A9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52EC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1652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2A4F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EA39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6C33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C6D2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3E23C310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F7D6A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5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B2B9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32E4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2E9A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B7F2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A6EF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095A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94AC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5C55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FDA9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2B49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6F2D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F618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E153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0EBC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1CA0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FF96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FF19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27D54BFE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EFFCC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5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81DC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B786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776E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8D06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F2B5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96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ED6D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3CF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DC32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4060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8457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D909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FD64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C463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DD54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C4BB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2023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C34E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0466A6B7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12837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0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090C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E46F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4EEB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771F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B2D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F9A3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C64B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0521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A0A2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382A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84BD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129C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D830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775A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8B17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E59B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374D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722FEC97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673F3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1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B175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ADAA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2995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1C82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8F57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E640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0FD9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CA26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E42F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D0FD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6B2A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1A0C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24E9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D84D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3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F113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4394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3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651E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9</w:t>
            </w:r>
          </w:p>
        </w:tc>
      </w:tr>
      <w:tr w:rsidR="00E670E8" w:rsidRPr="00B37062" w14:paraId="50960DD8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4647A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2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F6D7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7639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39CB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13AE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CAE5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A23D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CD05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12AB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F8BA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DB78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757F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5897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7C76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9186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9EF6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2F16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4DD2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0174CDBF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DF308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3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1526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2DA6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0DEC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072A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C61F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80C8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4E31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9D47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86F2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E406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8AF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0F33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08A1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E2B6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519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F6F8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74DE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56C0B3AB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5D3A7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5A18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20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1D68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1202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BBA8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FD42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A2FB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6242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5B26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8EE4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A1F1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7948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959C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7032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209A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81A2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08B5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E201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4BA76779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98741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6A42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52AD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9417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03C8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EF4E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58D3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8692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5D62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574B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BE64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D078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7B86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A8E9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C95F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1E22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E89B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6730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1E7089CA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972EF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B1CD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DE15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A5E6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5990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C46B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16B3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9FDA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5F5F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A0B4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06B8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9083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DAD8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6013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8415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E80B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CC07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0D38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3050A804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2BB62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B96D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7643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C7A3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9102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CA9C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98DA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B59F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82C7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E4D6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C84D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21CA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3057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69B4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09B5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4EFB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D0A6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52A3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08836F2C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A71DA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8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E8E3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29B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5C28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4237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03F3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66F1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1533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37C1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B6C6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A3ED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9004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CF65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3512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E28E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4F66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E68D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A127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5F6FBDBB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C9BD7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6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34B1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39B5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B8CC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5B51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22A8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61C5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AF2C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091B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2CFA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5200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A3E4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4EBB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27F0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F087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421B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EE9B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9CA3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20F80234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E9DC0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70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6C16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5EFB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A505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8118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5940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BBF0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C797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D734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B12A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65CB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EC09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FA6A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9B5F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7191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9E54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D22B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A9F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71A41DC1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94A33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71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0610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7A6A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155C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43F2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6C9C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89E3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A1DD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778A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B82E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94CD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53F5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C2D7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9434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6460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9F2A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DF42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BC0E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1BF385F5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66C06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72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B063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A0BE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75EE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1AB5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75BE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DC6A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B83D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D69E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7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5AA5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4FED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11DC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1150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0289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24FD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EF32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2200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30A0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11588B9E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6C751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73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95AE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1EA2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17D0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6C79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2E4E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4936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7278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3B1A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3C83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57AD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66A3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681B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B6EB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2905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8F04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6282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0780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7E23DDA2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0EA4B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7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8F41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8328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8272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324D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A0B6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33A9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B8F1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D563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0AB2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211A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B95B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AB4B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2BAC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41B1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F2C8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CDAB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0637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3F5638B1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A8C29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7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FD87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0F3D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7ADC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1FB3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E491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7ADE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87FD8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D490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756E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EA3B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C0A7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B10E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3A63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C460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831C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B271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872B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52421396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9B717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76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1D08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AEAA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9918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138C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C9F8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111C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4C6C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BA4CC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E2FC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ACC83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4AFC9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85E9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216B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DF2A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29C6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7DE6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D243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  <w:tr w:rsidR="00E670E8" w:rsidRPr="00B37062" w14:paraId="049B46D0" w14:textId="77777777" w:rsidTr="00946F27">
        <w:trPr>
          <w:trHeight w:val="280"/>
        </w:trPr>
        <w:tc>
          <w:tcPr>
            <w:tcW w:w="14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64CA4" w14:textId="77777777" w:rsidR="00E670E8" w:rsidRPr="00B37062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lang w:eastAsia="en-ID"/>
              </w:rPr>
              <w:t>77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6FFA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B705B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5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22B1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C4855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0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FAE16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17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6473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74F9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29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6282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7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04700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0A01F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B85ED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8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DA592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5AF07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862FA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9FCF1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99E84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2F62E" w14:textId="77777777" w:rsidR="00E670E8" w:rsidRPr="00B37062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B37062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40</w:t>
            </w:r>
          </w:p>
        </w:tc>
      </w:tr>
    </w:tbl>
    <w:p w14:paraId="53F85607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13442" w:type="dxa"/>
        <w:tblInd w:w="-289" w:type="dxa"/>
        <w:tblLook w:val="04A0" w:firstRow="1" w:lastRow="0" w:firstColumn="1" w:lastColumn="0" w:noHBand="0" w:noVBand="1"/>
      </w:tblPr>
      <w:tblGrid>
        <w:gridCol w:w="1573"/>
        <w:gridCol w:w="853"/>
        <w:gridCol w:w="666"/>
        <w:gridCol w:w="666"/>
        <w:gridCol w:w="666"/>
        <w:gridCol w:w="666"/>
        <w:gridCol w:w="666"/>
        <w:gridCol w:w="666"/>
        <w:gridCol w:w="666"/>
        <w:gridCol w:w="666"/>
        <w:gridCol w:w="711"/>
        <w:gridCol w:w="711"/>
        <w:gridCol w:w="711"/>
        <w:gridCol w:w="711"/>
        <w:gridCol w:w="711"/>
        <w:gridCol w:w="711"/>
        <w:gridCol w:w="711"/>
        <w:gridCol w:w="711"/>
      </w:tblGrid>
      <w:tr w:rsidR="00E670E8" w:rsidRPr="00FF21E4" w14:paraId="72210E9A" w14:textId="77777777" w:rsidTr="00946F27">
        <w:trPr>
          <w:trHeight w:val="280"/>
        </w:trPr>
        <w:tc>
          <w:tcPr>
            <w:tcW w:w="13442" w:type="dxa"/>
            <w:gridSpan w:val="1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093AC8" w14:textId="77777777" w:rsidR="00E670E8" w:rsidRPr="00FF21E4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Lampiran</w:t>
            </w:r>
            <w:r w:rsidRPr="00E44897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24.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Transformasi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Data Skor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Kuesioner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Responden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(X3)</w:t>
            </w:r>
          </w:p>
        </w:tc>
      </w:tr>
      <w:tr w:rsidR="00E670E8" w:rsidRPr="00FF21E4" w14:paraId="37D345DF" w14:textId="77777777" w:rsidTr="00946F27">
        <w:trPr>
          <w:trHeight w:val="300"/>
        </w:trPr>
        <w:tc>
          <w:tcPr>
            <w:tcW w:w="157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center"/>
            <w:hideMark/>
          </w:tcPr>
          <w:p w14:paraId="793A2533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RESPONDEN</w:t>
            </w:r>
          </w:p>
        </w:tc>
        <w:tc>
          <w:tcPr>
            <w:tcW w:w="11869" w:type="dxa"/>
            <w:gridSpan w:val="1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6B20E16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  <w:t>NOMOR PERNYATAAN</w:t>
            </w:r>
          </w:p>
        </w:tc>
      </w:tr>
      <w:tr w:rsidR="00E670E8" w:rsidRPr="00FF21E4" w14:paraId="0A3F8F4D" w14:textId="77777777" w:rsidTr="00946F27">
        <w:trPr>
          <w:trHeight w:val="260"/>
        </w:trPr>
        <w:tc>
          <w:tcPr>
            <w:tcW w:w="157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2C5AB9" w14:textId="77777777" w:rsidR="00E670E8" w:rsidRPr="00FF21E4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en-ID"/>
              </w:rPr>
            </w:pP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23A1357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7A8CC9EE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062B960B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5127CABC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7E99649C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5DB5BE7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2058B692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0660C2A1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91747D2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D2B1902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1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96B33C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1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0AE08CC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1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6F945A1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29511859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1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271FC8B4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1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096367FA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5989958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ID"/>
              </w:rPr>
              <w:t>X3.17</w:t>
            </w:r>
          </w:p>
        </w:tc>
      </w:tr>
      <w:tr w:rsidR="00E670E8" w:rsidRPr="00FF21E4" w14:paraId="425E18F9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937A4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8710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533A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C194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3E50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55A7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D424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57C7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4715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CF27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EB3B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26B2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6471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1D12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103C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9ED7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6B1D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22C6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485DFA4E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0F315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A324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8FE0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7349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8F54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63A4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7547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057C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48BD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59E6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BCE5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6793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484D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870B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7E83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3EBA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5557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D901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031E7FA9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8596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AA0C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7D74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998F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E89C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8AB2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9D2E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DA1F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A7E3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8810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BF31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8AC1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FC5A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F625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BFA3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C128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FEED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A2BC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4758709E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42E5E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399E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4F86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A896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6AD5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4591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A9E9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2315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C8D0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B5A5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5FE7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112C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9F81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F731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FAA4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3323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94C9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BAE3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7EF9167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52D0D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E026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FB3A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B5C3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D885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3593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1E83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5AAD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8E54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0E4C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6912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C12C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88B4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4AEE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610D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18BF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30D2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C27C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584E928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A0398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8BCB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C211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EC8E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CF87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4C4D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F931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ABB4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FC8D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9D55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9A17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4946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CCC3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238C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A4DB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3D53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7B59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E191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6938A565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19C05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B224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F4CB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0098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AB7E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E827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0161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CBB7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179C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A5EE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87F7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DE79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B82D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8833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DFB5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115B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A319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E601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24463D7E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E147E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508D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08BC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008B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A6A9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8A34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C0AD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8E19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2ADD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3674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E9AC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5ECF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16E1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858F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8FC6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8CA7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D4F5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A8BE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5D23CBCB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1C811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4FDF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05CC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4FD6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AA4A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C3A2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05BB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C2C8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4890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A0A3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7BCA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C004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32F1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3092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22D9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C350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B346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6D5C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284A76B8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E13CC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A45E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8DC7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E1BB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92F1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F756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8665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AAA4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2AF0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1353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2ABF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BCC5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A120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1441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D379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B4A0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450D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0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D9DC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3D368FA3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936C0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64FA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A5C5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6131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9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6E86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F17E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4DA3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5A13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6B55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795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BF44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82BB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16A4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760D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9F3C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A594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F20C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8558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3F479793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12765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13CF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C792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12B4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5452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A387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504A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1135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0278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8687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C669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85BA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1541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2C95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3258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2E5B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2554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E2B1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180E8C94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EBF3D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B630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2AB2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DE0E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A961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C4DA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BECC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6E0A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59BD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88F4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C7CA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76D9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4CA1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8EA8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B378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D3B9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4B12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D0B1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5834662F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3D7D8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C374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1BFB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5A14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8348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3C07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B492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258A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FBF5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BF05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089A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EC20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5B2D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B0CC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6990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A17F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6E20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B262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4FE3881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1111B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A388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8BA9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BEBD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3194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D9CE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8F0C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AF31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C948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B8B8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3F37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FCBA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4EB7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ACCC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E311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D96B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CE5F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01B9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638F47E5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A9ADB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3B64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478C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AC3A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101E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3277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E596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77A7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2D33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ED67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5ED5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E19B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D3A8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A231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19E2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CDB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95F0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F55E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2FD7C24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61940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365C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509C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4892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DAA8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3DA7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1679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EF91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607B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40CE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067B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8ABB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0F84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0AED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0C7D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FA3D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CC73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47D7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6362D61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06958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5F69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2ADD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4F1E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121D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BA5F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B00C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9721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9AA4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53C4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75B1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F857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0BBF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8BFD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54AC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3087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98C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CB70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39DA7C1E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7D80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74CB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645C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063C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0736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8136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D403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56A1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4456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7781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6742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3C52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03F9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4617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B00D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D362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3CA3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0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17B7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07BA693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8565B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5912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EC34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5B45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5112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FD5F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F510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512A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A3E1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D61A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9422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C9CD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93AD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260E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C7D3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CBE7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47F8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0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D27C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1E521576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258D3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6879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BBB9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94C2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A5C8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BF53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B20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7941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A560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44D6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A14A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61E6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9654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F4B6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C9CD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A9A3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BC25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C706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59AA3162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E201D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2E6F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3FAF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05A2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07F3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E098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1172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1FE1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DD12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CED4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7942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BBAC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9C5A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1661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5B3C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EC13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758B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3100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53CC76BD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564D3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9E5E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543C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51A7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5B29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0D18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2E1F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383D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6ABE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D5EA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4630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7608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FE1B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39AF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D2CB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8E4F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4769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6D0F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10709E0A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42206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A399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F2D0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FCFC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9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28B1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DBE2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3BF3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CA3C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33B7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C427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E454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4157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89FA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14AD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1FCE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F934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25D4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0DC5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FF21E4" w14:paraId="2BD20F8B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BA938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lastRenderedPageBreak/>
              <w:t>25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79D0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05E5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074B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B72E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374D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51D3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D9B2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6AD9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D719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A6BA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0539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46A2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8416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8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1652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2827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45F1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07DA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035</w:t>
            </w:r>
          </w:p>
        </w:tc>
      </w:tr>
      <w:tr w:rsidR="00E670E8" w:rsidRPr="00FF21E4" w14:paraId="6118EDC8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B1C1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17AF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7430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4241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93C3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86DE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D729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2CB5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F044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3B21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4133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11BC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3D7E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E38E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A693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30E4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8064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579A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FF21E4" w14:paraId="43A72CF2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70400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12E8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278D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27F6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DC40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6B3F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3AA2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391A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88F2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9E92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2200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2D85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1BBB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A89D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5A47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4248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A361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9211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2FF37502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4259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2FE5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49D2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D046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EE89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CD3E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9F48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5931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8A2D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CB30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CFCF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17F5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0521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998B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3867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A0D4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BF6F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D647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0340BF61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C907D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FDF2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1C46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84AF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1556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7132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5E5C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CE8C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9BEF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063A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AC3B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263F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1246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EC6C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BC88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9E5B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FBB6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4872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6B427416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A9D50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2054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1E90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6C3F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964B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A06D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4523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232F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8F4C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477F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A7B7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E99E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33CC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FCD4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1EF1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EDD5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F0AA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9A38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1FDD133E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C633B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7B65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BBED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5FD2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D84F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3536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41F9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CCE0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8CB2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613C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24C4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5317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7446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7D04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EEC3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9F14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AC43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6DA2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3D85C48F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80703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207F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8243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2F0A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7353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19D8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52B5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DA17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951A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DC58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F10A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DA2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BAF1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9F52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FB31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72B5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761B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D1FB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6953A0F3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27412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BB36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D45B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931A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2FD9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7FBA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E061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B903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795B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79F9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2455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ADA2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F987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974C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11AA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8735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D1E4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E7B0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30970701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27474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A5F6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9F2E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7E8D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BB1E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3ECA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B0D2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3568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B1A9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8BAE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6D66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D21B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4191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36CF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9487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DECE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6898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7B71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647A3719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4868F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AE39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9977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5270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7B74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ECFF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C56C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8C37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E88A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DA79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330C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35C3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4C77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4661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D35A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F40F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B6DA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9EB7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2ADE3820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0AD66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8EA7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68FF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F042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F0FD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F12A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C6EC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3CDA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41F1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A408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B30B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8F85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BA78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6A6E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EDDF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7117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60B4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B5EB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2421897D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BF7B2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A39D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A90B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F075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8567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8E06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4ACF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CAE1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F75D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83F2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C702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8251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4E7B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9F59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8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FEF8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5256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8909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00F8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035</w:t>
            </w:r>
          </w:p>
        </w:tc>
      </w:tr>
      <w:tr w:rsidR="00E670E8" w:rsidRPr="00FF21E4" w14:paraId="7B7DC72B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43E2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12B6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B8C2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B82F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C015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B541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6FEF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0B53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56E4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5601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4C75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1600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CCDB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BFC8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8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2CEB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0DA8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C790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B274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61</w:t>
            </w:r>
          </w:p>
        </w:tc>
      </w:tr>
      <w:tr w:rsidR="00E670E8" w:rsidRPr="00FF21E4" w14:paraId="34F258F1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EC5AB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1ED2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3448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8258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4F1B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966A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4BE0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C1CA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4901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845C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AB0F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32E3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01EC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9F11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8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1F02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7770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E972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A32F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61</w:t>
            </w:r>
          </w:p>
        </w:tc>
      </w:tr>
      <w:tr w:rsidR="00E670E8" w:rsidRPr="00FF21E4" w14:paraId="3C22587E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AF156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0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95DA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A178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62DD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8DB1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98FE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200F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B9CC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98B9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C832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07FE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8A49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F8B4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FDD4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8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860C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6964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FFAA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FE93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61</w:t>
            </w:r>
          </w:p>
        </w:tc>
      </w:tr>
      <w:tr w:rsidR="00E670E8" w:rsidRPr="00FF21E4" w14:paraId="6D242180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9A322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1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3FC2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D7C3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2790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B07B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309E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1009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0C14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3969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4D18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639F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AE5D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F4D0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AF81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8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D19A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EAAA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6D53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D759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61</w:t>
            </w:r>
          </w:p>
        </w:tc>
      </w:tr>
      <w:tr w:rsidR="00E670E8" w:rsidRPr="00FF21E4" w14:paraId="7787D7C8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625EF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2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A142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4A75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0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56A4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B41A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2299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246B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0CC8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41BC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AAA5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5878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DEBB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7930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F85E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8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1928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F8FE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9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F52C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6697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FF21E4" w14:paraId="1DA77F44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E1BA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3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7A33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D751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27DE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3D7E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DED5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60BB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BC99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261F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59AC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F676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FEE6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ADB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F2E3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DF31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388C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328D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18A6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28F67D9A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A1245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4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BAE3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85DD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3AD8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42FD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D27B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AAAF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DCB1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58A9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1F2F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36F4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01C5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C9FA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6C12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C16E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7AF2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7422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1F45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50D552B3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D3CF0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5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77B4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2616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FDF9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0C97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EBE5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9DC9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0486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7409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57CC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1BB3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8C2D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6937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4C16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D7A7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F26F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639A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F964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070633B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27140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6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F5E0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6C16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57EE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1530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A425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F58B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C751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6090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4C7B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F0C4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6D43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8F6D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23EF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57D2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F97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F96B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0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5DDF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F199C39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BB1DE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7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3469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92BB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EB8D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4D95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3511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A17A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A1BA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4130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A342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FA2B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35D6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3982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0F88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BC7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CE11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48ED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9AE1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56DAE5A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B230E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8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C9CB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5D18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4243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D918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5533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751E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D153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35E6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89E0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471C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8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EA2D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9ABA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B238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8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F91B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8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5195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9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A7AA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0DE5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4BD632A4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6A650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9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7090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233B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631E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5E0A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96B0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B89A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D195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2360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FD4C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2CA8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8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FAC8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5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98B1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983A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8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BEA5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9FB8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411F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0E32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5AB067D4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1AC9E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0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830F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8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A7E0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151F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1796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9FDC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A04C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60A6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9EF8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6ED4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4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9917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E3F7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5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4E19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1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01EC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96A9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A38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9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1DD2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EA51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61</w:t>
            </w:r>
          </w:p>
        </w:tc>
      </w:tr>
      <w:tr w:rsidR="00E670E8" w:rsidRPr="00FF21E4" w14:paraId="10A85F6F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C2641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1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4573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2BD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841B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9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E505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CF64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1692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C933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8F48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9E4C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AFBF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8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1F43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5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3FE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42B9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8FD2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1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4649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9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48B4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06ED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035</w:t>
            </w:r>
          </w:p>
        </w:tc>
      </w:tr>
      <w:tr w:rsidR="00E670E8" w:rsidRPr="00FF21E4" w14:paraId="79D74422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1E371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lastRenderedPageBreak/>
              <w:t>52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F2FC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8DB4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21C6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83F7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7538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B5A3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0244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D8CA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9544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32CC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A2B1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5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4900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6925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8209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721B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5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6242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6CE5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04B05842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DCCB4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3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2F51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0B20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A34A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36F9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C10B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A7D8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D476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830B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1226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1F8C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0B91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96AF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8733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A0D9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8C55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809E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1A91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4ED98BA9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69658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4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29AE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DE10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F3B4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1522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89F3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0078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D68B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9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7D1F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E7FC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4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955C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8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C94A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5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E962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3B38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A4B6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CA68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E8F7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3C2E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61</w:t>
            </w:r>
          </w:p>
        </w:tc>
      </w:tr>
      <w:tr w:rsidR="00E670E8" w:rsidRPr="00FF21E4" w14:paraId="62E7C6BD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FA797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5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D137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16EC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30C3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7E6C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E445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1108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3F11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19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50ED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6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7483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4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B28D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8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ADAC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5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71AB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33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8E14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7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84CB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40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4117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,3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E441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7F67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61</w:t>
            </w:r>
          </w:p>
        </w:tc>
      </w:tr>
      <w:tr w:rsidR="00E670E8" w:rsidRPr="00FF21E4" w14:paraId="096034A3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03CBD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6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7171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CE37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FCCA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A52B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43DF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97CB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1CEA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268B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6F75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C72F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25E5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9304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EE2E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26A3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28F3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CD76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104C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99328B0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0007F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7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FD33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6BEF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90FB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C3D8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1A61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E450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B1AF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69ED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89CF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A50B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6B9D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5677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0318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9D3D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02B2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5624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7D3B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26577A08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CF421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8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E6A2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A738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E6EA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73B5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BF6B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3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566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4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5A08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B6C1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DEE5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E6CC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100D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90D9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A63F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AEBD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5F4B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9DC1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CF60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633BFBFF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158AE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9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3C18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472B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0ECE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D5CD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EA44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121B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849B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0ED8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67F5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0C25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D50D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20C0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4924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BB16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1F54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B0FA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4BE0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48DECC1A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F4878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0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BED7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2188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4615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62B9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2ADB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F6DB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0174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937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FE60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994B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AB3A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9F31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F9DC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4049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15BB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8582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B378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25B10E15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8DDE9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1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5ECA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5185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4832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7263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1B95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F07D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D359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D1A2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1042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9895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780E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9597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9F69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58F9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174A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4453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02B1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3CC6CF89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60C7B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2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97DC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B5D3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3CE9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A29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2985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A8E6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6E97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7CD2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6373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1485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0431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A7FF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C839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2308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C3C4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1411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AEC4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798E0F0C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484A6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3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1B1E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24CA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3477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9347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E6E8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22A5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E755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9480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C125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7E15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C31E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425D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C93A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952C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8447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8B78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62FA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5772FD68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43E36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4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38B6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732C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3BFA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C4ED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8B05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2FD6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16BC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FC28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7633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6974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5D47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474B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EF6C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F4AF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C2DB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297A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1ABA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5687A251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07384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5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C8F0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7038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F875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927D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B604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8EAD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627A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BFA9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8A93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FF48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4A13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930A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BDAD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867F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8549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27FC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0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D858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3A08B357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AF251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6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ECEB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C17C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9A92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A1D6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7882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045A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CAB3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1933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9288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3A50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E879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4460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E7D4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8589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A9BB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4FB6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C4C5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5B489786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4EA5E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7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0093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E609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B6F7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1264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6C5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0A49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72CD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F205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8C8A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7869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31E8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6180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3897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CC54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875E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0F61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DA6E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6EDE983E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9E4F2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8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0D5A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15B4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7BD6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A405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2D8E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77EC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6FA2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8431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2089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171A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144C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8092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3802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8E68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FF0D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7BD0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C7E1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562</w:t>
            </w:r>
          </w:p>
        </w:tc>
      </w:tr>
      <w:tr w:rsidR="00E670E8" w:rsidRPr="00FF21E4" w14:paraId="6E7F940F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36979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9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236F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3DD9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8388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E658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87EA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0558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E784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84FC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82F3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8799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CA40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E07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F831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50E5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47C5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31A2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F305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25D54A87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004DA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0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6ED5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C341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832F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9412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5007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058E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0920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F022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1F2A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5ABE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0BD9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55F2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0688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811E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4765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C6E6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5136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61</w:t>
            </w:r>
          </w:p>
        </w:tc>
      </w:tr>
      <w:tr w:rsidR="00E670E8" w:rsidRPr="00FF21E4" w14:paraId="5BA4465C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8F22A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1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EF5E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D2F3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8F83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8434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9018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DA8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2E41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4679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62E7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28B8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FF8F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EC85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781D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C508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ADCF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C660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2A9A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61</w:t>
            </w:r>
          </w:p>
        </w:tc>
      </w:tr>
      <w:tr w:rsidR="00E670E8" w:rsidRPr="00FF21E4" w14:paraId="756BCB39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C2292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2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70B2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31E3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B48C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2B1A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5836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F8B7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64E2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63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082F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46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BEC2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F927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3F56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AD73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E84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A10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38C4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9F1A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8C71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  <w:tr w:rsidR="00E670E8" w:rsidRPr="00FF21E4" w14:paraId="259D368E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0372D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3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1A1B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6110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7CC5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762D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8FE9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CEC1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AB98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D25B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CF95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6048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86FE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AE2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D22B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A247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6D75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F9E6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6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C12E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161</w:t>
            </w:r>
          </w:p>
        </w:tc>
      </w:tr>
      <w:tr w:rsidR="00E670E8" w:rsidRPr="00FF21E4" w14:paraId="07C17067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29FE2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4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C60B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72E7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F3B5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5435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5317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7089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1F78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0D79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ACF5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1D5A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E9B0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EEF5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1584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4B44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4AD7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02F9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F4B1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FF21E4" w14:paraId="71B3132C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1E33B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5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710A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75F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48E4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3051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7589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F524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4666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A4E8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325E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0C8E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75D0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8574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8AC5C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92B6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2CA1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E91C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AF0C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FF21E4" w14:paraId="19CB7209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370F2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6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0FEC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A2247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1FAD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136D0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0BD8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2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4AAF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F3F9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73B6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DC29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E15B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3A33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91C0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4B7A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607E4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96C39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9C1F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2F2D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,000</w:t>
            </w:r>
          </w:p>
        </w:tc>
      </w:tr>
      <w:tr w:rsidR="00E670E8" w:rsidRPr="00FF21E4" w14:paraId="3416325B" w14:textId="77777777" w:rsidTr="00946F27">
        <w:trPr>
          <w:trHeight w:val="280"/>
        </w:trPr>
        <w:tc>
          <w:tcPr>
            <w:tcW w:w="15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278C5" w14:textId="77777777" w:rsidR="00E670E8" w:rsidRPr="00FF21E4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7</w:t>
            </w:r>
          </w:p>
        </w:tc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FEB92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CF6E3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0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83AC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78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4D098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96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3364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1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71511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4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018F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08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BD72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4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A28A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3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6193B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2DDBA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,7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0F49F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55F9D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1DA95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6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B6A1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8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18D4E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,00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6D5D6" w14:textId="77777777" w:rsidR="00E670E8" w:rsidRPr="00FF21E4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FF21E4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,512</w:t>
            </w:r>
          </w:p>
        </w:tc>
      </w:tr>
    </w:tbl>
    <w:p w14:paraId="5296AF10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13068" w:type="dxa"/>
        <w:tblLook w:val="04A0" w:firstRow="1" w:lastRow="0" w:firstColumn="1" w:lastColumn="0" w:noHBand="0" w:noVBand="1"/>
      </w:tblPr>
      <w:tblGrid>
        <w:gridCol w:w="1746"/>
        <w:gridCol w:w="943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</w:tblGrid>
      <w:tr w:rsidR="00E670E8" w:rsidRPr="00E0373B" w14:paraId="5EEA7B8A" w14:textId="77777777" w:rsidTr="00946F27">
        <w:trPr>
          <w:trHeight w:val="280"/>
        </w:trPr>
        <w:tc>
          <w:tcPr>
            <w:tcW w:w="13068" w:type="dxa"/>
            <w:gridSpan w:val="1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79C6E920" w14:textId="77777777" w:rsidR="00E670E8" w:rsidRPr="00A9055A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Lampiran</w:t>
            </w:r>
            <w:r w:rsidRPr="00E44897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25.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Transformasi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Data Skor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Kuesioner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Responden</w:t>
            </w:r>
            <w:proofErr w:type="spellEnd"/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</w:t>
            </w:r>
            <w:r w:rsidRPr="00A9055A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)</w:t>
            </w:r>
          </w:p>
        </w:tc>
      </w:tr>
      <w:tr w:rsidR="00E670E8" w:rsidRPr="00E0373B" w14:paraId="7BD0B084" w14:textId="77777777" w:rsidTr="00946F27">
        <w:trPr>
          <w:trHeight w:val="300"/>
        </w:trPr>
        <w:tc>
          <w:tcPr>
            <w:tcW w:w="174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center"/>
            <w:hideMark/>
          </w:tcPr>
          <w:p w14:paraId="6492545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RESPONDEN</w:t>
            </w:r>
          </w:p>
        </w:tc>
        <w:tc>
          <w:tcPr>
            <w:tcW w:w="11322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5CBA8D6F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NOMOR PERNYATAAN</w:t>
            </w:r>
          </w:p>
        </w:tc>
      </w:tr>
      <w:tr w:rsidR="00E670E8" w:rsidRPr="00E0373B" w14:paraId="0F383B7F" w14:textId="77777777" w:rsidTr="00946F27">
        <w:trPr>
          <w:trHeight w:val="260"/>
        </w:trPr>
        <w:tc>
          <w:tcPr>
            <w:tcW w:w="1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10A5F3" w14:textId="77777777" w:rsidR="00E670E8" w:rsidRPr="00041FFB" w:rsidRDefault="00E670E8" w:rsidP="00946F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69BB27A1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BEC28D9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3DE7F31C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066650B1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E324FC6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5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0B2B1E9F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0427C60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61AA34B5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8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59B4E8AE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0C4F4EC1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598CF909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103AAD95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3621E267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CF768E0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noWrap/>
            <w:vAlign w:val="bottom"/>
            <w:hideMark/>
          </w:tcPr>
          <w:p w14:paraId="4A7F42F3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Y15</w:t>
            </w:r>
          </w:p>
        </w:tc>
      </w:tr>
      <w:tr w:rsidR="00E670E8" w:rsidRPr="00E0373B" w14:paraId="36ADEF32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F3B1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AFE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469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8EB3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5650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12CD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1D42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5924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A402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D04F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56DD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3F50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CC60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70FF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CE4A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BC32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AF17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414BFDFC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E14E6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49D3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F07E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F6EC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AA3A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5678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19DC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EBF2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8D9B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44BE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1507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798E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1A2F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4ED4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F0AE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1A7B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1EA87075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B729B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877C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7F47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A7E0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0C11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D135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C6F2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06CD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BD60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FDD9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478C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9D6A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D11F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74B9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C647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6AC9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52A185E9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EEA2F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AD0F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F369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D6AB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3A2A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2E48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550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49F3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CAD0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72AF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8AA9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425C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B6BA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F119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2687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E167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5B89FC08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B26F2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1C99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F57C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6866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F81A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52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DA1C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465C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375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0466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9941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40D4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F2AF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070C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4008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4FA4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281A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0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5F52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6D25A731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6A136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37A7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469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D3B7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FD63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AEC5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92A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6FFD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2089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F695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8C6B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CE08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D964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AB40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8432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5499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533E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2107723A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C076C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5A78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9CCF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8625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26CB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0932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9F24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0164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2CFF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14FD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F958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9753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3099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39F5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4193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0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7C90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24E3FCAF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5D18B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49D5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5A06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82C7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DE9C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52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D70D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FFA1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375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A57D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7B26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3420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9CE8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4064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19C5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7D1E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C876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23C6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08A5123D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18111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14B8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C736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3468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661C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2892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57AD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718E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2F44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19DD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0D90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1F96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95F1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21FF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50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1376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80B4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41648108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95C2B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1A55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05AD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99CF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82FD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FF8B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635E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E2D6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02CB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F7A8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DAE3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268C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95AA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693E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4CE6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FE65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12E30733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6D930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6D2A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BAD0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8C78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B101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4DC8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C29C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B031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18C3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D59D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DA0D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F65D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2C2D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AAFD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99CC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17DC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004626D7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7E314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F4EE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2EF8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CC2D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AE0E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21BD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2C37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2DF6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1BE2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88D1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8E08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97D1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0DF7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947F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AE55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CF1D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45A537EB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CAAE6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4F42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73FA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2C30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02AE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A871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DF09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3021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4A35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A4EA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7B8D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B63C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FA84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8781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4470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5994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325CF045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EFC06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7613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9A90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6BC9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E1CD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6179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4A6E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376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C9E5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42E3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D414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D359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D35D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8946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174C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9D5D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11528FD0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A6122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D159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128B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350B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D4A4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7B46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FA96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2CF2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1D2D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3AEB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1BBE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2739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87C0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B309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33FE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8871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7F2B32BC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3E2F9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73E1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5540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4F3A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2F0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7D11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E4E2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83DD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9A35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B536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CB09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EDCC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8B54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F4FB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2010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EA34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1CC4EA40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642DE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0202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D77E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D40D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E52B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8676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3152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08C3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FA8E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F124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D6FA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0701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9252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4351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5BC6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9775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4FA91713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B6D52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DB4F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50B5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1537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ABE0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A458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9299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DB43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76F7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BAE4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A8EC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5053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713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AAF0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8A60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5834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64EC11A4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7122A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09C1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0049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D6C4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F9B9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0A16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C08E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ECA7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9AF0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DDA5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F352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7977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AE98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DC17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337B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D204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6E4DA156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DB637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43C9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43F5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E12E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88AF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7745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785F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C77A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730B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4974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D2F0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0FE8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1275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EBAC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F2D8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3068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402A55E3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3409A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21E3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D649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8DB6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6FE5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8920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7978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DB0B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275E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171E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AE50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06BE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05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7244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8731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4206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B201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6A5F9A9A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DCF44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5297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471D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FA37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ED0B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9D71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C982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6802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F9D3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FAF5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633F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5234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80D8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CA64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3B34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535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1A18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2DA12EE4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AF3DD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A510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3818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D589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D2B7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9696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E0B0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91D2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10BD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FC51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9E87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7EBA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952D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CF4A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1802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D624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043F7760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0B187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7539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469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DE57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9403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0DE4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52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C76B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3A01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375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1D9E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0CE8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EFA1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C116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565B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C8D5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6938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75F5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0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2562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0F2F98C6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35E9E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lastRenderedPageBreak/>
              <w:t>25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1847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4153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D966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F973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9738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295C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375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8DDE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6460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A5E1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7FAB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8E81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D608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CD32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DCDF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3898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798189F9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4954F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0C61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BA09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CAAF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7344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D2EE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D4D1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2C71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C9A7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FA52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F605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F088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5E0C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C262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172E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2BB2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39FCE3F1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6FD01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510C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0FD5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450D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E3E9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52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3213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CE01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375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EB12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F4D6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9EA1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51E0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DA2D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CB4F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8036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7A14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3A56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38D9E8D6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15CA2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B82A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0054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8438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247E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CA6C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62B6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C00D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8D33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C4ED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9176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36B9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42B6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2895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C279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7F39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723B95DC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63DED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25AF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822C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AE17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9774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1331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296F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71BE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695B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B09D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54DF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C631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2D82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B25B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387E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22E6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</w:tr>
      <w:tr w:rsidR="00E670E8" w:rsidRPr="00E0373B" w14:paraId="72789E13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114B3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419E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37F8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01D2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A78F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E9C5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10AA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1857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A5BA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A349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F429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98EB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5CF3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C243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514C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B4A9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324BD9EC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5335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F74F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5D6F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5331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53C3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3DB6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5CF7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4230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FA7F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C91D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2D0E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4D69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9C3F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085E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E78E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FF80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65C1800C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40C5A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A957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4B59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861D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F319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EC45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0722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78BD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CC33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A2EF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8514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22C2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05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5235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9C9D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2673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ECF4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452F5084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A363C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F688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9B68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BDDF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00C4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4B43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1D44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99A2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AEB3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F315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3C61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26B9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05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7666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FC3A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18F6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7ED1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6BA8BE78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0A48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4C14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8CD9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4D8A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93A1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75FA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D397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2AC7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E9B4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7FB6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3E3D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7EDD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05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C494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4833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A74A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AE46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6EC7EF06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00265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8BFD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3C10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1903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7A52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7314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9D9B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21D6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F66E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BFF1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503C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E792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05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BA0A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F9A8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9430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C5C2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1D722E96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9B57D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43D1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7D26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E89D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BA6B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7CCF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EFDC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A207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C748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F76A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69D3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9E63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05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20F1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9E5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CF12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BB59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5A115E4F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1E3F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372C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6A29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86F8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B141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F6B5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6859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E905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394A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B26A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6285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54A8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05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8B8C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518F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C56F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0E5E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60037469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BD2CA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2844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932B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A922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5EAE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1D97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F940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D969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63F5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8164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BE52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2117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39F1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C53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2F38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45E5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3C2DB291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5CD76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8289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A2B7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1F1F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D192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AC76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FC8C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558E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03FA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6CA2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6F86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3D84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D5F0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4839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8163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9DD5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6393753C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83BAB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5E48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D5EA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5AC7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67C7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0D6C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BDD4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45F2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3591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EE11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D04B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BD66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BE32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778C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09FE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2B98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455FE362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563CD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2839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01D9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AFCF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89AC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5A8F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FF74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D453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434B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6B74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303F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C631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237F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97A3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32D8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6A8A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3808AB92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2F79A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18FF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D838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A8DE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1DC6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182A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E510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860C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4775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363C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6B57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C3B3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05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9AF8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FF7E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650A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0FA8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</w:tr>
      <w:tr w:rsidR="00E670E8" w:rsidRPr="00E0373B" w14:paraId="1250D5BF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ACA4B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3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F795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DB24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D1AD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AB9A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089C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20A8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BC81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7364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91BA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7A14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3DE9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E213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C175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8237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59BA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</w:tr>
      <w:tr w:rsidR="00E670E8" w:rsidRPr="00E0373B" w14:paraId="5308DC4E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4BAD5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4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04AE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7663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989C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74E8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BF2C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D611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2439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7ACF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3EAB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FED3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BE0B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8E43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7BEA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956F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952C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</w:tr>
      <w:tr w:rsidR="00E670E8" w:rsidRPr="00E0373B" w14:paraId="2C931C5B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8718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8360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DE9F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645F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79B6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29E5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1E94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EC3B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6766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844A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F67B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B445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92AB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8DDB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F700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9AA9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</w:tr>
      <w:tr w:rsidR="00E670E8" w:rsidRPr="00E0373B" w14:paraId="46B1FA20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3A84D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6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C52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CA85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2B67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F018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A22A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1657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E9AE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8DEB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3F92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B1B2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C640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7473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443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4DD8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3070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3E3D2C39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58241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7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2CF4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6C49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FA63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7BCD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4FE9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7C94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2CF7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DD40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D166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0FD7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8200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1CB6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4A68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6464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3616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79492D35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66531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8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4E48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85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F5C0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9EAF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87DB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CC4B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30FB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E057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586D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2DEA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5039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6830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E7E7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64EB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6476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EF9F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25378C7E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8435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9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C287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9182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F54A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E3F2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9FB3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70EF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375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7387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DC8F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31A6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97CA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FB6D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6E57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F1AB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1552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C44C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</w:tr>
      <w:tr w:rsidR="00E670E8" w:rsidRPr="00E0373B" w14:paraId="79B71A9C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57D76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0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B00D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85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C244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982E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FA51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D670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570A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0521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B4EB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7D29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5E9E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B2BF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05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295E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D530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5F48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0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39EF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2A8F369C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4D68D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1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786B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7C36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FBF6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EF5C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882B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B826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5A7E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7373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DFAD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CFD5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000B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968E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9D3F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4614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0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39D8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6DB429DC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ECE1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lastRenderedPageBreak/>
              <w:t>52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55D3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6C3E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741F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AD66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1262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1B17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1C90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A884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B117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9DDD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16D1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38E6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A1CD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0683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C2F6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72371467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6BEC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3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1BAD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9050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27EE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A9DC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4014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127A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A1FA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C630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F704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3869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E780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EF74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1907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F58F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465E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2E410FAF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6B56B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4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AA96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1C4F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DE49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82D4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52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EF41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7A9C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,375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99F7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8A14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102F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C224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B555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5746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0253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0312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0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A894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3AE72899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36A7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5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8326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30EE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ED00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FE4A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4A0E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DB8E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A461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EA1B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FA5E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C6B6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0479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8815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7CE7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954F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E8E5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2AD864A1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D47A1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6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1C15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3A00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F93A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F1B7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E9DB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5853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3917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0C5A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B19F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0F0F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885A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C164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0A8D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A3FA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809B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57F2FD39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93719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7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3A64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ED6B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0447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F20C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88DA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F8EC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4F78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7E4D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2987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00C4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50EF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AE32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84FF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F9A0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5EC3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6DD2665A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9635A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8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53FE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129F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44A5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4C26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19D8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5879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0224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0810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36F1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AAFE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C3C1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A172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6C9A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2ABA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061B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326BA6F6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D6A9B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9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F82F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0229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B9AB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AA66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FCF4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EF62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56A9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60BF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549D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F5BE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6B69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7A5E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39F9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DA76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0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B6AC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7EDE571E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10953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0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FACD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5847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7F8C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0274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F12E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5E2E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F1C8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621B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8259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645F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67B6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90F7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3E58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A6CC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CC3C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60169180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106D9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1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075E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79B7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43D2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B1D5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09AF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50CA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4561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772E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F7A0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A5FA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3CBA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7AA0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337A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A920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535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011C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47C4BFC8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8BAA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2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DB31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C876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3FCB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2226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E151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D022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78AD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67F0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3DB0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5765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93A7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60D2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3640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1A96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D939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</w:tr>
      <w:tr w:rsidR="00E670E8" w:rsidRPr="00E0373B" w14:paraId="3776DCC7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E3C03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3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12F8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A4D1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BC0B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D457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F7C7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5BF1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091A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155C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50C3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247B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4FD2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FE52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7074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ED6C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3768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</w:tr>
      <w:tr w:rsidR="00E670E8" w:rsidRPr="00E0373B" w14:paraId="00453CE6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09FEC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4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4149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61E3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1595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DAED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8F2C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593A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D663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67CC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DDEB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61F9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5FF0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4907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733E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EAC0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AB8E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</w:tr>
      <w:tr w:rsidR="00E670E8" w:rsidRPr="00E0373B" w14:paraId="7479AB51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E01DB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5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A1CE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33DD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8CB0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1CEE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AEAA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7E83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596D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8EB2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14B3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EA0D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C621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C095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F012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D32D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4B9D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5E873D6D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E3031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6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BCC0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FD92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988A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B407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4BCA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5CE4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62B9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31E7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58B2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77C8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042F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50ED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7082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1776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F323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1EF39B05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C74B0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7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5419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29D9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4923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ABC5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77C4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80F4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FF6D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C2F8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7A1A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1326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8404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61AC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F7A8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D36B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9970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03C69614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EE07E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8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6F4C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A2AB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4F7C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29CE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B382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69E1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AC0D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53A6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E0E4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7A97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D1FF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0EAA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6D5E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97CA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EE15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551B0919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832D6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9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3371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278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4AD2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324B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4EDE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88EC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9BDC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3886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518A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FD02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2505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FD5E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D7AF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91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27E1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B181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0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7C98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788</w:t>
            </w:r>
          </w:p>
        </w:tc>
      </w:tr>
      <w:tr w:rsidR="00E670E8" w:rsidRPr="00E0373B" w14:paraId="4E41117A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8E1BF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0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911C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469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D1F9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1EB8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6583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20CB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EBC2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5A8D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B3D8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48D2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80FF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89DA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4778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AD69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7BA5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3B69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196846FF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865F0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1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B824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469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0B7D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90D0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62E5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CCD8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5423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9AB6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107C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3244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43F6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0B99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DB78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629F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552A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0D42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19D9135A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86227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2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A50E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469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D91F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6975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8A4D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7D95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8C7C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4ECD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FD6B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E058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7B37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D7DE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3E94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9F57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B469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0506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4980532C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8234F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3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F6FB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469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D3CB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ED04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A376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C0FA9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1848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55F5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06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69C7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89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C51C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2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8FD2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4A92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95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AB4F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CE8C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B08F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3AA1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38EF63B4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3A8A2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4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92D0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1987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32A8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27AE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1698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B0F3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3149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9780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EDE4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2A1B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3A15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1134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D0C4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D650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87CF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4358CCCB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0C4E9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5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EF44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E85F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6085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B6AB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AD32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2D6E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C53E8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BD74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DA8A2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B4EC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91E5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E2D2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7DFF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76DE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1189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11077BE8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55838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6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6395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2355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42A3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32B1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9A971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6067A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3598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E566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57667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BFDC0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2684C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7F244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5FF8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9D74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5BAA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  <w:tr w:rsidR="00E670E8" w:rsidRPr="00E0373B" w14:paraId="44C8E427" w14:textId="77777777" w:rsidTr="00946F27">
        <w:trPr>
          <w:trHeight w:val="280"/>
        </w:trPr>
        <w:tc>
          <w:tcPr>
            <w:tcW w:w="174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92CE6" w14:textId="77777777" w:rsidR="00E670E8" w:rsidRPr="00041FFB" w:rsidRDefault="00E670E8" w:rsidP="00946F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7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C678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972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D203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2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A3E0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,0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9FD5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7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8BCE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94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4FDD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3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B9D05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76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36FDB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543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6F063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737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0E45F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6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60B9E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462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8970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,469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686DD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51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0A34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,100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4B036" w14:textId="77777777" w:rsidR="00E670E8" w:rsidRPr="00041FFB" w:rsidRDefault="00E670E8" w:rsidP="00946F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41FFB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,387</w:t>
            </w:r>
          </w:p>
        </w:tc>
      </w:tr>
    </w:tbl>
    <w:p w14:paraId="69E59285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732D6CE" w14:textId="77777777" w:rsidR="00E670E8" w:rsidRDefault="00E670E8" w:rsidP="00E670E8">
      <w:pPr>
        <w:tabs>
          <w:tab w:val="left" w:pos="8410"/>
        </w:tabs>
        <w:ind w:hanging="567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26. Hasil Uji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X1)</w:t>
      </w:r>
    </w:p>
    <w:tbl>
      <w:tblPr>
        <w:tblW w:w="14488" w:type="dxa"/>
        <w:tblInd w:w="-709" w:type="dxa"/>
        <w:tblLayout w:type="fixed"/>
        <w:tblLook w:val="04A0" w:firstRow="1" w:lastRow="0" w:firstColumn="1" w:lastColumn="0" w:noHBand="0" w:noVBand="1"/>
      </w:tblPr>
      <w:tblGrid>
        <w:gridCol w:w="850"/>
        <w:gridCol w:w="1099"/>
        <w:gridCol w:w="679"/>
        <w:gridCol w:w="667"/>
        <w:gridCol w:w="667"/>
        <w:gridCol w:w="667"/>
        <w:gridCol w:w="667"/>
        <w:gridCol w:w="667"/>
        <w:gridCol w:w="667"/>
        <w:gridCol w:w="667"/>
        <w:gridCol w:w="667"/>
        <w:gridCol w:w="687"/>
        <w:gridCol w:w="687"/>
        <w:gridCol w:w="687"/>
        <w:gridCol w:w="687"/>
        <w:gridCol w:w="687"/>
        <w:gridCol w:w="687"/>
        <w:gridCol w:w="687"/>
        <w:gridCol w:w="687"/>
        <w:gridCol w:w="1017"/>
        <w:gridCol w:w="11"/>
      </w:tblGrid>
      <w:tr w:rsidR="00E670E8" w:rsidRPr="004656B6" w14:paraId="6AC8BB80" w14:textId="77777777" w:rsidTr="00946F27">
        <w:trPr>
          <w:trHeight w:val="280"/>
        </w:trPr>
        <w:tc>
          <w:tcPr>
            <w:tcW w:w="14488" w:type="dxa"/>
            <w:gridSpan w:val="2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7522F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4656B6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orrelations</w:t>
            </w:r>
          </w:p>
        </w:tc>
      </w:tr>
      <w:tr w:rsidR="00E670E8" w:rsidRPr="004656B6" w14:paraId="105FFEA2" w14:textId="77777777" w:rsidTr="00946F27">
        <w:trPr>
          <w:gridAfter w:val="1"/>
          <w:wAfter w:w="8" w:type="dxa"/>
          <w:trHeight w:val="250"/>
        </w:trPr>
        <w:tc>
          <w:tcPr>
            <w:tcW w:w="195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CE02F4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542262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B7D7FB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2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E56B83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3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5A4453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4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FC1CC7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5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E8D9EE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6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FD5EEC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7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2F46F2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8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C18921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9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B6A14F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0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574A3D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1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C7C76D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2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3A5C17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3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EBC0BD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4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4DD918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5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8E3DAC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6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E09BB1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7</w:t>
            </w:r>
          </w:p>
        </w:tc>
        <w:tc>
          <w:tcPr>
            <w:tcW w:w="10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C1B595" w14:textId="77777777" w:rsidR="00E670E8" w:rsidRPr="004656B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X1</w:t>
            </w:r>
          </w:p>
        </w:tc>
      </w:tr>
      <w:tr w:rsidR="00E670E8" w:rsidRPr="004656B6" w14:paraId="33E5510A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B836B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18B8BE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420D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C034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4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6F00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23BEB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97CD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6A9F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9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2E6C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C6B2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6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06E78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ECAFE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263CC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8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5F5F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A82A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A37D9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4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14D40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160A4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4E61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4BBED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1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0A92E2B8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62CE09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873492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F87DE9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03285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2E68A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144C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68610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5F487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1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C186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12E7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8F64A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15AFC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04BC2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32F1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222FD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2249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1CA3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08278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0533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3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E40B5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4C532C99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105A7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6BC58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8673C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4BD6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B250D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D4F63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6843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AB23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D363A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2298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FD43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C45D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F8A5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5A170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3213A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9AD2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E4EB8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2BF6D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8EE9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707C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0C39DBDC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E2BD5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87026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3378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4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260C4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B228F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9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B04B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9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0D11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2862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1200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2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62CD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329D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81E8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8E91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286A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454B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1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D3A69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7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B813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8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A07C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6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5A535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3BDA7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3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772832C6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B4305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5AFFE0E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B2479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721480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92A7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F31B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3CD1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3051E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C32DF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719C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35825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7597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10E9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98C3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B4562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AA11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1BCC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4E41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7ECAC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6034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79E7E7B2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30C56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12A4DD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B89F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81D0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7F332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DAE25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2A3A9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6668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693C5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BA40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067A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65339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79952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5BDCD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33547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BE31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84F53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F96B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6E27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2B019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3DEB5149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B0979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3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B371E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25E87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54CC0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9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38FB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4E412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25E91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6C814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3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8842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242E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2C777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1211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8F8D8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55EE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62B6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C729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3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44EE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434D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CAB4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9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C35D9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24C1AF27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9A4406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30603D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E8D7A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522A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2FB22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2F05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C0A6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823E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7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5632E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AB30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E33D2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AEF08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ECE7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2F65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C0EB9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1A584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A12A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6B8A7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7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B7E0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0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F808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52A06943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69404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D4178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8265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367D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B4731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FD8C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1B1BB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2E66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E4D6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FCE4B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DE974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5E0FA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8B4E9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1BC6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B6CB2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CBFC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7543A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B03C4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5198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B1308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017C47D2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F31996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297F0F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C4E1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4DD5D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9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11D6E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E132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120E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7E2B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811AB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A939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2D72D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B20D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761D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18CD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04C0C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3DC9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19DD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9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0070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BA3C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65D7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6AF81490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DBEF80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7FBB6B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45ECE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9D05F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F9F41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154AC0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E19D6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FBFB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4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49FC9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CCA8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A39A4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5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276D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55F1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E829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1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740D3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C636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ED5D0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59E0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3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CEC0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D8A9D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78B7E05D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39BD64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238085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0623F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E96A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6F31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A89DE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BEC45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F2F7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DF89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5E65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331D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CA7F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5009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50B8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8365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9DB4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E490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44C4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F75F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C8E3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175E68B3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275113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5E1CBF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192D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EC336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7DC23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0040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86BB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495B7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7CEF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B733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9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F88C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0048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98F2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566D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63AD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B242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6462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F290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5D4F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482FC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3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24301688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E3485D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5BC723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3822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3DB9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9B30A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559F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7A466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EAE0A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9A30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082D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81B2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708C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8910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1D35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75000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8FD7F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C855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3D19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D55A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0C4E9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0359AA8F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DD15CD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9A54BB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B15C0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561E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2A769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14999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54C65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49CFF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B56A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8E39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3F1EC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C576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1596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D0194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7074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8FB92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F4FD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6747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8F147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119A5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11455B4E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F0EBF8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6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994F87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CBDF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9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18BD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EBDC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3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2584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05F8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C799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118E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6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16271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6AC3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0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AAF4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1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2E7B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106F2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1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45DC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E100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8AB9A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005FC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68478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C592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0193F62F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CC77E9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20DE7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262C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1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3477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28EF9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7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7CC53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4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6493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5376FB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8574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8D4F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DF254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6FAC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F05FA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92EAC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4BA7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244A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11B0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5C8C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A39AB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720E1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6485DF4D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580A6B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947E3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BA028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005D7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0EAFA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5FC4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B07E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A1A7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E6AF1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D6AC2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6A4D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3DA13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DC8A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70E5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F47B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0E7B2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7CBA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BC35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2CBE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C6610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0237BBD5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D473E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70149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3392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43710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2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5391F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13F07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D24D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AAEF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6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6D40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1076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9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4F15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CC13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5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8E71C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F4AE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9BD4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5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E8D6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C38F2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57596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0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DB20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3F98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597C041F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2D986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3D2A00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1066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FBDC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7FEDF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89D1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FEB1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C0E0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740A6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0BB3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9CDC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7D44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7C69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97E9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2B5A5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35F85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55D6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C0D0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DC27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AADD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318225CA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B6EC36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908A04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B905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AD787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2D6F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2E10A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2D79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4FF9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DF026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6AFCA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6AB1F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90AE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64C53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DD15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8445E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A863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B908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6516E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2CD07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7688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52791A68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F07DF0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8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1C4BEF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99F14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6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B235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16962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ADA5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8023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9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A9EF6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2A3E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9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5B7A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304A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6D1C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7AF8A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27A2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4452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4E3BC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8A50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ECB1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10B6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EC85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5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47474C5F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F6EF56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486AC4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34C7B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E30D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036F1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CA4CF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706E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1AD9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CEDC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3B5538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1225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EDA5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A1B2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1B80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CE029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45519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7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7CA5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6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99C0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1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3BC7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3029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21055115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49B979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5D0C15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A5532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3CA9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10C3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AEFE7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63E1B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D6C07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A325D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EBBC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6E76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8755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8B894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DC1A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9C113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E59F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EBFB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E691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1558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FA867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31FF36B9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0461E7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9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2CBB8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21FC8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0ED5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E85A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9A67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30A0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390B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0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4B4B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54EB2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F075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5AA22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1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0C69F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93B5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6249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6803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24D4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6C2BB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0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69DF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60DE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16BBAFE5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E323B6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DDC20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A4AC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C2CCD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84DA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911A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5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7473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73625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FA1C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D4B5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804DD4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6963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2D411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65D3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8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D3666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CE36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7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7B9ED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88493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E5B1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A84DC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6098BC58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57A24F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FA7A6D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79D9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646C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F7449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0E78E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1AE1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025E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7A292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A16F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A09C8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A114B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3D8F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C74F9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449E1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706F6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EA6F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086F2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D1D0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70A5E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3279AC2B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7E75B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0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7740C7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FCF4D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9170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0508E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32BFC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45B4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DD9B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1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5A95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5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ECF2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8E668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1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14FC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F026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BF33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EA85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EC511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EFD07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1E7C9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9F833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6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79388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4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28D38003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CEB867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850589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2228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2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6263A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5C30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673B3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582AE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7333B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4C69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411B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77B2A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0D1F06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6BF86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5EAC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BA55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2A91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C95F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2205B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10C6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69A1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555B7ABE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E2CA6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7ADC88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6B197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C855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4C47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1928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5EE63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3778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DF0F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28CB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AD704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805F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953D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3554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0C22F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56BB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12D9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F780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BE9B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1247D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1BAA3CEC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80B13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1BCE9F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2675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8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3CD6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AA20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6012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78B5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85AF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7C7C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48AAD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DAEE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BB966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84E59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8062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C1DB2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1CCE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1E6A1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9130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CCEF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D7DA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3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75E1AC72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EFE79F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95C050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F992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329B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83FBF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660C3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EBAE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84D02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1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1AC9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7714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188C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685DE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E7688B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27F7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8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01432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796B0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0CF41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D07C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0F71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459B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4607BDBA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A186C0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BB5EF8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74D9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A8C9F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7D0A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BA58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9FB3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8532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A48D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D96C3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1993C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48428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CA56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D17BD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89B06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1B84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6AF7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5587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ED17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15FFE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0BD90326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065D04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2B312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88E3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43A10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652D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55AF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1EE96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EC048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1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79F0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1C37B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24A7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F68A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FD6E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4CB0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D238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78F26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F7EC4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1172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50CF3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0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2B1BD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2588E2B4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5A6F18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64BE96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F07CA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AC56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38C6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4E4E0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1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13E05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936C1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A65E1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4409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ECF7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8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C94C8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89205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8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AAB93E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1614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EC8C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9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78384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4D7E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BDBB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6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9B02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6DA0245C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DCEE3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A6967D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7D97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8F13A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1176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1C87D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320E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174A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478B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56F23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738F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147C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DB744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8E9F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378B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B378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F476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4490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2C4B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60C63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603A5799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9FC04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lastRenderedPageBreak/>
              <w:t>X1.13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9F4792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96A3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BD2A2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1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0625E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E8062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1B34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891C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D3BF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5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03115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CBB1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2AA6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2F7EE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24C70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4204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7EBC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8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6C5DC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5544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0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8F3D9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A0E1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08A468C5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3F75F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9DD927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0852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04CA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28B02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FB999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F4D1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DE13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3513A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FDB5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F55A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14C90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7196B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0D88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6EB2C5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CE43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CEC9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D8DC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64460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08D9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62E0FE61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5406BD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934AD8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AED3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AA83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F4913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74193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89C3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8EA5A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5DB2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66093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7C61D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C24D4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C2E6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E194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CF1D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279E2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EB031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2DA7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E478F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00DB1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5F673B53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8BBBF5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B69559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C4E2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4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9FDBD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7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C138C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3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CA95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9A0D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CCF67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8AF5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0C651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F092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60242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771A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F5E0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6BD8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8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92E55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47AD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9743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BD08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4B722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7</w:t>
            </w:r>
          </w:p>
        </w:tc>
      </w:tr>
      <w:tr w:rsidR="00E670E8" w:rsidRPr="004656B6" w14:paraId="5B5E6367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5BD46B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F0CA9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9B64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2F2C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8711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867E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7319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5F61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EEF62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6CEC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7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17652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7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8FB61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48BFE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617C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9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BA6A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3541B0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25E1C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3EEF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4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02E80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CF34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8</w:t>
            </w:r>
          </w:p>
        </w:tc>
      </w:tr>
      <w:tr w:rsidR="00E670E8" w:rsidRPr="004656B6" w14:paraId="5054DFA7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185A7B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540862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2806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5B3E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24A59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F1CD4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BF4F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1134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D4E1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9337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7A8F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A75B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36AE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86C2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98D9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B91AD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78D2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FF3CA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7B07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8684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6E6EE837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14F989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B5DDE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DC3C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1D58C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8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2B07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98A2A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9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A5410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B96C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370A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6CC1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E0FC2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7386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C343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B150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93074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8B4F8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6462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6F3AA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29569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EB642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1A985447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CF661D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8D422C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0717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CE5A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2025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A0ADE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D53A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E555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DC4B6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46CBF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6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0AEF0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10A3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724AB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9C4D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1754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DD4D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4B8CEF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6A693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34C4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149C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10B29BD2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E5DA5E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F7394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DB05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43A99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DDC7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FE6E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9D06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D114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EDA9E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9C420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F216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D0375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6F74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A9BC0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A04DB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1224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D6A6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88562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5EC4E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3BEF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41427C7A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108BB3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6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CC25A6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CD200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38F4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6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AB861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49D5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3E84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3641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2437F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0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8529D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A2449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0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2F276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06A71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457BD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BE5E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0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0AF9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DA67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84FA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41EB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A5D8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0945BD21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AE20E6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30E374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2D96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ABB68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8594D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7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C8A8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3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4AFEF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4EE4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4EBE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A26C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1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D71E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8C40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5111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D834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3536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2765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4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3F4F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78F155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CF28A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7D2F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535ACB4C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755B93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470645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8662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48F6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E786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EB9C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ABCE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D8BB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59BE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9A142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03067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1BB9D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5CA0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13016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295DA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AB7F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078F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DC72D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2E924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AE5E0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0D3D83ED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3613C0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1.1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A0913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04E2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370E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F516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9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23473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0F96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CC32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6933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B8B9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6EE7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96C6B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6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52F80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022DA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E95A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0A2D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3737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01448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3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F57B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4214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656B6" w14:paraId="028DE87D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FADA7E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9CBA83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AC09E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3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4ECB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9DD6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0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EB53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6AFD2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7EE33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070B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17A0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C3D61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9A90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D6DFB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2403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6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6165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4395F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E065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5317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6836CA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ACE0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656B6" w14:paraId="659BA27C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1CBB02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3F0D06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3931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ED98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3D149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4CF12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C337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F555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8CC4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21C76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BFE82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F824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8537A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4F06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7D7D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F477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47DB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D789C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CD8F4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FD831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598DB1F7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 w:val="restart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hideMark/>
          </w:tcPr>
          <w:p w14:paraId="1EB55CAB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X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hideMark/>
          </w:tcPr>
          <w:p w14:paraId="2EB0DBFF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51F4913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1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E74B59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3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E663E7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7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376227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614BF3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36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4F788B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7451DD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1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195910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54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E9729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0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DCE0E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45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BAD72B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3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8168AB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2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3D40C7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8EEC20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1A95E14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8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F13C9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7BAF0D4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9</w:t>
            </w: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C55A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</w:tr>
      <w:tr w:rsidR="00E670E8" w:rsidRPr="004656B6" w14:paraId="414F7581" w14:textId="77777777" w:rsidTr="00946F27">
        <w:trPr>
          <w:gridAfter w:val="1"/>
          <w:wAfter w:w="11" w:type="dxa"/>
          <w:trHeight w:val="460"/>
        </w:trPr>
        <w:tc>
          <w:tcPr>
            <w:tcW w:w="851" w:type="dxa"/>
            <w:vMerge/>
            <w:tcBorders>
              <w:top w:val="nil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2BF13E94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hideMark/>
          </w:tcPr>
          <w:p w14:paraId="60FA722E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FB3451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A12C69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3D596D6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AC7754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40EA91E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1EC7A2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817E4B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7AE2E8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03CC18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D9E81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3AA425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65BF674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7AEA1C2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0248078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05662FF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single" w:sz="4" w:space="0" w:color="E0E0E0"/>
            </w:tcBorders>
            <w:shd w:val="clear" w:color="auto" w:fill="auto"/>
            <w:noWrap/>
            <w:hideMark/>
          </w:tcPr>
          <w:p w14:paraId="2D20A20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14:paraId="57F4219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BA335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</w:tr>
      <w:tr w:rsidR="00E670E8" w:rsidRPr="004656B6" w14:paraId="32C36C30" w14:textId="77777777" w:rsidTr="00946F27">
        <w:trPr>
          <w:gridAfter w:val="1"/>
          <w:wAfter w:w="11" w:type="dxa"/>
          <w:trHeight w:val="250"/>
        </w:trPr>
        <w:tc>
          <w:tcPr>
            <w:tcW w:w="851" w:type="dxa"/>
            <w:vMerge/>
            <w:tcBorders>
              <w:top w:val="nil"/>
              <w:left w:val="nil"/>
              <w:bottom w:val="single" w:sz="4" w:space="0" w:color="152935"/>
              <w:right w:val="nil"/>
            </w:tcBorders>
            <w:vAlign w:val="center"/>
            <w:hideMark/>
          </w:tcPr>
          <w:p w14:paraId="205BAFDB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hideMark/>
          </w:tcPr>
          <w:p w14:paraId="78761DCD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666238F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6130EA98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2CA4BB4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6B0BE59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05834157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76E5464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7EA83320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5BE58A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425C96AD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750D3CAB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7DD5373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20D728D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79466D36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DD897C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1944253C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single" w:sz="4" w:space="0" w:color="E0E0E0"/>
            </w:tcBorders>
            <w:shd w:val="clear" w:color="auto" w:fill="auto"/>
            <w:noWrap/>
            <w:hideMark/>
          </w:tcPr>
          <w:p w14:paraId="66552425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152935"/>
              <w:right w:val="nil"/>
            </w:tcBorders>
            <w:shd w:val="clear" w:color="auto" w:fill="auto"/>
            <w:noWrap/>
            <w:hideMark/>
          </w:tcPr>
          <w:p w14:paraId="6B5885DE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47B1A" w14:textId="77777777" w:rsidR="00E670E8" w:rsidRPr="004656B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656B6" w14:paraId="1F757441" w14:textId="77777777" w:rsidTr="00946F27">
        <w:trPr>
          <w:trHeight w:val="250"/>
        </w:trPr>
        <w:tc>
          <w:tcPr>
            <w:tcW w:w="14488" w:type="dxa"/>
            <w:gridSpan w:val="2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1A3BD1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**. Correlation is significant at the 0.01 level (2-tailed).</w:t>
            </w:r>
          </w:p>
        </w:tc>
      </w:tr>
      <w:tr w:rsidR="00E670E8" w:rsidRPr="004656B6" w14:paraId="3F4928F7" w14:textId="77777777" w:rsidTr="00946F27">
        <w:trPr>
          <w:trHeight w:val="250"/>
        </w:trPr>
        <w:tc>
          <w:tcPr>
            <w:tcW w:w="14488" w:type="dxa"/>
            <w:gridSpan w:val="2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F9A558" w14:textId="77777777" w:rsidR="00E670E8" w:rsidRPr="004656B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4656B6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*. Correlation is significant at the 0.05 level (2-tailed).</w:t>
            </w:r>
          </w:p>
        </w:tc>
      </w:tr>
    </w:tbl>
    <w:p w14:paraId="74B55947" w14:textId="77777777" w:rsidR="00E670E8" w:rsidRDefault="00E670E8" w:rsidP="00E670E8">
      <w:pPr>
        <w:spacing w:after="0" w:line="240" w:lineRule="auto"/>
        <w:ind w:hanging="567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27. </w:t>
      </w:r>
      <w:r w:rsidRPr="00682577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 xml:space="preserve">Hasil Uji </w:t>
      </w:r>
      <w:proofErr w:type="spellStart"/>
      <w:r w:rsidRPr="00682577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>Validitas</w:t>
      </w:r>
      <w:proofErr w:type="spellEnd"/>
      <w:r w:rsidRPr="00682577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 xml:space="preserve"> </w:t>
      </w:r>
      <w:proofErr w:type="spellStart"/>
      <w:r w:rsidRPr="00682577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>Responden</w:t>
      </w:r>
      <w:proofErr w:type="spellEnd"/>
      <w:r w:rsidRPr="00682577"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  <w:t>(X2)</w:t>
      </w:r>
    </w:p>
    <w:tbl>
      <w:tblPr>
        <w:tblW w:w="14747" w:type="dxa"/>
        <w:tblInd w:w="-567" w:type="dxa"/>
        <w:tblLook w:val="04A0" w:firstRow="1" w:lastRow="0" w:firstColumn="1" w:lastColumn="0" w:noHBand="0" w:noVBand="1"/>
      </w:tblPr>
      <w:tblGrid>
        <w:gridCol w:w="1017"/>
        <w:gridCol w:w="1097"/>
        <w:gridCol w:w="680"/>
        <w:gridCol w:w="680"/>
        <w:gridCol w:w="680"/>
        <w:gridCol w:w="680"/>
        <w:gridCol w:w="680"/>
        <w:gridCol w:w="680"/>
        <w:gridCol w:w="680"/>
        <w:gridCol w:w="680"/>
        <w:gridCol w:w="680"/>
        <w:gridCol w:w="687"/>
        <w:gridCol w:w="687"/>
        <w:gridCol w:w="687"/>
        <w:gridCol w:w="687"/>
        <w:gridCol w:w="687"/>
        <w:gridCol w:w="687"/>
        <w:gridCol w:w="687"/>
        <w:gridCol w:w="687"/>
        <w:gridCol w:w="1017"/>
      </w:tblGrid>
      <w:tr w:rsidR="00E670E8" w:rsidRPr="000A3E54" w14:paraId="61104096" w14:textId="77777777" w:rsidTr="00946F27">
        <w:trPr>
          <w:trHeight w:val="280"/>
        </w:trPr>
        <w:tc>
          <w:tcPr>
            <w:tcW w:w="14747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EF8EB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0A3E54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orrelations</w:t>
            </w:r>
          </w:p>
        </w:tc>
      </w:tr>
      <w:tr w:rsidR="00E670E8" w:rsidRPr="000A3E54" w14:paraId="5913DB4A" w14:textId="77777777" w:rsidTr="00946F27">
        <w:trPr>
          <w:trHeight w:val="250"/>
        </w:trPr>
        <w:tc>
          <w:tcPr>
            <w:tcW w:w="211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8AA604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0FB408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7A62CF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2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2D791D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3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8C262E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4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A1619F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5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2AB901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6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07FD3B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7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8AB52A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8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54D6D1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9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C1B922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0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E849CF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1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646FBA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2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1F1134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3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E3E19E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4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532930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5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5FF884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6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CDD73E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7</w:t>
            </w:r>
          </w:p>
        </w:tc>
        <w:tc>
          <w:tcPr>
            <w:tcW w:w="10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C71F99" w14:textId="77777777" w:rsidR="00E670E8" w:rsidRPr="000A3E54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X2</w:t>
            </w:r>
          </w:p>
        </w:tc>
      </w:tr>
      <w:tr w:rsidR="00E670E8" w:rsidRPr="000A3E54" w14:paraId="6C8638F0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D09440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D44A73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38C02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119C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43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69DD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6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223F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7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9781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001C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906AA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58A08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8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13FBD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B05C6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D6200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979E5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305F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28A6B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0164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3F8F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3CF2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6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0F3C3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9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1B11CD69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432E0B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4A5AB3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8664DC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831F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2066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D963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9415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8C22F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25087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2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358D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8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33D0C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D1D4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1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86B4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F9729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AEE4B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89786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DDEB0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E47E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6A4DE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3A711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0A3E54" w14:paraId="2A57E6E2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01FC41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370B8E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2F41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A13D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79C3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F8DB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DB983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C4D4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DE677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396D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2FB8A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C087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6D3AE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79BE4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5AE7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83E58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A1A8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891C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EC2B0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B487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443A16C7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4123E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0BFAF0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699B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43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64A54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246DE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2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A099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6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EE6A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2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39E1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2490C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D2F38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42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D4E4E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1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E0C3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0790D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B7EE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09A7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8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1E42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B676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A476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9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318C8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EA43D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41E3CB80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88B18E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103F39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62EB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4C2257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CE2BF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7A4E3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794D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67F9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0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951C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3AA5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AC46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D02A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C723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5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6EA9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81B22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8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CC7E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DD03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1AC6D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4C258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7FDE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0A3E54" w14:paraId="42B0D3E1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02C5C4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69D476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0867B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ECD5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97520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19EF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C692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C08C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A099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FE33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D8A2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8EE3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70F0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8DDC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111E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28B95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BF49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2E32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02B2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4398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4DAFDB7C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BD29AB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3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F4512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AECD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6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BC9E2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2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0BA11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003A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4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86FF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C11D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597B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AE25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E9CB5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9C69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4FC8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48A72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4244E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5A772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9410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61403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8D26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B6B4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6137A297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840992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702AF6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D023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A286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ACFB5E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419F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D50A4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6F3E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860D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9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7726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D3EB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B2BF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6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92CC3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B1553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4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FD74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7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2C1F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3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2914A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98DD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9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434E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E93C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0A3E54" w14:paraId="366FD8E5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655346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3864CC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7F9AB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5EFF3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2245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EA4DC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7333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3E5D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48F4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F905B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5CE11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3541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2DED6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9ED6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153F7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318BA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77F6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7058C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0BB95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31F9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24FA6B7B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E09863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430DF1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7AB9A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7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322E0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6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D09B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4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0A109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2B2E4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4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9BF15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6D81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1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C043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DB0F2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6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E1C64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F792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9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81A0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5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B22E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6159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7F5E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C0D4D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7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1171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8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08E9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33</w:t>
            </w:r>
          </w:p>
        </w:tc>
      </w:tr>
      <w:tr w:rsidR="00E670E8" w:rsidRPr="000A3E54" w14:paraId="74CC939F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FA0B80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9801B8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6CFF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E5856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AD91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A7350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B0A9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C1242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4F74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8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0774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4DAA7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8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92CF0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1E554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BA751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5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B97B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88B4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1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B3A19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4B21A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6F0E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5146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47</w:t>
            </w:r>
          </w:p>
        </w:tc>
      </w:tr>
      <w:tr w:rsidR="00E670E8" w:rsidRPr="000A3E54" w14:paraId="605C8BB4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4843A7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585879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70F0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171BD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3BA5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1183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E9CF3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E57E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F0F5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B341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4A7A3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3FC00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7FA1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02C4F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BD5F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BECC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6460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8A6C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2D0E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45C32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53A438C3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685EBE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077D83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66BFE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E409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2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1AC9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5EED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4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9C3B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E53F9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C6032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2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329D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9B61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3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B49A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F649F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0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0539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3669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8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3015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88FE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5441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0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F228E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0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17299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9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7C273509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226AA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6366E1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EC57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B410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1968C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D4801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42D33C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E9FC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38BB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1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84258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A0866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11FD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7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06A8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49A6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6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56DC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4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1B39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42FC6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3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D9A16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1F02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367B5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0A3E54" w14:paraId="392ADE07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2A9874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274920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CFFD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F527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C638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B2C48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B29E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2F36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70C5F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6808E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B1E4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363E4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FD62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75E0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EED7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7B2B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ECAF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DA5C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D655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4735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1DE0AAF2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947634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6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87838E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EB02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9CD8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D537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8876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0301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51FE3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209E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1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2A3C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2FB3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6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C3D9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427D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A513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AA24C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123C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597E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323FD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2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C794F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0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AA7F4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6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2105F81E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0AC095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8AF695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2A5E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30E0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0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DA8C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01DA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F51B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2E8144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1F8D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2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4937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A9448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B58BF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0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63AD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3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CB72D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07E5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A9A5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8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005FF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F38F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91D3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4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2BDB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</w:tr>
      <w:tr w:rsidR="00E670E8" w:rsidRPr="000A3E54" w14:paraId="75416DB2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0C656B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9BC7DC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4F24D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45A88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FC55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1B90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4EEA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5639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C9DAA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5900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4580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2EB4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F9B72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30B7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0C6B1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613E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E71D2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6218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1395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2B89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1ABE9899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1A3FDF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1131BF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E16C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D629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ACADA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8D9A6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1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68717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2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620E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1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9E22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541D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BA8E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6A761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011B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F555E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3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D5B6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D777A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4F15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C7E7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7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D44F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CBE5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9</w:t>
            </w:r>
          </w:p>
        </w:tc>
      </w:tr>
      <w:tr w:rsidR="00E670E8" w:rsidRPr="000A3E54" w14:paraId="5E2270CC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F0F7A2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58B15B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8D00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2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2039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1CB7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9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88DC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8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94899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1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6F9F2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2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397C92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CF25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5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99AC7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A991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4EE55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1DF7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A80CA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B980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3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4012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2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D59B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7707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82347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3</w:t>
            </w:r>
          </w:p>
        </w:tc>
      </w:tr>
      <w:tr w:rsidR="00E670E8" w:rsidRPr="000A3E54" w14:paraId="7EE6634C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4E2038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36E394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5797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D07AE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07D91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212EA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6FBC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F5F61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EF4A7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89D3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3DC4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5C04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EE1C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9462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5D19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64BF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D592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73561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BA672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32E5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2F96FD85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7C5FAE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8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6F86D4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44D1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8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DDED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42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3AD17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3C47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5B09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24B87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5BA2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3F71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ADD4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9032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9E44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64E6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E9C4F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7116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9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A2663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7493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0137C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0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56A9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</w:tr>
      <w:tr w:rsidR="00E670E8" w:rsidRPr="000A3E54" w14:paraId="1BE966FA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88A8EA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C4EB6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8AD4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8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D7B2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A5DB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89E11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CFE4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2E7B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804B1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5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CDBBF8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B11AC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DC7C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9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5AB3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46C80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74AD5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2A41D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2D86B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1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6D72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7D7F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6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B5FE4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3</w:t>
            </w:r>
          </w:p>
        </w:tc>
      </w:tr>
      <w:tr w:rsidR="00E670E8" w:rsidRPr="000A3E54" w14:paraId="5BE53DF2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2055AB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835A96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701B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8849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2A16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656C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B641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3B736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67D2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BCE38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1135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F1ED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4FB13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4F70C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5CF7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5E8C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8F98C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58BA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2C1CD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5BC01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62364616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86560B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9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9F9167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99F91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F64EB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1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7588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C829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6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AE0C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3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D165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6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FEE3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2743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06F3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67A2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E8EB6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9CBCD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4804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B1D2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1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9714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C699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CB9B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DDA8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0DB06C8C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2BA54A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70E5EB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3140A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9860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E6B79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D226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8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D6C0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66BF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89C4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0167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0A1EA2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5F30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8A67D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5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F1B7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E8FE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34918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7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FA96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0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1D71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45F1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022B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0A3E54" w14:paraId="4FEE2EAD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40F4D3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FD24D0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79F11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22DBA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2009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CA58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6E04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681C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4D401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A00D1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4072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34039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9B0B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C0FB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335F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A532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57DE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3CB6C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3BD2C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2A26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6C8D0F63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817F15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0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F53979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A9FB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DF14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DDA9F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CEA16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13C90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524F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7BA0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93F8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7819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73BD1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955D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43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CFB3E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4D2B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4D31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50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2986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59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CB3A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44F59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E9F9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4</w:t>
            </w:r>
          </w:p>
        </w:tc>
      </w:tr>
      <w:tr w:rsidR="00E670E8" w:rsidRPr="000A3E54" w14:paraId="3C2BD4CE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943742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18C734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EE2D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1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7140D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0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1B08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6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6D1F6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98FE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7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2453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0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646F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1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C5DF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9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DEBC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AC0949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ED325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B171B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4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3B31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DB96F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B280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B1AA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5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BA7E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8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2449B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82</w:t>
            </w:r>
          </w:p>
        </w:tc>
      </w:tr>
      <w:tr w:rsidR="00E670E8" w:rsidRPr="000A3E54" w14:paraId="554BBDBB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8FC3F1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5CDDFA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BC892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7568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EEF79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E574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7AB7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CAD30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F37C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B542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39842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90FB9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113EC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321F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B560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10F9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F9F7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559E6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BA1A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5466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2692A718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BA8BC5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90E06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FEA9F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B1FA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8A28F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52E5E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9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B662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0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BA53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DF2C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817F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CE7E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195C1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43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EA9A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EF80E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31D75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2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F1D3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197E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9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E7F7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0C072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7BAC6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3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2A8C063F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2100DC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2ADA28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FE90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9B89B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5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FC33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01D1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9909F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1F55C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3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B0E2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CB045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71BE4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5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E0A6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02E6D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FA26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3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4FA8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C6CC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5F6A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24D90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6083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6857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0A3E54" w14:paraId="62BB8886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D85FD9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E1F42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61553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EE3F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4D45E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7FF62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30F5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00F9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A1DF6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549D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ED9C0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6E4B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0770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4074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F7718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A256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8A09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60DC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BA9B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9C4B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0C71362A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716ECB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B45416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0AB0E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055E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C07D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567D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5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8CBD4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462C6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23C9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3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A55A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34AC6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C5CE5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AD0C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783A0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739A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B48C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3F25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E459E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9E78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0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331F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2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</w:tr>
      <w:tr w:rsidR="00E670E8" w:rsidRPr="000A3E54" w14:paraId="493FBE56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37A3C6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92DDCF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44A3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F9E5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59FCD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4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6B04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5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4A52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6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9F99F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E286D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C61B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1CC96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68137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4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FB74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3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E668EC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3E8A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10E3A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A2BC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6D336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AABC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5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7D8AB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4</w:t>
            </w:r>
          </w:p>
        </w:tc>
      </w:tr>
      <w:tr w:rsidR="00E670E8" w:rsidRPr="000A3E54" w14:paraId="756BE83B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75CF12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95B99C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FE67D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3937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CA0E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D4CC7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B53E0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18BCD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0CC4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9DA0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CDE9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E3D6E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B7BDB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F6346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5373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645D7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61D32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E58D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3B3A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015A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596FAFA1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B91898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3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F159A9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09651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7DBC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8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37328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99C7E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96832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8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31EBF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35840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169D3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B1CE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FB6E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08D3F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2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B7D9D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BAD7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A9C0A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2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1E45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1FDF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7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68486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5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ADFA8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9</w:t>
            </w:r>
          </w:p>
        </w:tc>
      </w:tr>
      <w:tr w:rsidR="00E670E8" w:rsidRPr="000A3E54" w14:paraId="7889D0F6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B196FF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FA7081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BAE3B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1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BF086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8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202E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7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532B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7006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64CA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685CF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C4557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E896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B8D9A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81C05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2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BCB50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7A9FB2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4D3FA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11C7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E508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4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5486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3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986C9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6</w:t>
            </w:r>
          </w:p>
        </w:tc>
      </w:tr>
      <w:tr w:rsidR="00E670E8" w:rsidRPr="000A3E54" w14:paraId="626BF9D4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2268D9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51D33DB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B4F6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1B2D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36407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3D9B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41C1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45A92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7AD2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AF63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5045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4150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8B4A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7E44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C6D2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252FF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ED22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1FD5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FAE5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7130D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46821E5D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5C23AA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D10EF1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719C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3D1A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F245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2500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D4493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9EA2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8709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B376C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9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E116D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1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6593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50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9CA1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9B44F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B101A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2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98782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60A9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2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122DE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42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712D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99BF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8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5C5432C8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D3AD61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AF22A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D228C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7343A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6D34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3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1334F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1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2AA3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9B1D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8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18559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3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97EBC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3C0E8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7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6FCF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24072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2E7B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11A9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9535DE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075E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7899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53C1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BE587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0A3E54" w14:paraId="09C051BD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2CF800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32ED91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0BE2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B95E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53113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C94C3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CE5C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7749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1476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E411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C4128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8AD7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2E2C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2C98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29323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77D4A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25C36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59A1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B41D4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D3C88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095BA900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0C74B6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E634AC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F7A0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7A678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30E1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A09D4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FE3C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2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2EBF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2466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4C78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681AA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4505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59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BE0B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9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89B48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ED73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21ED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2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96B04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5127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90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16EE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5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8D62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09767726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6F25E4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0D5AD7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2E11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621A4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96F76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EDE1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1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BA51B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3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D0ED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2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FB55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2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C6C8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1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4D1B9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0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2741F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19CA9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7CD47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F0F25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DC42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AAF01F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CABAF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275A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19950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0A3E54" w14:paraId="4A3D77C9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C5A561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663308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0ADF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EEAC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E2569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1FFD4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539C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67A1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65BF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2A82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A04C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66F5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9E15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617F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93929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B757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6EC9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F2ED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449E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47A1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19BC34CC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293E5A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6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49BE7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D994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8EFB4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9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AF0F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B1E9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7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0EE5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0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E4E3A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2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FAD7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7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AF19B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7AF0C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74C87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AFE3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6F89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BA1A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7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A66E8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42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EBBEB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90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01B6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7ABE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3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AE8A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23ACF9FC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423FB0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922B03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8F76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87A75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2BCA1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9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4962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30CF5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8F753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91217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3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BE961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900C5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5B98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5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1C113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C5CC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0FAE7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4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5985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35FB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0C8671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8E5A0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212C4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0A3E54" w14:paraId="01F971EA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FF0FF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1535C6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BCD71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4E91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01A9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8BB8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F8F2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4765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D661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147F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25B2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10604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B688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5D4D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4099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1920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B967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F84C7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A470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38A3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62C2BA06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93D800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2.1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D26879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EA6B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6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EECF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5669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9E9FA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8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FA4D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0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4419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0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9459F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CA0C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0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13E7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8680A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322B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7DDB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E0718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5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70BBB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5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E034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5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032D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3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1BA54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10ED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90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0A3E54" w14:paraId="6C838719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675E4E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99C648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5879D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81EF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8404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276C5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513E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8AA41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4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6189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AB2E7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6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1F5C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F954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8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6DF25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F807D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5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1C16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6A29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48E1A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4EF1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5482F8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1407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0A3E54" w14:paraId="1868E601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E2B0D0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A5D03C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2823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BB1C1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32D9C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9A5B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B687E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8E53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CE343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B5F58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9903D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348FF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2E5B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4980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38C42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CA82F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0FBD7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E42F6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AA26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6626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03C20F5E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4C61C6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X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4F9F42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9D4E8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9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ADA6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7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8715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20CFA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3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A0FB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9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A544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6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FC50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5FE4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F98D5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1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0137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E722A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3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2A495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2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DAB6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B4C1C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88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A5D1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6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1E98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4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81C3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90</w:t>
            </w: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DFF4E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</w:tr>
      <w:tr w:rsidR="00E670E8" w:rsidRPr="000A3E54" w14:paraId="32568AFB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D44265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03EDD6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8201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38A56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5EF4B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FB4EC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2CBFC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5899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D037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B6F6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DCDF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C22BE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8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1B343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AE8F5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BD343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95D13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49119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F34D7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ADDE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3F6019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</w:tr>
      <w:tr w:rsidR="00E670E8" w:rsidRPr="000A3E54" w14:paraId="7961B05A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1E883D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5D69D2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B1791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EBB4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433F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97C98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D971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AB00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7F4EB0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A897D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921D5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39C4E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0317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56162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D402A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39594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E0E3B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F4C182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B0440F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FD741" w14:textId="77777777" w:rsidR="00E670E8" w:rsidRPr="000A3E54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0A3E54" w14:paraId="1D21B92A" w14:textId="77777777" w:rsidTr="00946F27">
        <w:trPr>
          <w:trHeight w:val="250"/>
        </w:trPr>
        <w:tc>
          <w:tcPr>
            <w:tcW w:w="14747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B7616F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**. Correlation is significant at the 0.01 level (2-tailed).</w:t>
            </w:r>
          </w:p>
        </w:tc>
      </w:tr>
      <w:tr w:rsidR="00E670E8" w:rsidRPr="000A3E54" w14:paraId="1358F0DA" w14:textId="77777777" w:rsidTr="00946F27">
        <w:trPr>
          <w:trHeight w:val="250"/>
        </w:trPr>
        <w:tc>
          <w:tcPr>
            <w:tcW w:w="14747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C951EE" w14:textId="77777777" w:rsidR="00E670E8" w:rsidRPr="000A3E54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0A3E54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*. Correlation is significant at the 0.05 level (2-tailed).</w:t>
            </w:r>
          </w:p>
        </w:tc>
      </w:tr>
    </w:tbl>
    <w:p w14:paraId="561CA96B" w14:textId="77777777" w:rsidR="00E670E8" w:rsidRPr="005465D8" w:rsidRDefault="00E670E8" w:rsidP="00E670E8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</w:p>
    <w:p w14:paraId="249C5FFD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E1B38E4" w14:textId="77777777" w:rsidR="00E670E8" w:rsidRDefault="00E670E8" w:rsidP="00E670E8">
      <w:pPr>
        <w:tabs>
          <w:tab w:val="left" w:pos="8410"/>
        </w:tabs>
        <w:ind w:hanging="567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28. Hasil Uji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X3)</w:t>
      </w:r>
    </w:p>
    <w:tbl>
      <w:tblPr>
        <w:tblW w:w="14747" w:type="dxa"/>
        <w:tblInd w:w="-567" w:type="dxa"/>
        <w:tblLook w:val="04A0" w:firstRow="1" w:lastRow="0" w:firstColumn="1" w:lastColumn="0" w:noHBand="0" w:noVBand="1"/>
      </w:tblPr>
      <w:tblGrid>
        <w:gridCol w:w="1017"/>
        <w:gridCol w:w="1097"/>
        <w:gridCol w:w="680"/>
        <w:gridCol w:w="680"/>
        <w:gridCol w:w="680"/>
        <w:gridCol w:w="680"/>
        <w:gridCol w:w="680"/>
        <w:gridCol w:w="680"/>
        <w:gridCol w:w="680"/>
        <w:gridCol w:w="680"/>
        <w:gridCol w:w="680"/>
        <w:gridCol w:w="687"/>
        <w:gridCol w:w="687"/>
        <w:gridCol w:w="687"/>
        <w:gridCol w:w="687"/>
        <w:gridCol w:w="687"/>
        <w:gridCol w:w="687"/>
        <w:gridCol w:w="687"/>
        <w:gridCol w:w="687"/>
        <w:gridCol w:w="1017"/>
      </w:tblGrid>
      <w:tr w:rsidR="00E670E8" w:rsidRPr="00F50F4B" w14:paraId="74D853D9" w14:textId="77777777" w:rsidTr="00946F27">
        <w:trPr>
          <w:trHeight w:val="280"/>
        </w:trPr>
        <w:tc>
          <w:tcPr>
            <w:tcW w:w="14747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623D5A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F50F4B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orrelations</w:t>
            </w:r>
          </w:p>
        </w:tc>
      </w:tr>
      <w:tr w:rsidR="00E670E8" w:rsidRPr="00F50F4B" w14:paraId="0ECD1A31" w14:textId="77777777" w:rsidTr="00946F27">
        <w:trPr>
          <w:trHeight w:val="250"/>
        </w:trPr>
        <w:tc>
          <w:tcPr>
            <w:tcW w:w="211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15A7D7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D4AE43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2DFAEF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2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007E51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3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FA9496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4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2309F2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5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415F62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6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F4FD9C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7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B1F655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8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43D83F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9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CBD0A7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0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10772C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1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B8D163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2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45AD36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3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12E030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4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2F56AC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5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1CD808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6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9872B1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7</w:t>
            </w:r>
          </w:p>
        </w:tc>
        <w:tc>
          <w:tcPr>
            <w:tcW w:w="10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74A43A" w14:textId="77777777" w:rsidR="00E670E8" w:rsidRPr="00F50F4B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X3</w:t>
            </w:r>
          </w:p>
        </w:tc>
      </w:tr>
      <w:tr w:rsidR="00E670E8" w:rsidRPr="00F50F4B" w14:paraId="3E65F5EE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728A76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36C7B4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98218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4B096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3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50B8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8736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8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091E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965E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7A18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D1BA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B8EF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79E4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4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EC9E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0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A475C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3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79C5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3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5031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0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4EC5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A9A2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8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94D0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4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D8EA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11D4F21B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9888D2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C5C691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5F8031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5B7A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2A7E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6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031E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D6E40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F69F1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2C25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26AD9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F65B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DAC6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B57D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C6837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AE3F5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03DD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1A0D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477B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810A2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0861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54C29C7B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58AFCE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5D3BF1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158A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3D3A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C136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21067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12DE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4A3B9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C55A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CE22E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D1BA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BBCB6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7755E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697A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95496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E86F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FC2CD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1D52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C16B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B0052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6C7C88E4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FA096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488645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53DF9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3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B51AC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1920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CA81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7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29F42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5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8DFB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1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BAEB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6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9D17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64E5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6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479C8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2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D6AE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0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0AAA5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4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5624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5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094C0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6DF3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3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E3B0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6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BC45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882B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8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04781AD9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9C72D1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ED6344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5E90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CA18F6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2C5BE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EE73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97BA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59237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B23A7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99D7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9B3EA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EF3F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140C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3F4FD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799E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079A0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D662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4849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F64F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0C52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723D67EC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AABACC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CCCDEB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497D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4233C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8375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01238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DFBF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721F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F03A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1B1DD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49F9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7B3F9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2841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2BEE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F2552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9619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282A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BFAF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8BB7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BAE5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179CA6C4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C8BAC7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3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B22975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D13B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1A45C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28A4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B0849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0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C506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46EE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1E9F2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6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CD81D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40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B4F6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2110A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8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8686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AF94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B322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1EDB1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765D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3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9B696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8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28B04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3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003FC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7</w:t>
            </w:r>
          </w:p>
        </w:tc>
      </w:tr>
      <w:tr w:rsidR="00E670E8" w:rsidRPr="00F50F4B" w14:paraId="2EA5C3F6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B67A6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81B886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0CC0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6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F1646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A63835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7333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4259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22C13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B06A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B7DA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F431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E56C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4B0D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1150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D171C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5F7B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E0CD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E6AC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92CDE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2C61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34</w:t>
            </w:r>
          </w:p>
        </w:tc>
      </w:tr>
      <w:tr w:rsidR="00E670E8" w:rsidRPr="00F50F4B" w14:paraId="16A12979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5B6DEA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9470AA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30E9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44633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022E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68E36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E878D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7110E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208E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3BFBA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213E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33586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3DB3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8E68E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5A890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6E29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6EFAD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9AEBD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6851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D02C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165FA9FD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C0C6DF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9A3087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48AE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8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90996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7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AD3B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0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7933F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BDAA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03AE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9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30315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E1C1C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2D93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E3CD2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5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411CA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5900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265E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D471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9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BDDF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6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0476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0AE2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B6301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7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4D18D4D8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091B42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67B6B3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D8D77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CE629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938D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F54413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4175C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511EB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13A21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0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DA61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18BAF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A231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B14FE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3E27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4690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E951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AD29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3D19D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15D93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3A4FE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33269028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AA40A7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7F2CDF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9378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54CE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41F9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CF6C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484C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D7185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CCBA9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1EDA5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AB313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CF81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702D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3F20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9CCA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D7DD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150B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1308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F748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D6FFF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1B997173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7517CF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1F52C4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B6F8A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6D00A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5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E90B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256A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2476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F9863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8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DEED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0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E0EDF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17307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8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A52F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3DA77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6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F7DD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9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B7E9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5414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B5038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50C4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4455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A54D7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0663D120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A20AA3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7F0275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E03E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917C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2ED9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2673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EE9867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95EC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64E2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07DF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2E349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565D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40DE2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700A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006D3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69D3E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4373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7061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B12A0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5EC3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11371DA3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5A759E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5F02B2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7276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AF71D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FDDD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F320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0744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A2B0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2685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9AA8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A087A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05CB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70E27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CEC4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18C6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51E9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4784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61BD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F628C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6F37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23275971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789DEE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6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4F7147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B9850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0A43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1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18FA4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4601B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9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BC520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8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A37EC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4386F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9D702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4210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9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D4888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8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865B5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5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9F5B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6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04257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DA0E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31FA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D3148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843D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0123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9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7746F1C0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9F03E4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65126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7ED0D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E3AB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E84C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F9608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9BDE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F798CB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D74F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6D240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0C543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07D83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E70B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3752A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69DA3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E4F66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E7EE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72C8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3EAE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7215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557E83EA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B54935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C67D34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DEC9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B09C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29B7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3EAD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5318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8A69A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04028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1231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B4E7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E1EC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7F48D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1AB28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3EDA8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513FF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F839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79BF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7D68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9D096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6A5B99D7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979D7E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81E3C8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C56F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1C78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6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00790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6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31075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F2AA9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0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6EF2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1472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49E1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3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2C45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3C0C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79DD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4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3DF04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37CB1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69EB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B30A1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974F7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FDDF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83623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478AAFCF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29C058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C4D7BE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9583D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EC31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E2A5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BD45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0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D6A3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18A3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3F4014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8A4E2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516F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AFEC8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120A9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C9C4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3C80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C860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EDF8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2639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82482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16ECE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492CAC9E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876EE5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B600B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47195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31D4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A7195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4E64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2A49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1A95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FA896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63EF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5A379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1355A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8B6B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15566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1814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9F11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2C6D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2E48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5A7E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27C7E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25700C2A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E6F45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8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39768B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5756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F5F87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AA7D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40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164B3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10BF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60F4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C3ED6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3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7687F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4BE86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1E814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51F81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7D49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8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361D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9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D962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1530B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B270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0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1476F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2458D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3D16EA50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8F709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E00A34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F45E8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DC5C7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4ADE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2155B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E2D1B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93E06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13919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C67D4B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17BE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BAA4E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5324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660A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679DF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250EB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B1419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F0F6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EEDD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7EC0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046DDD9D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27DF1F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A77CDC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6DBA2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8BF0F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727E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B3181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B033A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B951F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A96E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CCB0E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C621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3C0A8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6CFF1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3D11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9BCE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D1617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958AE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F2E1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8F91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987FD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74A35427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DB767A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9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5CE0C4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278CC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4FA1E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6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01FF7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16F8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1B52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8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FDB9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9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8B0D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25C2C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F65B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D707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FBF3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4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8BB3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8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C2F2F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EFBA3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86BB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6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9844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B4F89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B11C9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92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085496AF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E040F3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286998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67B25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2012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2586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E66C9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DFC7E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04A40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14633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2FE50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728E38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6CF2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06496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B221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981AE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E146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7245A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E7106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C249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590E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7757565C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2563DC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74AFD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897D9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A3676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22BE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A850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6DFDB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A1FD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4E30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5A46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029B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1DB48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2EDA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84781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FEC77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370F4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51E89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5B65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41D3D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8D8F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3A8508C7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990C31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0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75AEE8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3E4E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4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15DF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2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EEA3B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8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BC5A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5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967A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AA4C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8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F120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B3337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A3A6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FDAB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E648A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7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E85B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5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DC7CC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2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C643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8E78F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3587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6E5E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8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E28E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6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54042FB9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AE9DBA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E59D78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6E79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ECA4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237B8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47EE6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1838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701FB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7DC6E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4B62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0CEA6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8880E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C4F21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88E2C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6FE42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905E1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75B15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0C6B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46D9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9C1CA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465DE463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A7AC1E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82C18F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48497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363A4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65D76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4A98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8CBE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4372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25079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13B0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62FEB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2BE1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2A19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DEAA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700FD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C78A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4D9EC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1C2C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2B831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503DC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3795B8C8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0F8A8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42FBDE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C559C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0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1F0D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0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2831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BC85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C2B53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6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AEA42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5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BFCE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4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810A9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1492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4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063B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7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5F2C3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2F282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7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24E7D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6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F045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7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B734C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5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0C40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2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1E406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9977C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7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26E5B279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DEAB2C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597AA5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2E69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1599E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BE2BB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9F6AB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EAB8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7AB5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9428A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7790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1B323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629A8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CF4DD7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A034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8D84C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B9E0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5A8DB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FBAC8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15907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547A5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2F348821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FC8A26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4CA48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4FB46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83DC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64F1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44D26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8002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B7A8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7EE5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DEADD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0A43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69B7C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B9A7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22A7E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0BB8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77567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3C784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DE46D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01E7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D80D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647A9D14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573388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609E34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21AC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3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99DE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4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5C8D4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594A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44575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9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D7261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6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DA59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25514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8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AC64C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8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A287B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5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D99D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7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440B4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7161F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7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7D29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0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E5C0F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3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29B29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9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4BD9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DA444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91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4FAB2B9A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E8EC12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B54647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56068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5691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DDA7D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BDE8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5E16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5E56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EE228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AEFF1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7CE6B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C519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3473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906472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A443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8449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FCB87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3E668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F4D9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7F59F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0E2A686B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B488BC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EE93A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A4259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43189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2B00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789F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74434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5314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80B68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E7404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9A62A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664C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13DE4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445E4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0D0A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0BBB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DD4F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7FC2C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6004D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7887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7BD8DE3E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F483A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lastRenderedPageBreak/>
              <w:t>X3.13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6C3D2B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7372B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3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05878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5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2C980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17D3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E838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96B6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2A1B3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3142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9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8E9B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FB119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2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F588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6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3F82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7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62CF9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2F09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92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543D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8B7F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97752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5FF8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5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7431DA00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D2E88F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308F7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D8A9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B9ECE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299B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09B2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C5F6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04325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0C9B4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AE0B4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F3486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2D9EA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CB44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0CDD7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97DCC5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D253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8A86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1954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B92D3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08A86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0BA47526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8516A1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C1F63C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1003C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6EF5E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BEF9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8248F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5396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7842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48E7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99AEE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8186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2C251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8CE9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B00E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F5E2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EC317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2BBF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6281E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E15B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4F4E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64F2C8BF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2EF8D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0E09C2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9184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0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45AD4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15EAF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4D67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9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042B9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08CE3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DCF59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59BB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44FE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9BA7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2480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7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14F2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0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F6E16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92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178C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3D7D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B3F2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16C1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B9FE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8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703EF0E3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0C2113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5DC00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9BA1A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4915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98167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289B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899A4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EF7D9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2CD4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78C23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C00AD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C461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A1A2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B1C2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4861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A84252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51F3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AD87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9E5CF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22C0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4764D6A0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AC1C17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BE804A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4C59D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20825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47A7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B695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62D4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355A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AD53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238DF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AA39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27D5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E85B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D5A0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4C65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9F01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C7F3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F856B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2465A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5BB61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2C348891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8A8083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70C08A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97224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0B253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3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E4DD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3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1C51A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6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75176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FE34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EBCE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11CB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E87B6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6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37BF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82A5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5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8E3E5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3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AD33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6D57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88EF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2B93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807B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D9D3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336F0E1B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67F0D3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8EB9CE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ABDB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D2A4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C28A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11863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687C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A3C60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F16B4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DC0D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AB79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2E9E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379D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66E94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111CE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E429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9CE2E2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B8DE0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9A76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7E87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11E29A39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7CDDA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5114B5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43BF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CC84B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0D079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EA4B1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03DD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609A9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17BC5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150D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8006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4729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4DF34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7A1F5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129D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7E0F4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1C837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C24F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26B7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0E73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612A41B9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433881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6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DB7565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376F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8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66A77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6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31E4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8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D5D6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957A4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800C3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19CE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C4A1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0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4332D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23DD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0A615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2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459F2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9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F74C6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8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AA57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EBB4B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046B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26A95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B189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3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705E50E2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28484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688441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6BCF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ACBD5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E818A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5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7AB0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39AB0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3D45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D5AD1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D96D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0368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E9C2D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5C45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9596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88A0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3524A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C3E9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8AE7FF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F30F1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7672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399B5734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51F3FF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0A6E4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348DC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EEC5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EC86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A49B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7AE3D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82DBB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3A89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769A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FDA39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7A4D1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C7F3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83CC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A1D26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08C6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E7625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3DD4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BA4A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28BB0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51767938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6D3C1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X3.17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A5E0F1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3610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4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F385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05A5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3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D75A9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BAD3D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D53B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4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17C4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EA9AA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C864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F78C2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8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85AC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4FFCD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33E1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0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2A3F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5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AA2FB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6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5ADF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209E6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9809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F50F4B" w14:paraId="433EAC1E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152FD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D80991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3D2B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E6DA6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5257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B18B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6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4070E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8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77BB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1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92382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81291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12AAE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324AC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6CD5B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4FCA9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1CA98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A148C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711FB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DA258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DE0CBA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9AF1E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F50F4B" w14:paraId="7BDD31C9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5DD124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2D2E8A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F438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E018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7EA64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E287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3574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8879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6F0F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E8163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A922E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ADF45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31BB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A6C0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0409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B6D3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FAFC2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83E1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2844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9206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7EBBB8ED" w14:textId="77777777" w:rsidTr="00946F27">
        <w:trPr>
          <w:trHeight w:val="460"/>
        </w:trPr>
        <w:tc>
          <w:tcPr>
            <w:tcW w:w="101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CBDD76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X3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FBE8EE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3F66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1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0EF0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8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F24C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1DCF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7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463223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7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FE5D1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9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5A57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A11A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74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4602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92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D9974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61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C5F5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79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329EC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918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0293D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57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E342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83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53E44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00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A754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32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210E3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6</w:t>
            </w: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2A1D8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</w:tr>
      <w:tr w:rsidR="00E670E8" w:rsidRPr="00F50F4B" w14:paraId="236193A9" w14:textId="77777777" w:rsidTr="00946F27">
        <w:trPr>
          <w:trHeight w:val="46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B26A17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9CAFED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5DA1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C574F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E38F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34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2BDEE0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2295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C8D31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6BCB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2D4D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CB29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5D482A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65B5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AB14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F0199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2D358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A776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430B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7EBFF2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964F0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</w:tr>
      <w:tr w:rsidR="00E670E8" w:rsidRPr="00F50F4B" w14:paraId="14AC0EA4" w14:textId="77777777" w:rsidTr="00946F27">
        <w:trPr>
          <w:trHeight w:val="250"/>
        </w:trPr>
        <w:tc>
          <w:tcPr>
            <w:tcW w:w="101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6A7A02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D780BC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27641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2F59C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950488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DBC74D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798C0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E6F3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E70E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3EC79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7B5B4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6A46FB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31D2E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44826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00B30C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193A5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A1B4E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62447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4A805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29DA64" w14:textId="77777777" w:rsidR="00E670E8" w:rsidRPr="00F50F4B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F50F4B" w14:paraId="37060BED" w14:textId="77777777" w:rsidTr="00946F27">
        <w:trPr>
          <w:trHeight w:val="250"/>
        </w:trPr>
        <w:tc>
          <w:tcPr>
            <w:tcW w:w="14747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BA7422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**. Correlation is significant at the 0.01 level (2-tailed).</w:t>
            </w:r>
          </w:p>
        </w:tc>
      </w:tr>
      <w:tr w:rsidR="00E670E8" w:rsidRPr="00F50F4B" w14:paraId="07DE7B54" w14:textId="77777777" w:rsidTr="00946F27">
        <w:trPr>
          <w:trHeight w:val="250"/>
        </w:trPr>
        <w:tc>
          <w:tcPr>
            <w:tcW w:w="14747" w:type="dxa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045930" w14:textId="77777777" w:rsidR="00E670E8" w:rsidRPr="00F50F4B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F50F4B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*. Correlation is significant at the 0.05 level (2-tailed).</w:t>
            </w:r>
          </w:p>
        </w:tc>
      </w:tr>
    </w:tbl>
    <w:p w14:paraId="7D2E06C6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29. Hasil Uji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Y)</w:t>
      </w:r>
    </w:p>
    <w:tbl>
      <w:tblPr>
        <w:tblW w:w="12880" w:type="dxa"/>
        <w:tblLook w:val="04A0" w:firstRow="1" w:lastRow="0" w:firstColumn="1" w:lastColumn="0" w:noHBand="0" w:noVBand="1"/>
      </w:tblPr>
      <w:tblGrid>
        <w:gridCol w:w="917"/>
        <w:gridCol w:w="1097"/>
        <w:gridCol w:w="676"/>
        <w:gridCol w:w="676"/>
        <w:gridCol w:w="674"/>
        <w:gridCol w:w="676"/>
        <w:gridCol w:w="676"/>
        <w:gridCol w:w="676"/>
        <w:gridCol w:w="676"/>
        <w:gridCol w:w="676"/>
        <w:gridCol w:w="676"/>
        <w:gridCol w:w="667"/>
        <w:gridCol w:w="667"/>
        <w:gridCol w:w="667"/>
        <w:gridCol w:w="667"/>
        <w:gridCol w:w="667"/>
        <w:gridCol w:w="667"/>
        <w:gridCol w:w="917"/>
      </w:tblGrid>
      <w:tr w:rsidR="00E670E8" w:rsidRPr="00455E90" w14:paraId="0DDEAE57" w14:textId="77777777" w:rsidTr="00946F27">
        <w:trPr>
          <w:trHeight w:val="280"/>
        </w:trPr>
        <w:tc>
          <w:tcPr>
            <w:tcW w:w="12880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C6E226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455E90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orrelations</w:t>
            </w:r>
          </w:p>
        </w:tc>
      </w:tr>
      <w:tr w:rsidR="00E670E8" w:rsidRPr="00455E90" w14:paraId="00703251" w14:textId="77777777" w:rsidTr="00946F27">
        <w:trPr>
          <w:trHeight w:val="460"/>
        </w:trPr>
        <w:tc>
          <w:tcPr>
            <w:tcW w:w="212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D2ED9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F267BD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82B758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2</w:t>
            </w:r>
          </w:p>
        </w:tc>
        <w:tc>
          <w:tcPr>
            <w:tcW w:w="6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C08436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3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9CCBE7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4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475747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5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EC0A18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6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4C299D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7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E53F47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8</w:t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B97F6D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9</w:t>
            </w:r>
          </w:p>
        </w:tc>
        <w:tc>
          <w:tcPr>
            <w:tcW w:w="6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5A6386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0</w:t>
            </w:r>
          </w:p>
        </w:tc>
        <w:tc>
          <w:tcPr>
            <w:tcW w:w="6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A8C6F4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1</w:t>
            </w:r>
          </w:p>
        </w:tc>
        <w:tc>
          <w:tcPr>
            <w:tcW w:w="6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E525C0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2</w:t>
            </w:r>
          </w:p>
        </w:tc>
        <w:tc>
          <w:tcPr>
            <w:tcW w:w="6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E62FEA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3</w:t>
            </w:r>
          </w:p>
        </w:tc>
        <w:tc>
          <w:tcPr>
            <w:tcW w:w="6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C8D7EE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4</w:t>
            </w:r>
          </w:p>
        </w:tc>
        <w:tc>
          <w:tcPr>
            <w:tcW w:w="6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10C0F1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5</w:t>
            </w:r>
          </w:p>
        </w:tc>
        <w:tc>
          <w:tcPr>
            <w:tcW w:w="7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C6C494" w14:textId="77777777" w:rsidR="00E670E8" w:rsidRPr="00455E90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Y</w:t>
            </w:r>
          </w:p>
        </w:tc>
      </w:tr>
      <w:tr w:rsidR="00E670E8" w:rsidRPr="00455E90" w14:paraId="2AF39580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470B04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7E7E22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B9B01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A58F7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8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7CAC2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E546A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489D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4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B93C7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1C45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29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674C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41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BE10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54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4630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9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A7875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00DEB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52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6DDE5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20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775B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6CAE1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FD82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7</w:t>
            </w:r>
          </w:p>
        </w:tc>
      </w:tr>
      <w:tr w:rsidR="00E670E8" w:rsidRPr="00455E90" w14:paraId="7EE0D199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BB20B9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E32F26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94ABC2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8DFB2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1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E8100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BE41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16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A107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64AF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62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7E11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C3220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C0A0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1998F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0D2CB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7865A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E0B25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26014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AFD8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8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E182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85</w:t>
            </w:r>
          </w:p>
        </w:tc>
      </w:tr>
      <w:tr w:rsidR="00E670E8" w:rsidRPr="00455E90" w14:paraId="2DC75733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D5E773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1CECD6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6A13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537BC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0F92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3484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988FF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84F0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D686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B511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E2F47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C93E8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710EA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4BB9F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2A2A6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A953A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FB54B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EC92C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324EC820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690BE1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2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F99418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B3695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8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DC60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0247E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CD7C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E16D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E855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16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4DB7D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92822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0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98044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0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9308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46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6590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0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C1E95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6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215DE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B989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AC65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78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586CB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7EFDDF1F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6036D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2486F5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5A4F5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A219C3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C33C4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2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C8C7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9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5AA3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F0CD6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92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51A8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7574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D0FE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97A5D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15D3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216DB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B709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7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BC3B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8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F784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01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5215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</w:tr>
      <w:tr w:rsidR="00E670E8" w:rsidRPr="00455E90" w14:paraId="5C587296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65AF81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0AE2D3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AC6EF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A3AB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1C87A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8C139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7609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A2570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27CC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A94C8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9FBB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6B3E9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4C811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013A9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116D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5C5C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C0C89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D3C2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31D95958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30D1F6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3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F3B2AC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A1DF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FC706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8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04FC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B10F3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A0570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36FF3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6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A5EE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800B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6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51225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9E0DD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59C1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C2E86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B093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7D739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C88EA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8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15368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5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29F3ECCE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455451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C08EFA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9E7D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0B0F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2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130AD1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2C83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17F37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9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E333D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9318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CC64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F764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8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9252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3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93658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B628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F0D25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9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2AEC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B7A0D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48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354A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09FF47A5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D055A8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72D810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7A2F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3F70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8E02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3CD1E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4D3D3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317C6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F7CE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E8586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944C1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391FE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897DE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05F2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3F89F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9D0CB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FEB57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841AA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1494AA32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6C49C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4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58148A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18CE8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2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79CB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5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498A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1665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09E8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E895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6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17C8D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FB73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4A92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F9ED6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16212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3862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3D5E1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4FFB8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71ACC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FE51C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5CA3EA83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5204A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8945E6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4B4A1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16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67384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99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E65A9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2E8DE0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5B29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A18AD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7821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58F9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03077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418DF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2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4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5502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0CC3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9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686D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E9B9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3313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35786953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689423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07AF73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E2931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328C2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38E04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20C7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A616C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5152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C8735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DE77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A47FD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83D6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E7A4E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D222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3366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A4B1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02E2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67D58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48E13046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6D6C9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5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EBDC15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66FBC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4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6D02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3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FC122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504B0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5B8A6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8C3F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1D56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C5D7E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9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F92EF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8C408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36F3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EE02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9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A418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00166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8692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0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5C63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52A4D276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05CB9E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612C3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AF0B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14AB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C04B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9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E40E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5C4530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D744E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6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7A9B6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75C5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8F0EE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3AEFA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08EE0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0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A04EE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FF848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CFB7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6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99351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69A2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590C4449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2AE238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3540A8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FE3D5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849B1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3F4CD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740C3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050BE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6245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CCD06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64057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327E5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25E73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2E18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2974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E2C1E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5BAD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CE68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34938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54776280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A47EBC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6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9ECBEA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18CC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826DA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16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69FD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6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1E45E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86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6CB07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AC79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88614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0782D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6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3E4A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D78D0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9D50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7F44A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9172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A094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C21DD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1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08EE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608E3EF5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0AAB09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502646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9398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62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FCDD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92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7E7D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5712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1D2E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6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64F8E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ADA1F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2B634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8BD5B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26EF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3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B827B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4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D8687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2CF7B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5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8412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588A4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D8B1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7B472CFB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12270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701234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74CD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C19B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02749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4098A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2D34E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53740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97493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E1D6C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F9182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20B98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9772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E207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F44C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4E42D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66DC9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9665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4A66BB92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95872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7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6FBC11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8E8F4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29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1A512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5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A758B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0477A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7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FC49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D6D80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9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29B32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B6EC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65D9A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9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BC43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82748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E1C8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6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8BEF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A2901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EF9C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72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13A4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20154367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36A5FB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8A7522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BC893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90A7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42C73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E0DF2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DE673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96BD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1BC571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256D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9824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8BB8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EC2E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2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896E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1D41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7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D33F3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2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2D034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3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3ED5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47A5A38D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C7989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36B9D9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4623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B8D48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BD7B3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2D77F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5F863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D874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BCD0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5EA7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0143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5800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BDE09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5DDC5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AED7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D5C63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22758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3FA4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42838974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803AAE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8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57F29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033CD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41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42BD3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0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625D3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6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9E1C0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73D9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9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F1E6E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6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32FB3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D212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4DFF1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40872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8D9CA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22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BEFF4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0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3BCD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9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FE4C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78CFB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9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520A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90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599E41D2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3D039A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C00A53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91B1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724F9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48A8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3574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715E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702F1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B35A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D75A7C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B70DB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95973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8123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40C3F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A9D24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F51D4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6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70EFB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A8C51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4280EE67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500B2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C8A64B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A05DE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3EDB1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6773A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CC519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62033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2313A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5B50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ED97D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00F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C4F0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11B1B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DA927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1BDC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AD10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43353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5C85A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19E3AD42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46B3DE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9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6F2C4F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03925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54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10E91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0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A217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3C35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93E3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748F8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0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24BA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9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0D7FA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76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689F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7F5A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1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85D4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5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0FB44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82E95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3DC21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4C856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1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6F3C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9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1A68EA1F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7A6FC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1F04FA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EC2F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93C0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61371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8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AE63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F822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21E9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FD493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DED0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AB655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C544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19600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852CA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0DF8A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08E25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2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DF8B2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EB354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01D67718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EA799C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48210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8BF3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3CBCD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250A0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FE6F6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5B45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43E3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421F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8EED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BF27E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6A066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83AC0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C4F6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E223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E379F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BA8D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1A164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1E1A597E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A39582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0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AB6222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0B54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9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963EA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46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F584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B599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47D01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7CA7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EF209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8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C1B67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80DD6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1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97AE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DA1C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24144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5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2BB2F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0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DF4F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9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B80E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39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CB0D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2AA98798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E801A0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934293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6DC72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E4DD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2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7D9C0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3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D6BD3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2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59B3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C00AE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3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E56A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EC9E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94E4E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1E7C62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96AF3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3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CCB53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199F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D400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F6A0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38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240B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1BBD8228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C3A743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F49566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43EA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442E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77F85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E88E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55FBD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AB09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442EC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C4219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48D99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D08A3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32C5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D8963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08887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7084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B5729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A132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365A6704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36FAD8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1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4200CA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253AC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D6FC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0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C65D6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6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F9AA6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B32E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1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AC503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EEDD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47BF2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22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7D17C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5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061A9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7D36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B5CC4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B23B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65F2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5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BE1B9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7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4317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9</w:t>
            </w:r>
          </w:p>
        </w:tc>
      </w:tr>
      <w:tr w:rsidR="00E670E8" w:rsidRPr="00455E90" w14:paraId="0CBF9AE5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2ED48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9D05BB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F1AEF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270B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3A98F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4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0ADA9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2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71197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0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BBE8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4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FA27D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2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D8917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275C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E09F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3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50660C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7D21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F3C69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16BA4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F5998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E9D9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7</w:t>
            </w:r>
          </w:p>
        </w:tc>
      </w:tr>
      <w:tr w:rsidR="00E670E8" w:rsidRPr="00455E90" w14:paraId="72331FE2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A6072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6D335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57781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6918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2A927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264B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1F30E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4C98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D3A97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A06C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82455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AA5CD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B97F1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4D445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436CD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22BA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42439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7FD7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028CBE35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5B0BA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2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5DAC488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27E7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52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AA1B7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56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C1FE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900CC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9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46E27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9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69F31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EFA9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6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FF5E4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0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075D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3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5FE8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5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2E5D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7991E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E0D9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4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B9A0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2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106E9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6F2FE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2C87AE0D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69A735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407FB0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6F4ED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0680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25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13607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683DC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6A38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C60A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42AF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D08F0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0C0F2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AF396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3A925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0BFC1A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D340A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3D38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B7D1B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60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F53F3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232885CD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2CE69C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97F03A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796C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0CCA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07F38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5E86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2263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0E18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9A25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3574F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5ED2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F7791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EE0AE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510B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FE28C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6FF36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A63D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5988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6921B96D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A1C364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lastRenderedPageBreak/>
              <w:t>Y13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D1CB3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6DC87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20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F20C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9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9D6B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0056C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0DA74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D7DF6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6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A1851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2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7BE97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49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8952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FF7D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05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134BF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57302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4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DF432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1EFF3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28E1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82EF4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19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500B2787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D36D94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1F9E95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138F7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7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73EA8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75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9012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9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AE134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9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66A0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BE633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5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0F23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7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8515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6378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ACE83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6873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5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D0F3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8E3FA0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2B93E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9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D5AFE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6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CAFAF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39AC8758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F856A9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216B76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244E1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D448A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F4246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484C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07146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7416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437B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5B90D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0B56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CC828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7E81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4F373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05D47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53FA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57189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576AE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2E9D161D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D0FEA1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4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C5412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146C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E49FA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1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C8F7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9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8E05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B312E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891E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5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1A23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9996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F015A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9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7BC22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9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4DA7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35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CED5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2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B985E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1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2FFC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2A6D4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FE2D0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1A2DEAB3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661420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1EF54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B5777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5110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82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5B42F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6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4B64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23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72872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6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B6F10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4A676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2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6E8E8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6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E80E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2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4BA4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ACF6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241A5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6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13F0C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9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089BFF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544B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3A6B2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</w:tr>
      <w:tr w:rsidR="00E670E8" w:rsidRPr="00455E90" w14:paraId="25CEDF40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919098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650091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D3A37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3443C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856C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C6AA7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86C00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8248E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396C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2BB6A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0B9ED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88E3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D5C3F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B42E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27AE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1A15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588ED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D3D2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4B2E29C0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575FF0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Y15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082AD2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5F695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4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59318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78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D083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0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C1047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3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524F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0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717F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81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5FB74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72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06D00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98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67369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72D5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3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82D8D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.271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C67EF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8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0173C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27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C2FC4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2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5BE2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6C05F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</w:tr>
      <w:tr w:rsidR="00E670E8" w:rsidRPr="00455E90" w14:paraId="43F06258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04941A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B27738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948E0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84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18EDC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01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7636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34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C69E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3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707A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8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CD518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CB8C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3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967E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E32EC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5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8674C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3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3B43D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5B25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46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7B8C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1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37955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68DA30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873B0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</w:tr>
      <w:tr w:rsidR="00E670E8" w:rsidRPr="00455E90" w14:paraId="1DEFB245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F9ABE6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447FE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EBA9B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BBC4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3035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3379F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9F6E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E0F7E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92E41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4D5F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D04FF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99D47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7973C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5BBE9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AB4ECC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A947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1E877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F280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208DF8F7" w14:textId="77777777" w:rsidTr="00946F27">
        <w:trPr>
          <w:trHeight w:val="460"/>
        </w:trPr>
        <w:tc>
          <w:tcPr>
            <w:tcW w:w="97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96C22F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Y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A432A2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earson Correlatio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37351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4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D5F3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1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ABE5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5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4BEA8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7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3335E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1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8D1E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88D6E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3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A9CCF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690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8E02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9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2CB38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22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11192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3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3BF6D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44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A5A9E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519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F3538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32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89D7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437</w:t>
            </w: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**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1CB66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</w:t>
            </w:r>
          </w:p>
        </w:tc>
      </w:tr>
      <w:tr w:rsidR="00E670E8" w:rsidRPr="00455E90" w14:paraId="74D055CD" w14:textId="77777777" w:rsidTr="00946F27">
        <w:trPr>
          <w:trHeight w:val="46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94DF05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3C7AA3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ig. (2-tailed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9A56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685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8BD5E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6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991B0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AF239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F5A40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A2C60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9510A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CC363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09C4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9598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CF0F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2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58B9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79522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52BA9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CD8481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612B8B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</w:tr>
      <w:tr w:rsidR="00E670E8" w:rsidRPr="00455E90" w14:paraId="707A496E" w14:textId="77777777" w:rsidTr="00946F27">
        <w:trPr>
          <w:trHeight w:val="250"/>
        </w:trPr>
        <w:tc>
          <w:tcPr>
            <w:tcW w:w="97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787F4C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B8811D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3E3524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89665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28F82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46EAB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D67E0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AE69B9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AD67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A2819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2B9D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B0AFEA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9AE66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846BC7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277A4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8AA61F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3D32D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905A5" w14:textId="77777777" w:rsidR="00E670E8" w:rsidRPr="00455E90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455E90" w14:paraId="63343C5F" w14:textId="77777777" w:rsidTr="00946F27">
        <w:trPr>
          <w:trHeight w:val="250"/>
        </w:trPr>
        <w:tc>
          <w:tcPr>
            <w:tcW w:w="12880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5FFB31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*. Correlation is significant at the 0.05 level (2-tailed).</w:t>
            </w:r>
          </w:p>
        </w:tc>
      </w:tr>
      <w:tr w:rsidR="00E670E8" w:rsidRPr="00455E90" w14:paraId="36894E8F" w14:textId="77777777" w:rsidTr="00946F27">
        <w:trPr>
          <w:trHeight w:val="250"/>
        </w:trPr>
        <w:tc>
          <w:tcPr>
            <w:tcW w:w="12880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FD03D7" w14:textId="77777777" w:rsidR="00E670E8" w:rsidRPr="00455E90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455E90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**. Correlation is significant at the 0.01 level (2-tailed).</w:t>
            </w:r>
          </w:p>
        </w:tc>
      </w:tr>
    </w:tbl>
    <w:p w14:paraId="4C979CAA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F6201FE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DF35E1E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C6E6DA8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37187D1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45744932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bookmarkEnd w:id="3"/>
    <w:p w14:paraId="1928EF10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sectPr w:rsidR="00E670E8" w:rsidSect="00864AEB">
          <w:pgSz w:w="16838" w:h="11906" w:orient="landscape"/>
          <w:pgMar w:top="2268" w:right="2268" w:bottom="1701" w:left="1701" w:header="709" w:footer="709" w:gutter="0"/>
          <w:cols w:space="708"/>
          <w:docGrid w:linePitch="360"/>
        </w:sectPr>
      </w:pPr>
    </w:p>
    <w:p w14:paraId="526801DE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30. Hasil Uji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X1)</w:t>
      </w:r>
    </w:p>
    <w:tbl>
      <w:tblPr>
        <w:tblW w:w="3500" w:type="dxa"/>
        <w:tblInd w:w="2410" w:type="dxa"/>
        <w:tblLook w:val="04A0" w:firstRow="1" w:lastRow="0" w:firstColumn="1" w:lastColumn="0" w:noHBand="0" w:noVBand="1"/>
      </w:tblPr>
      <w:tblGrid>
        <w:gridCol w:w="980"/>
        <w:gridCol w:w="1160"/>
        <w:gridCol w:w="680"/>
        <w:gridCol w:w="680"/>
      </w:tblGrid>
      <w:tr w:rsidR="00E670E8" w:rsidRPr="00681B56" w14:paraId="0F4CD57D" w14:textId="77777777" w:rsidTr="00946F27">
        <w:trPr>
          <w:trHeight w:val="280"/>
        </w:trPr>
        <w:tc>
          <w:tcPr>
            <w:tcW w:w="3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1C7F4E" w14:textId="77777777" w:rsidR="00E670E8" w:rsidRPr="00681B56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681B56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ase Processing Summary</w:t>
            </w:r>
          </w:p>
        </w:tc>
      </w:tr>
      <w:tr w:rsidR="00E670E8" w:rsidRPr="00681B56" w14:paraId="5D0BB828" w14:textId="77777777" w:rsidTr="00946F27">
        <w:trPr>
          <w:trHeight w:val="250"/>
        </w:trPr>
        <w:tc>
          <w:tcPr>
            <w:tcW w:w="21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A6E385" w14:textId="77777777" w:rsidR="00E670E8" w:rsidRPr="00681B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732741" w14:textId="77777777" w:rsidR="00E670E8" w:rsidRPr="00681B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B5BC75" w14:textId="77777777" w:rsidR="00E670E8" w:rsidRPr="00681B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%</w:t>
            </w:r>
          </w:p>
        </w:tc>
      </w:tr>
      <w:tr w:rsidR="00E670E8" w:rsidRPr="00681B56" w14:paraId="79593937" w14:textId="77777777" w:rsidTr="00946F27">
        <w:trPr>
          <w:trHeight w:val="250"/>
        </w:trPr>
        <w:tc>
          <w:tcPr>
            <w:tcW w:w="9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A4C6B3" w14:textId="77777777" w:rsidR="00E670E8" w:rsidRPr="00681B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ases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6797A5" w14:textId="77777777" w:rsidR="00E670E8" w:rsidRPr="00681B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lid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16DE2" w14:textId="77777777" w:rsidR="00E670E8" w:rsidRPr="00681B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5141E1" w14:textId="77777777" w:rsidR="00E670E8" w:rsidRPr="00681B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681B56" w14:paraId="06B84AA1" w14:textId="77777777" w:rsidTr="00946F27">
        <w:trPr>
          <w:trHeight w:val="270"/>
        </w:trPr>
        <w:tc>
          <w:tcPr>
            <w:tcW w:w="9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F4E312" w14:textId="77777777" w:rsidR="00E670E8" w:rsidRPr="00681B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B81F8D" w14:textId="77777777" w:rsidR="00E670E8" w:rsidRPr="00681B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proofErr w:type="spellStart"/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Excluded</w:t>
            </w: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a</w:t>
            </w:r>
            <w:proofErr w:type="spellEnd"/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F415D" w14:textId="77777777" w:rsidR="00E670E8" w:rsidRPr="00681B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9B37CB" w14:textId="77777777" w:rsidR="00E670E8" w:rsidRPr="00681B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</w:t>
            </w:r>
          </w:p>
        </w:tc>
      </w:tr>
      <w:tr w:rsidR="00E670E8" w:rsidRPr="00681B56" w14:paraId="46DEAD13" w14:textId="77777777" w:rsidTr="00946F27">
        <w:trPr>
          <w:trHeight w:val="250"/>
        </w:trPr>
        <w:tc>
          <w:tcPr>
            <w:tcW w:w="9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3BAD5" w14:textId="77777777" w:rsidR="00E670E8" w:rsidRPr="00681B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F36DFE" w14:textId="77777777" w:rsidR="00E670E8" w:rsidRPr="00681B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CFA9B3" w14:textId="77777777" w:rsidR="00E670E8" w:rsidRPr="00681B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E1EC2" w14:textId="77777777" w:rsidR="00E670E8" w:rsidRPr="00681B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681B56" w14:paraId="64C8E7CF" w14:textId="77777777" w:rsidTr="00946F27">
        <w:trPr>
          <w:trHeight w:val="250"/>
        </w:trPr>
        <w:tc>
          <w:tcPr>
            <w:tcW w:w="3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A29F5F" w14:textId="77777777" w:rsidR="00E670E8" w:rsidRPr="00681B5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a. Listwise deletion based on all variables in the procedure.</w:t>
            </w:r>
          </w:p>
        </w:tc>
      </w:tr>
    </w:tbl>
    <w:p w14:paraId="0A71EA69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3078" w:type="dxa"/>
        <w:tblInd w:w="2552" w:type="dxa"/>
        <w:tblLook w:val="04A0" w:firstRow="1" w:lastRow="0" w:firstColumn="1" w:lastColumn="0" w:noHBand="0" w:noVBand="1"/>
      </w:tblPr>
      <w:tblGrid>
        <w:gridCol w:w="1121"/>
        <w:gridCol w:w="1277"/>
        <w:gridCol w:w="680"/>
      </w:tblGrid>
      <w:tr w:rsidR="00E670E8" w:rsidRPr="00681B56" w14:paraId="119E417F" w14:textId="77777777" w:rsidTr="00946F27">
        <w:trPr>
          <w:trHeight w:val="280"/>
        </w:trPr>
        <w:tc>
          <w:tcPr>
            <w:tcW w:w="307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A7B6F" w14:textId="77777777" w:rsidR="00E670E8" w:rsidRPr="00681B56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681B56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Reliability Statistics</w:t>
            </w:r>
          </w:p>
        </w:tc>
      </w:tr>
      <w:tr w:rsidR="00E670E8" w:rsidRPr="00681B56" w14:paraId="475105D1" w14:textId="77777777" w:rsidTr="00946F27">
        <w:trPr>
          <w:trHeight w:val="1150"/>
        </w:trPr>
        <w:tc>
          <w:tcPr>
            <w:tcW w:w="11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435563" w14:textId="77777777" w:rsidR="00E670E8" w:rsidRPr="00681B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2FB644" w14:textId="77777777" w:rsidR="00E670E8" w:rsidRPr="00681B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 Based on Standardized Items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703FEC" w14:textId="77777777" w:rsidR="00E670E8" w:rsidRPr="00681B5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 of Items</w:t>
            </w:r>
          </w:p>
        </w:tc>
      </w:tr>
      <w:tr w:rsidR="00E670E8" w:rsidRPr="00681B56" w14:paraId="33131C80" w14:textId="77777777" w:rsidTr="00946F27">
        <w:trPr>
          <w:trHeight w:val="250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90EE7" w14:textId="77777777" w:rsidR="00E670E8" w:rsidRPr="00681B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65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9D5D95" w14:textId="77777777" w:rsidR="00E670E8" w:rsidRPr="00681B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869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BD04E" w14:textId="77777777" w:rsidR="00E670E8" w:rsidRPr="00681B5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681B5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7</w:t>
            </w:r>
          </w:p>
        </w:tc>
      </w:tr>
    </w:tbl>
    <w:p w14:paraId="7F391E02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4D4125D1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31. Hasil Uji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X2)</w:t>
      </w:r>
    </w:p>
    <w:tbl>
      <w:tblPr>
        <w:tblW w:w="3500" w:type="dxa"/>
        <w:tblInd w:w="2268" w:type="dxa"/>
        <w:tblLook w:val="04A0" w:firstRow="1" w:lastRow="0" w:firstColumn="1" w:lastColumn="0" w:noHBand="0" w:noVBand="1"/>
      </w:tblPr>
      <w:tblGrid>
        <w:gridCol w:w="980"/>
        <w:gridCol w:w="1160"/>
        <w:gridCol w:w="680"/>
        <w:gridCol w:w="680"/>
      </w:tblGrid>
      <w:tr w:rsidR="00E670E8" w:rsidRPr="00E764E1" w14:paraId="640EDCE0" w14:textId="77777777" w:rsidTr="00946F27">
        <w:trPr>
          <w:trHeight w:val="280"/>
        </w:trPr>
        <w:tc>
          <w:tcPr>
            <w:tcW w:w="3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549CC4" w14:textId="77777777" w:rsidR="00E670E8" w:rsidRPr="00E764E1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E764E1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ase Processing Summary</w:t>
            </w:r>
          </w:p>
        </w:tc>
      </w:tr>
      <w:tr w:rsidR="00E670E8" w:rsidRPr="00E764E1" w14:paraId="2B090676" w14:textId="77777777" w:rsidTr="00946F27">
        <w:trPr>
          <w:trHeight w:val="250"/>
        </w:trPr>
        <w:tc>
          <w:tcPr>
            <w:tcW w:w="21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3C56C4" w14:textId="77777777" w:rsidR="00E670E8" w:rsidRPr="00E764E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D96B6F" w14:textId="77777777" w:rsidR="00E670E8" w:rsidRPr="00E764E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FB26B6" w14:textId="77777777" w:rsidR="00E670E8" w:rsidRPr="00E764E1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%</w:t>
            </w:r>
          </w:p>
        </w:tc>
      </w:tr>
      <w:tr w:rsidR="00E670E8" w:rsidRPr="00E764E1" w14:paraId="2F85A361" w14:textId="77777777" w:rsidTr="00946F27">
        <w:trPr>
          <w:trHeight w:val="250"/>
        </w:trPr>
        <w:tc>
          <w:tcPr>
            <w:tcW w:w="9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499764" w14:textId="77777777" w:rsidR="00E670E8" w:rsidRPr="00E764E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ases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41857B" w14:textId="77777777" w:rsidR="00E670E8" w:rsidRPr="00E764E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lid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AABBB0" w14:textId="77777777" w:rsidR="00E670E8" w:rsidRPr="00E764E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F4062" w14:textId="77777777" w:rsidR="00E670E8" w:rsidRPr="00E764E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E764E1" w14:paraId="018BD866" w14:textId="77777777" w:rsidTr="00946F27">
        <w:trPr>
          <w:trHeight w:val="270"/>
        </w:trPr>
        <w:tc>
          <w:tcPr>
            <w:tcW w:w="9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D9876C" w14:textId="77777777" w:rsidR="00E670E8" w:rsidRPr="00E764E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2D1A25" w14:textId="77777777" w:rsidR="00E670E8" w:rsidRPr="00E764E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proofErr w:type="spellStart"/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Excluded</w:t>
            </w: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a</w:t>
            </w:r>
            <w:proofErr w:type="spellEnd"/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50C41A" w14:textId="77777777" w:rsidR="00E670E8" w:rsidRPr="00E764E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7FD7EF" w14:textId="77777777" w:rsidR="00E670E8" w:rsidRPr="00E764E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</w:t>
            </w:r>
          </w:p>
        </w:tc>
      </w:tr>
      <w:tr w:rsidR="00E670E8" w:rsidRPr="00E764E1" w14:paraId="6CF63F0C" w14:textId="77777777" w:rsidTr="00946F27">
        <w:trPr>
          <w:trHeight w:val="250"/>
        </w:trPr>
        <w:tc>
          <w:tcPr>
            <w:tcW w:w="9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F97C19" w14:textId="77777777" w:rsidR="00E670E8" w:rsidRPr="00E764E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1AAA05" w14:textId="77777777" w:rsidR="00E670E8" w:rsidRPr="00E764E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F9463A" w14:textId="77777777" w:rsidR="00E670E8" w:rsidRPr="00E764E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7F2B1" w14:textId="77777777" w:rsidR="00E670E8" w:rsidRPr="00E764E1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E764E1" w14:paraId="7C181F78" w14:textId="77777777" w:rsidTr="00946F27">
        <w:trPr>
          <w:trHeight w:val="250"/>
        </w:trPr>
        <w:tc>
          <w:tcPr>
            <w:tcW w:w="3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DDABE4" w14:textId="77777777" w:rsidR="00E670E8" w:rsidRPr="00E764E1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E764E1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a. Listwise deletion based on all variables in the procedure.</w:t>
            </w:r>
          </w:p>
        </w:tc>
      </w:tr>
    </w:tbl>
    <w:p w14:paraId="447C3009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3078" w:type="dxa"/>
        <w:tblInd w:w="2398" w:type="dxa"/>
        <w:tblLook w:val="04A0" w:firstRow="1" w:lastRow="0" w:firstColumn="1" w:lastColumn="0" w:noHBand="0" w:noVBand="1"/>
      </w:tblPr>
      <w:tblGrid>
        <w:gridCol w:w="1121"/>
        <w:gridCol w:w="1277"/>
        <w:gridCol w:w="680"/>
      </w:tblGrid>
      <w:tr w:rsidR="00E670E8" w:rsidRPr="00DE204D" w14:paraId="4FC8BA53" w14:textId="77777777" w:rsidTr="00946F27">
        <w:trPr>
          <w:trHeight w:val="280"/>
        </w:trPr>
        <w:tc>
          <w:tcPr>
            <w:tcW w:w="307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4BA368" w14:textId="77777777" w:rsidR="00E670E8" w:rsidRPr="00DE204D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DE204D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Reliability Statistics</w:t>
            </w:r>
          </w:p>
        </w:tc>
      </w:tr>
      <w:tr w:rsidR="00E670E8" w:rsidRPr="00DE204D" w14:paraId="5F6431F5" w14:textId="77777777" w:rsidTr="00946F27">
        <w:trPr>
          <w:trHeight w:val="1150"/>
        </w:trPr>
        <w:tc>
          <w:tcPr>
            <w:tcW w:w="11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A0F192" w14:textId="77777777" w:rsidR="00E670E8" w:rsidRPr="00DE204D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E204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604BB3" w14:textId="77777777" w:rsidR="00E670E8" w:rsidRPr="00DE204D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E204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 Based on Standardized Items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44EDD1" w14:textId="77777777" w:rsidR="00E670E8" w:rsidRPr="00DE204D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E204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 of Items</w:t>
            </w:r>
          </w:p>
        </w:tc>
      </w:tr>
      <w:tr w:rsidR="00E670E8" w:rsidRPr="00DE204D" w14:paraId="33A82519" w14:textId="77777777" w:rsidTr="00946F27">
        <w:trPr>
          <w:trHeight w:val="250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DD6557" w14:textId="77777777" w:rsidR="00E670E8" w:rsidRPr="00DE204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E204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63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856C35" w14:textId="77777777" w:rsidR="00E670E8" w:rsidRPr="00DE204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E204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55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51089" w14:textId="77777777" w:rsidR="00E670E8" w:rsidRPr="00DE204D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DE204D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7</w:t>
            </w:r>
          </w:p>
        </w:tc>
      </w:tr>
    </w:tbl>
    <w:p w14:paraId="54A3F4F1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0F8989E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32. Hasil Uji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X3)</w:t>
      </w:r>
    </w:p>
    <w:tbl>
      <w:tblPr>
        <w:tblW w:w="3500" w:type="dxa"/>
        <w:tblInd w:w="2268" w:type="dxa"/>
        <w:tblLook w:val="04A0" w:firstRow="1" w:lastRow="0" w:firstColumn="1" w:lastColumn="0" w:noHBand="0" w:noVBand="1"/>
      </w:tblPr>
      <w:tblGrid>
        <w:gridCol w:w="980"/>
        <w:gridCol w:w="1160"/>
        <w:gridCol w:w="680"/>
        <w:gridCol w:w="680"/>
      </w:tblGrid>
      <w:tr w:rsidR="00E670E8" w:rsidRPr="00C01516" w14:paraId="472E146F" w14:textId="77777777" w:rsidTr="00946F27">
        <w:trPr>
          <w:trHeight w:val="280"/>
        </w:trPr>
        <w:tc>
          <w:tcPr>
            <w:tcW w:w="3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03C1C9" w14:textId="77777777" w:rsidR="00E670E8" w:rsidRPr="00C01516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C01516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ase Processing Summary</w:t>
            </w:r>
          </w:p>
        </w:tc>
      </w:tr>
      <w:tr w:rsidR="00E670E8" w:rsidRPr="00C01516" w14:paraId="134FAF4D" w14:textId="77777777" w:rsidTr="00946F27">
        <w:trPr>
          <w:trHeight w:val="250"/>
        </w:trPr>
        <w:tc>
          <w:tcPr>
            <w:tcW w:w="21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D2CD0D" w14:textId="77777777" w:rsidR="00E670E8" w:rsidRPr="00C0151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1146B0" w14:textId="77777777" w:rsidR="00E670E8" w:rsidRPr="00C0151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D1950B" w14:textId="77777777" w:rsidR="00E670E8" w:rsidRPr="00C01516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  <w:t>%</w:t>
            </w:r>
          </w:p>
        </w:tc>
      </w:tr>
      <w:tr w:rsidR="00E670E8" w:rsidRPr="00C01516" w14:paraId="514A47D9" w14:textId="77777777" w:rsidTr="00946F27">
        <w:trPr>
          <w:trHeight w:val="250"/>
        </w:trPr>
        <w:tc>
          <w:tcPr>
            <w:tcW w:w="9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04CA74" w14:textId="77777777" w:rsidR="00E670E8" w:rsidRPr="00C0151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ases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D7A7CC" w14:textId="77777777" w:rsidR="00E670E8" w:rsidRPr="00C0151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lid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4D0711" w14:textId="77777777" w:rsidR="00E670E8" w:rsidRPr="00C0151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4D55F" w14:textId="77777777" w:rsidR="00E670E8" w:rsidRPr="00C0151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C01516" w14:paraId="416FF5A2" w14:textId="77777777" w:rsidTr="00946F27">
        <w:trPr>
          <w:trHeight w:val="270"/>
        </w:trPr>
        <w:tc>
          <w:tcPr>
            <w:tcW w:w="9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B326DC" w14:textId="77777777" w:rsidR="00E670E8" w:rsidRPr="00C0151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E69B0A" w14:textId="77777777" w:rsidR="00E670E8" w:rsidRPr="00C0151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proofErr w:type="spellStart"/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Excluded</w:t>
            </w:r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a</w:t>
            </w:r>
            <w:proofErr w:type="spellEnd"/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D6B5A9" w14:textId="77777777" w:rsidR="00E670E8" w:rsidRPr="00C0151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3E4DE" w14:textId="77777777" w:rsidR="00E670E8" w:rsidRPr="00C0151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</w:t>
            </w:r>
          </w:p>
        </w:tc>
      </w:tr>
      <w:tr w:rsidR="00E670E8" w:rsidRPr="00C01516" w14:paraId="0516A2B1" w14:textId="77777777" w:rsidTr="00946F27">
        <w:trPr>
          <w:trHeight w:val="250"/>
        </w:trPr>
        <w:tc>
          <w:tcPr>
            <w:tcW w:w="9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2F31A6" w14:textId="77777777" w:rsidR="00E670E8" w:rsidRPr="00C0151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90996D" w14:textId="77777777" w:rsidR="00E670E8" w:rsidRPr="00C0151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AC8A2" w14:textId="77777777" w:rsidR="00E670E8" w:rsidRPr="00C0151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FC71D" w14:textId="77777777" w:rsidR="00E670E8" w:rsidRPr="00C01516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C01516" w14:paraId="5EA9BAAB" w14:textId="77777777" w:rsidTr="00946F27">
        <w:trPr>
          <w:trHeight w:val="250"/>
        </w:trPr>
        <w:tc>
          <w:tcPr>
            <w:tcW w:w="3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6C1D38" w14:textId="77777777" w:rsidR="00E670E8" w:rsidRPr="00C01516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C01516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a. Listwise deletion based on all variables in the procedure.</w:t>
            </w:r>
          </w:p>
        </w:tc>
      </w:tr>
    </w:tbl>
    <w:p w14:paraId="306B1D58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851900A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3078" w:type="dxa"/>
        <w:tblInd w:w="2552" w:type="dxa"/>
        <w:tblLook w:val="04A0" w:firstRow="1" w:lastRow="0" w:firstColumn="1" w:lastColumn="0" w:noHBand="0" w:noVBand="1"/>
      </w:tblPr>
      <w:tblGrid>
        <w:gridCol w:w="1121"/>
        <w:gridCol w:w="1277"/>
        <w:gridCol w:w="680"/>
      </w:tblGrid>
      <w:tr w:rsidR="00E670E8" w:rsidRPr="00281FA5" w14:paraId="4A875672" w14:textId="77777777" w:rsidTr="00946F27">
        <w:trPr>
          <w:trHeight w:val="280"/>
        </w:trPr>
        <w:tc>
          <w:tcPr>
            <w:tcW w:w="307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0F85A9" w14:textId="77777777" w:rsidR="00E670E8" w:rsidRPr="00281FA5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281FA5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lastRenderedPageBreak/>
              <w:t>Reliability Statistics</w:t>
            </w:r>
          </w:p>
        </w:tc>
      </w:tr>
      <w:tr w:rsidR="00E670E8" w:rsidRPr="00281FA5" w14:paraId="429DC8BF" w14:textId="77777777" w:rsidTr="00946F27">
        <w:trPr>
          <w:trHeight w:val="1150"/>
        </w:trPr>
        <w:tc>
          <w:tcPr>
            <w:tcW w:w="11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0C3A24" w14:textId="77777777" w:rsidR="00E670E8" w:rsidRPr="00281FA5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281FA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1F520C" w14:textId="77777777" w:rsidR="00E670E8" w:rsidRPr="00281FA5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281FA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 Based on Standardized Items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9B371B" w14:textId="77777777" w:rsidR="00E670E8" w:rsidRPr="00281FA5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281FA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 of Items</w:t>
            </w:r>
          </w:p>
        </w:tc>
      </w:tr>
      <w:tr w:rsidR="00E670E8" w:rsidRPr="00281FA5" w14:paraId="2F546D95" w14:textId="77777777" w:rsidTr="00946F27">
        <w:trPr>
          <w:trHeight w:val="250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2B26BC" w14:textId="77777777" w:rsidR="00E670E8" w:rsidRPr="00281FA5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281FA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41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9C647" w14:textId="77777777" w:rsidR="00E670E8" w:rsidRPr="00281FA5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281FA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943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84C4F" w14:textId="77777777" w:rsidR="00E670E8" w:rsidRPr="00281FA5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281FA5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7</w:t>
            </w:r>
          </w:p>
        </w:tc>
      </w:tr>
    </w:tbl>
    <w:p w14:paraId="54FCC2C5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FC8F101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33. Hasil Uji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(Y)</w:t>
      </w:r>
    </w:p>
    <w:tbl>
      <w:tblPr>
        <w:tblW w:w="3500" w:type="dxa"/>
        <w:tblInd w:w="2268" w:type="dxa"/>
        <w:tblLook w:val="04A0" w:firstRow="1" w:lastRow="0" w:firstColumn="1" w:lastColumn="0" w:noHBand="0" w:noVBand="1"/>
      </w:tblPr>
      <w:tblGrid>
        <w:gridCol w:w="980"/>
        <w:gridCol w:w="1160"/>
        <w:gridCol w:w="680"/>
        <w:gridCol w:w="680"/>
      </w:tblGrid>
      <w:tr w:rsidR="00E670E8" w:rsidRPr="00955022" w14:paraId="6045532A" w14:textId="77777777" w:rsidTr="00946F27">
        <w:trPr>
          <w:trHeight w:val="280"/>
        </w:trPr>
        <w:tc>
          <w:tcPr>
            <w:tcW w:w="3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D2B3B7" w14:textId="77777777" w:rsidR="00E670E8" w:rsidRPr="00955022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955022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Case Processing Summary</w:t>
            </w:r>
          </w:p>
        </w:tc>
      </w:tr>
      <w:tr w:rsidR="00E670E8" w:rsidRPr="00955022" w14:paraId="23460B94" w14:textId="77777777" w:rsidTr="00946F27">
        <w:trPr>
          <w:trHeight w:val="250"/>
        </w:trPr>
        <w:tc>
          <w:tcPr>
            <w:tcW w:w="21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944A5F" w14:textId="77777777" w:rsidR="00E670E8" w:rsidRPr="00955022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 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F60FBA" w14:textId="77777777" w:rsidR="00E670E8" w:rsidRPr="00955022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C63E04" w14:textId="77777777" w:rsidR="00E670E8" w:rsidRPr="00955022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%</w:t>
            </w:r>
          </w:p>
        </w:tc>
      </w:tr>
      <w:tr w:rsidR="00E670E8" w:rsidRPr="00955022" w14:paraId="6C496FFA" w14:textId="77777777" w:rsidTr="00946F27">
        <w:trPr>
          <w:trHeight w:val="250"/>
        </w:trPr>
        <w:tc>
          <w:tcPr>
            <w:tcW w:w="9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36E470" w14:textId="77777777" w:rsidR="00E670E8" w:rsidRPr="00955022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ases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E674F4" w14:textId="77777777" w:rsidR="00E670E8" w:rsidRPr="00955022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Valid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18D6E" w14:textId="77777777" w:rsidR="00E670E8" w:rsidRPr="00955022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3B982B" w14:textId="77777777" w:rsidR="00E670E8" w:rsidRPr="00955022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955022" w14:paraId="68E5FE0D" w14:textId="77777777" w:rsidTr="00946F27">
        <w:trPr>
          <w:trHeight w:val="270"/>
        </w:trPr>
        <w:tc>
          <w:tcPr>
            <w:tcW w:w="9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59B92A" w14:textId="77777777" w:rsidR="00E670E8" w:rsidRPr="00955022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21571B" w14:textId="77777777" w:rsidR="00E670E8" w:rsidRPr="00955022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proofErr w:type="spellStart"/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Excluded</w:t>
            </w: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a</w:t>
            </w:r>
            <w:proofErr w:type="spellEnd"/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1747ED" w14:textId="77777777" w:rsidR="00E670E8" w:rsidRPr="00955022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2F33E0" w14:textId="77777777" w:rsidR="00E670E8" w:rsidRPr="00955022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</w:t>
            </w:r>
          </w:p>
        </w:tc>
      </w:tr>
      <w:tr w:rsidR="00E670E8" w:rsidRPr="00955022" w14:paraId="263DB883" w14:textId="77777777" w:rsidTr="00946F27">
        <w:trPr>
          <w:trHeight w:val="250"/>
        </w:trPr>
        <w:tc>
          <w:tcPr>
            <w:tcW w:w="9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50254B" w14:textId="77777777" w:rsidR="00E670E8" w:rsidRPr="00955022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B38FA7" w14:textId="77777777" w:rsidR="00E670E8" w:rsidRPr="00955022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otal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AD89A" w14:textId="77777777" w:rsidR="00E670E8" w:rsidRPr="00955022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46B1A" w14:textId="77777777" w:rsidR="00E670E8" w:rsidRPr="00955022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00,0</w:t>
            </w:r>
          </w:p>
        </w:tc>
      </w:tr>
      <w:tr w:rsidR="00E670E8" w:rsidRPr="00955022" w14:paraId="23D05ECC" w14:textId="77777777" w:rsidTr="00946F27">
        <w:trPr>
          <w:trHeight w:val="250"/>
        </w:trPr>
        <w:tc>
          <w:tcPr>
            <w:tcW w:w="3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DC3B01" w14:textId="77777777" w:rsidR="00E670E8" w:rsidRPr="00955022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  <w:r w:rsidRPr="00955022"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  <w:t>a. Listwise deletion based on all variables in the procedure.</w:t>
            </w:r>
          </w:p>
        </w:tc>
      </w:tr>
    </w:tbl>
    <w:p w14:paraId="0BD16BE3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tbl>
      <w:tblPr>
        <w:tblW w:w="3078" w:type="dxa"/>
        <w:tblInd w:w="2552" w:type="dxa"/>
        <w:tblLook w:val="04A0" w:firstRow="1" w:lastRow="0" w:firstColumn="1" w:lastColumn="0" w:noHBand="0" w:noVBand="1"/>
      </w:tblPr>
      <w:tblGrid>
        <w:gridCol w:w="1121"/>
        <w:gridCol w:w="1277"/>
        <w:gridCol w:w="680"/>
      </w:tblGrid>
      <w:tr w:rsidR="00E670E8" w:rsidRPr="00946F63" w14:paraId="25B36B36" w14:textId="77777777" w:rsidTr="00946F27">
        <w:trPr>
          <w:trHeight w:val="280"/>
        </w:trPr>
        <w:tc>
          <w:tcPr>
            <w:tcW w:w="307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4AAA5" w14:textId="77777777" w:rsidR="00E670E8" w:rsidRPr="00946F63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946F63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Reliability Statistics</w:t>
            </w:r>
          </w:p>
        </w:tc>
      </w:tr>
      <w:tr w:rsidR="00E670E8" w:rsidRPr="00946F63" w14:paraId="573DBACA" w14:textId="77777777" w:rsidTr="00946F27">
        <w:trPr>
          <w:trHeight w:val="1150"/>
        </w:trPr>
        <w:tc>
          <w:tcPr>
            <w:tcW w:w="11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24C66A" w14:textId="77777777" w:rsidR="00E670E8" w:rsidRPr="00946F63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46F63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</w:t>
            </w:r>
          </w:p>
        </w:tc>
        <w:tc>
          <w:tcPr>
            <w:tcW w:w="12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DCBB81" w14:textId="77777777" w:rsidR="00E670E8" w:rsidRPr="00946F63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46F63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Cronbach's Alpha Based on Standardized Items</w:t>
            </w:r>
          </w:p>
        </w:tc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122C63" w14:textId="77777777" w:rsidR="00E670E8" w:rsidRPr="00946F63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46F63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 of Items</w:t>
            </w:r>
          </w:p>
        </w:tc>
      </w:tr>
      <w:tr w:rsidR="00E670E8" w:rsidRPr="00946F63" w14:paraId="0838958D" w14:textId="77777777" w:rsidTr="00946F27">
        <w:trPr>
          <w:trHeight w:val="250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3B5A4" w14:textId="77777777" w:rsidR="00E670E8" w:rsidRPr="00946F63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46F63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570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C41C0" w14:textId="77777777" w:rsidR="00E670E8" w:rsidRPr="00946F63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46F63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747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032F41" w14:textId="77777777" w:rsidR="00E670E8" w:rsidRPr="00946F63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946F63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15</w:t>
            </w:r>
          </w:p>
        </w:tc>
      </w:tr>
    </w:tbl>
    <w:p w14:paraId="7DCDF9E4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1F89E75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34. Hasil Uji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Normalitas</w:t>
      </w:r>
      <w:proofErr w:type="spellEnd"/>
    </w:p>
    <w:tbl>
      <w:tblPr>
        <w:tblW w:w="4319" w:type="dxa"/>
        <w:tblInd w:w="1985" w:type="dxa"/>
        <w:tblLook w:val="04A0" w:firstRow="1" w:lastRow="0" w:firstColumn="1" w:lastColumn="0" w:noHBand="0" w:noVBand="1"/>
      </w:tblPr>
      <w:tblGrid>
        <w:gridCol w:w="1314"/>
        <w:gridCol w:w="967"/>
        <w:gridCol w:w="2038"/>
      </w:tblGrid>
      <w:tr w:rsidR="00E670E8" w:rsidRPr="005021CC" w14:paraId="52672B31" w14:textId="77777777" w:rsidTr="00946F27">
        <w:trPr>
          <w:trHeight w:val="280"/>
        </w:trPr>
        <w:tc>
          <w:tcPr>
            <w:tcW w:w="431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E3C772" w14:textId="77777777" w:rsidR="00E670E8" w:rsidRPr="005021CC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  <w:r w:rsidRPr="005021CC"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  <w:t>One-Sample Kolmogorov-Smirnov Test</w:t>
            </w:r>
          </w:p>
        </w:tc>
      </w:tr>
      <w:tr w:rsidR="00E670E8" w:rsidRPr="005021CC" w14:paraId="105C2E1E" w14:textId="77777777" w:rsidTr="00946F27">
        <w:trPr>
          <w:trHeight w:val="250"/>
        </w:trPr>
        <w:tc>
          <w:tcPr>
            <w:tcW w:w="2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F0DB47" w14:textId="77777777" w:rsidR="00E670E8" w:rsidRPr="005021CC" w:rsidRDefault="00E670E8" w:rsidP="00946F27">
            <w:pPr>
              <w:spacing w:after="0" w:line="240" w:lineRule="auto"/>
              <w:jc w:val="center"/>
              <w:rPr>
                <w:rFonts w:ascii="Arial Bold" w:eastAsia="Times New Roman" w:hAnsi="Arial Bold" w:cs="Arial"/>
                <w:b/>
                <w:bCs/>
                <w:color w:val="010205"/>
                <w:lang w:eastAsia="en-ID"/>
              </w:rPr>
            </w:pPr>
          </w:p>
        </w:tc>
        <w:tc>
          <w:tcPr>
            <w:tcW w:w="2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1922E2" w14:textId="77777777" w:rsidR="00E670E8" w:rsidRPr="005021CC" w:rsidRDefault="00E670E8" w:rsidP="00946F2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eastAsia="en-ID"/>
              </w:rPr>
              <w:t>Unstandardized Residual</w:t>
            </w:r>
          </w:p>
        </w:tc>
      </w:tr>
      <w:tr w:rsidR="00E670E8" w:rsidRPr="005021CC" w14:paraId="03B6A98D" w14:textId="77777777" w:rsidTr="00946F27">
        <w:trPr>
          <w:trHeight w:val="250"/>
        </w:trPr>
        <w:tc>
          <w:tcPr>
            <w:tcW w:w="228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61EB99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</w:t>
            </w:r>
          </w:p>
        </w:tc>
        <w:tc>
          <w:tcPr>
            <w:tcW w:w="20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816FD" w14:textId="77777777" w:rsidR="00E670E8" w:rsidRPr="005021CC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77</w:t>
            </w:r>
          </w:p>
        </w:tc>
      </w:tr>
      <w:tr w:rsidR="00E670E8" w:rsidRPr="005021CC" w14:paraId="6B8D0043" w14:textId="77777777" w:rsidTr="00946F27">
        <w:trPr>
          <w:trHeight w:val="250"/>
        </w:trPr>
        <w:tc>
          <w:tcPr>
            <w:tcW w:w="131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933E32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 xml:space="preserve">Normal </w:t>
            </w:r>
            <w:proofErr w:type="spellStart"/>
            <w:proofErr w:type="gramStart"/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arameters</w:t>
            </w: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ID"/>
              </w:rPr>
              <w:t>a,b</w:t>
            </w:r>
            <w:proofErr w:type="spellEnd"/>
            <w:proofErr w:type="gramEnd"/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C5D1F0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Mean</w:t>
            </w:r>
          </w:p>
        </w:tc>
        <w:tc>
          <w:tcPr>
            <w:tcW w:w="2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3D2DB" w14:textId="77777777" w:rsidR="00E670E8" w:rsidRPr="005021CC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0000000</w:t>
            </w:r>
          </w:p>
        </w:tc>
      </w:tr>
      <w:tr w:rsidR="00E670E8" w:rsidRPr="005021CC" w14:paraId="4445175E" w14:textId="77777777" w:rsidTr="00946F27">
        <w:trPr>
          <w:trHeight w:val="460"/>
        </w:trPr>
        <w:tc>
          <w:tcPr>
            <w:tcW w:w="13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4FE8FA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A9822E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Std. Deviation</w:t>
            </w:r>
          </w:p>
        </w:tc>
        <w:tc>
          <w:tcPr>
            <w:tcW w:w="2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403DC" w14:textId="77777777" w:rsidR="00E670E8" w:rsidRPr="005021CC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2,54148439</w:t>
            </w:r>
          </w:p>
        </w:tc>
      </w:tr>
      <w:tr w:rsidR="00E670E8" w:rsidRPr="005021CC" w14:paraId="7634629D" w14:textId="77777777" w:rsidTr="00946F27">
        <w:trPr>
          <w:trHeight w:val="250"/>
        </w:trPr>
        <w:tc>
          <w:tcPr>
            <w:tcW w:w="131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9E4226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Most Extreme Differences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5C6CD8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Absolute</w:t>
            </w:r>
          </w:p>
        </w:tc>
        <w:tc>
          <w:tcPr>
            <w:tcW w:w="2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8676B" w14:textId="77777777" w:rsidR="00E670E8" w:rsidRPr="005021CC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8</w:t>
            </w:r>
          </w:p>
        </w:tc>
      </w:tr>
      <w:tr w:rsidR="00E670E8" w:rsidRPr="005021CC" w14:paraId="7C35BCAD" w14:textId="77777777" w:rsidTr="00946F27">
        <w:trPr>
          <w:trHeight w:val="250"/>
        </w:trPr>
        <w:tc>
          <w:tcPr>
            <w:tcW w:w="13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B80CDB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D21615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Positive</w:t>
            </w:r>
          </w:p>
        </w:tc>
        <w:tc>
          <w:tcPr>
            <w:tcW w:w="2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A60C62" w14:textId="77777777" w:rsidR="00E670E8" w:rsidRPr="005021CC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8</w:t>
            </w:r>
          </w:p>
        </w:tc>
      </w:tr>
      <w:tr w:rsidR="00E670E8" w:rsidRPr="005021CC" w14:paraId="7D0841FF" w14:textId="77777777" w:rsidTr="00946F27">
        <w:trPr>
          <w:trHeight w:val="250"/>
        </w:trPr>
        <w:tc>
          <w:tcPr>
            <w:tcW w:w="131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943814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381B3A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Negative</w:t>
            </w:r>
          </w:p>
        </w:tc>
        <w:tc>
          <w:tcPr>
            <w:tcW w:w="2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79503E" w14:textId="77777777" w:rsidR="00E670E8" w:rsidRPr="005021CC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-0,097</w:t>
            </w:r>
          </w:p>
        </w:tc>
      </w:tr>
      <w:tr w:rsidR="00E670E8" w:rsidRPr="005021CC" w14:paraId="0D26EE53" w14:textId="77777777" w:rsidTr="00946F27">
        <w:trPr>
          <w:trHeight w:val="250"/>
        </w:trPr>
        <w:tc>
          <w:tcPr>
            <w:tcW w:w="228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D8CDEC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Test Statistic</w:t>
            </w:r>
          </w:p>
        </w:tc>
        <w:tc>
          <w:tcPr>
            <w:tcW w:w="2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09AFE" w14:textId="77777777" w:rsidR="00E670E8" w:rsidRPr="005021CC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118</w:t>
            </w:r>
          </w:p>
        </w:tc>
      </w:tr>
      <w:tr w:rsidR="00E670E8" w:rsidRPr="005021CC" w14:paraId="5D3D5170" w14:textId="77777777" w:rsidTr="00946F27">
        <w:trPr>
          <w:trHeight w:val="250"/>
        </w:trPr>
        <w:tc>
          <w:tcPr>
            <w:tcW w:w="228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9196C8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Asymp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.</w:t>
            </w: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 xml:space="preserve"> Sig. (2-tailed)</w:t>
            </w:r>
          </w:p>
        </w:tc>
        <w:tc>
          <w:tcPr>
            <w:tcW w:w="2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524C13" w14:textId="77777777" w:rsidR="00E670E8" w:rsidRPr="005021CC" w:rsidRDefault="00E670E8" w:rsidP="00946F27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</w:pPr>
            <w:r w:rsidRPr="005021CC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ID"/>
              </w:rPr>
              <w:t>0,216</w:t>
            </w:r>
          </w:p>
        </w:tc>
      </w:tr>
      <w:tr w:rsidR="00E670E8" w:rsidRPr="005021CC" w14:paraId="45C28A1E" w14:textId="77777777" w:rsidTr="00946F27">
        <w:trPr>
          <w:trHeight w:val="250"/>
        </w:trPr>
        <w:tc>
          <w:tcPr>
            <w:tcW w:w="431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6A1C0B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</w:p>
        </w:tc>
      </w:tr>
      <w:tr w:rsidR="00E670E8" w:rsidRPr="005021CC" w14:paraId="5F6E5319" w14:textId="77777777" w:rsidTr="00946F27">
        <w:trPr>
          <w:trHeight w:val="250"/>
        </w:trPr>
        <w:tc>
          <w:tcPr>
            <w:tcW w:w="431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397C9C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</w:p>
        </w:tc>
      </w:tr>
      <w:tr w:rsidR="00E670E8" w:rsidRPr="005021CC" w14:paraId="366B1E5D" w14:textId="77777777" w:rsidTr="00946F27">
        <w:trPr>
          <w:trHeight w:val="250"/>
        </w:trPr>
        <w:tc>
          <w:tcPr>
            <w:tcW w:w="431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76CB89" w14:textId="77777777" w:rsidR="00E670E8" w:rsidRPr="005021CC" w:rsidRDefault="00E670E8" w:rsidP="00946F27">
            <w:pPr>
              <w:spacing w:after="0" w:line="240" w:lineRule="auto"/>
              <w:rPr>
                <w:rFonts w:ascii="Arial" w:eastAsia="Times New Roman" w:hAnsi="Arial" w:cs="Arial"/>
                <w:color w:val="010205"/>
                <w:sz w:val="18"/>
                <w:szCs w:val="18"/>
                <w:lang w:eastAsia="en-ID"/>
              </w:rPr>
            </w:pPr>
          </w:p>
        </w:tc>
      </w:tr>
    </w:tbl>
    <w:p w14:paraId="46789639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B27EAA4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5615890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628F74FC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35. Hasil Uji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Heteroskedastisitas</w:t>
      </w:r>
      <w:proofErr w:type="spellEnd"/>
    </w:p>
    <w:p w14:paraId="3487DE3C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FC2F2A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val="id-ID" w:eastAsia="id-ID"/>
        </w:rPr>
        <w:drawing>
          <wp:inline distT="0" distB="0" distL="0" distR="0" wp14:anchorId="2237DCD1" wp14:editId="541F1478">
            <wp:extent cx="5039995" cy="2974340"/>
            <wp:effectExtent l="0" t="0" r="8255" b="0"/>
            <wp:docPr id="93691869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6918693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974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6572D8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E4489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36. Hasil Uji </w:t>
      </w:r>
      <w:proofErr w:type="spellStart"/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ultikoelinearitas</w:t>
      </w:r>
      <w:proofErr w:type="spellEnd"/>
    </w:p>
    <w:p w14:paraId="5DF3BA82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8B223A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  <w:lang w:val="id-ID" w:eastAsia="id-ID"/>
        </w:rPr>
        <w:drawing>
          <wp:anchor distT="0" distB="0" distL="114300" distR="114300" simplePos="0" relativeHeight="251659264" behindDoc="1" locked="0" layoutInCell="1" allowOverlap="1" wp14:anchorId="47611191" wp14:editId="71EBB693">
            <wp:simplePos x="0" y="0"/>
            <wp:positionH relativeFrom="column">
              <wp:posOffset>426720</wp:posOffset>
            </wp:positionH>
            <wp:positionV relativeFrom="paragraph">
              <wp:posOffset>4445</wp:posOffset>
            </wp:positionV>
            <wp:extent cx="4527550" cy="2942590"/>
            <wp:effectExtent l="0" t="0" r="6350" b="0"/>
            <wp:wrapNone/>
            <wp:docPr id="29716917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7169174" name="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67" r="10167"/>
                    <a:stretch/>
                  </pic:blipFill>
                  <pic:spPr bwMode="auto">
                    <a:xfrm>
                      <a:off x="0" y="0"/>
                      <a:ext cx="4527550" cy="29425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A46F899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FBBEA96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272350A3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0D95662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7CD3A6EB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5EB783D9" w14:textId="77777777" w:rsidR="00E670E8" w:rsidRDefault="00E670E8" w:rsidP="00E670E8">
      <w:pPr>
        <w:tabs>
          <w:tab w:val="left" w:pos="8410"/>
        </w:tabs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414A0D0D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50E370CE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406B7ACF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76532738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6F148F3E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02C84021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  <w:r>
        <w:rPr>
          <w:rFonts w:ascii="Times New Roman" w:hAnsi="Times New Roman" w:cs="Times New Roman"/>
          <w:sz w:val="28"/>
          <w:szCs w:val="28"/>
          <w:lang w:val="en-US"/>
        </w:rPr>
        <w:br w:type="page"/>
      </w:r>
    </w:p>
    <w:p w14:paraId="5750D62D" w14:textId="77777777" w:rsidR="00E670E8" w:rsidRDefault="00E670E8" w:rsidP="00E670E8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160F0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37: Surat </w:t>
      </w:r>
      <w:proofErr w:type="spellStart"/>
      <w:r w:rsidRPr="008160F0">
        <w:rPr>
          <w:rFonts w:ascii="Times New Roman" w:hAnsi="Times New Roman" w:cs="Times New Roman"/>
          <w:b/>
          <w:bCs/>
          <w:sz w:val="24"/>
          <w:szCs w:val="24"/>
          <w:lang w:val="en-US"/>
        </w:rPr>
        <w:t>permohonan</w:t>
      </w:r>
      <w:proofErr w:type="spellEnd"/>
      <w:r w:rsidRPr="008160F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8160F0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</w:p>
    <w:p w14:paraId="53357249" w14:textId="77777777" w:rsidR="00E670E8" w:rsidRPr="008160F0" w:rsidRDefault="00E670E8" w:rsidP="00E670E8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anchor distT="0" distB="0" distL="114300" distR="114300" simplePos="0" relativeHeight="251676672" behindDoc="1" locked="0" layoutInCell="1" allowOverlap="1" wp14:anchorId="7AC80981" wp14:editId="67218D7A">
            <wp:simplePos x="0" y="0"/>
            <wp:positionH relativeFrom="margin">
              <wp:align>center</wp:align>
            </wp:positionH>
            <wp:positionV relativeFrom="paragraph">
              <wp:posOffset>108641</wp:posOffset>
            </wp:positionV>
            <wp:extent cx="4615230" cy="6728339"/>
            <wp:effectExtent l="0" t="0" r="0" b="0"/>
            <wp:wrapNone/>
            <wp:docPr id="15961131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6113156" name="Picture 1596113156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15230" cy="672833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46E479D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55BE3DDB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7E57E301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0CACA583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  <w:r>
        <w:rPr>
          <w:rFonts w:ascii="Times New Roman" w:hAnsi="Times New Roman" w:cs="Times New Roman"/>
          <w:sz w:val="28"/>
          <w:szCs w:val="28"/>
          <w:lang w:val="en-US"/>
        </w:rPr>
        <w:br w:type="page"/>
      </w:r>
    </w:p>
    <w:p w14:paraId="565647B7" w14:textId="77777777" w:rsidR="00E670E8" w:rsidRPr="00560C35" w:rsidRDefault="00E670E8" w:rsidP="00E670E8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60C35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77696" behindDoc="1" locked="0" layoutInCell="1" allowOverlap="1" wp14:anchorId="0D3D65A7" wp14:editId="07717377">
            <wp:simplePos x="0" y="0"/>
            <wp:positionH relativeFrom="margin">
              <wp:align>center</wp:align>
            </wp:positionH>
            <wp:positionV relativeFrom="paragraph">
              <wp:posOffset>567690</wp:posOffset>
            </wp:positionV>
            <wp:extent cx="4533900" cy="6935376"/>
            <wp:effectExtent l="0" t="0" r="0" b="0"/>
            <wp:wrapNone/>
            <wp:docPr id="8709017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0901704" name="Picture 870901704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3900" cy="693537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>Lampiran 38: Surat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balasan</w:t>
      </w:r>
      <w:proofErr w:type="spellEnd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i</w:t>
      </w:r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>zin</w:t>
      </w:r>
      <w:proofErr w:type="spellEnd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</w:p>
    <w:p w14:paraId="470A0901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670836D0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412BC665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4766DBB2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50070EAF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39CB334E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437C081C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084FECAC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7D37356F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4A09D0F2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75A1A3DC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551827DB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1ABDDCFE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00D3CD5A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58799756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4BAFAD70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2D9D75E9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0CC1256B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68C52F11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6FAB9E07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25DA603D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45AADB01" w14:textId="77777777" w:rsidR="00E670E8" w:rsidRPr="00560C35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46A07CD8" w14:textId="77777777" w:rsidR="00E670E8" w:rsidRDefault="00E670E8" w:rsidP="00E670E8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15E24F40" w14:textId="77777777" w:rsidR="00E670E8" w:rsidRDefault="00E670E8" w:rsidP="00E670E8">
      <w:pPr>
        <w:tabs>
          <w:tab w:val="left" w:pos="6700"/>
        </w:tabs>
        <w:rPr>
          <w:rFonts w:ascii="Times New Roman" w:hAnsi="Times New Roman" w:cs="Times New Roman"/>
          <w:sz w:val="28"/>
          <w:szCs w:val="28"/>
          <w:lang w:val="en-US"/>
        </w:rPr>
      </w:pPr>
      <w:r>
        <w:rPr>
          <w:rFonts w:ascii="Times New Roman" w:hAnsi="Times New Roman" w:cs="Times New Roman"/>
          <w:sz w:val="28"/>
          <w:szCs w:val="28"/>
          <w:lang w:val="en-US"/>
        </w:rPr>
        <w:tab/>
      </w:r>
    </w:p>
    <w:p w14:paraId="2607097E" w14:textId="77777777" w:rsidR="00E670E8" w:rsidRDefault="00E670E8" w:rsidP="00E670E8">
      <w:pPr>
        <w:ind w:left="1560" w:hanging="156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8"/>
          <w:szCs w:val="28"/>
          <w:lang w:val="en-US"/>
        </w:rPr>
        <w:br w:type="page"/>
      </w:r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39: </w:t>
      </w:r>
      <w:proofErr w:type="spellStart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>Penyerahan</w:t>
      </w:r>
      <w:proofErr w:type="spellEnd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>Kuesioner</w:t>
      </w:r>
      <w:proofErr w:type="spellEnd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dan </w:t>
      </w:r>
      <w:proofErr w:type="spellStart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rimaan</w:t>
      </w:r>
      <w:proofErr w:type="spellEnd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>surat</w:t>
      </w:r>
      <w:proofErr w:type="spellEnd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>izin</w:t>
      </w:r>
      <w:proofErr w:type="spellEnd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560C35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</w:p>
    <w:p w14:paraId="7703E5EF" w14:textId="77777777" w:rsidR="00E670E8" w:rsidRPr="00560C35" w:rsidRDefault="00E670E8" w:rsidP="00E670E8">
      <w:pPr>
        <w:ind w:left="1560" w:hanging="1560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noProof/>
          <w:sz w:val="28"/>
          <w:szCs w:val="28"/>
          <w:lang w:val="en-US"/>
        </w:rPr>
        <w:drawing>
          <wp:anchor distT="0" distB="0" distL="114300" distR="114300" simplePos="0" relativeHeight="251678720" behindDoc="1" locked="0" layoutInCell="1" allowOverlap="1" wp14:anchorId="26674DC3" wp14:editId="641EE7C9">
            <wp:simplePos x="0" y="0"/>
            <wp:positionH relativeFrom="margin">
              <wp:posOffset>515620</wp:posOffset>
            </wp:positionH>
            <wp:positionV relativeFrom="paragraph">
              <wp:posOffset>181610</wp:posOffset>
            </wp:positionV>
            <wp:extent cx="4102100" cy="7276349"/>
            <wp:effectExtent l="0" t="0" r="0" b="1270"/>
            <wp:wrapNone/>
            <wp:docPr id="147612642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6126427" name="Picture 1476126427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02100" cy="727634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41D3053" w14:textId="77777777" w:rsidR="002564DE" w:rsidRDefault="002564DE"/>
    <w:sectPr w:rsidR="002564DE" w:rsidSect="00802DBC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E24E52" w14:textId="77777777" w:rsidR="00E670E8" w:rsidRDefault="00E670E8" w:rsidP="00E670E8">
      <w:pPr>
        <w:spacing w:after="0" w:line="240" w:lineRule="auto"/>
      </w:pPr>
      <w:r>
        <w:separator/>
      </w:r>
    </w:p>
  </w:endnote>
  <w:endnote w:type="continuationSeparator" w:id="0">
    <w:p w14:paraId="663457AB" w14:textId="77777777" w:rsidR="00E670E8" w:rsidRDefault="00E670E8" w:rsidP="00E670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old"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8854E0" w14:textId="77777777" w:rsidR="00471452" w:rsidRDefault="00E670E8">
    <w:pPr>
      <w:pStyle w:val="Footer"/>
      <w:jc w:val="cent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5E636018" wp14:editId="256A587B">
              <wp:simplePos x="0" y="0"/>
              <wp:positionH relativeFrom="rightMargin">
                <wp:posOffset>3225800</wp:posOffset>
              </wp:positionH>
              <wp:positionV relativeFrom="margin">
                <wp:posOffset>3979545</wp:posOffset>
              </wp:positionV>
              <wp:extent cx="510540" cy="1059180"/>
              <wp:effectExtent l="0" t="0" r="0" b="7620"/>
              <wp:wrapNone/>
              <wp:docPr id="55" name="Rectangle 5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10540" cy="10591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0AF01D5" w14:textId="77777777" w:rsidR="00935D1B" w:rsidRDefault="00E670E8">
                          <w:pPr>
                            <w:pStyle w:val="Footer"/>
                            <w:rPr>
                              <w:rFonts w:asciiTheme="majorHAnsi" w:eastAsiaTheme="majorEastAsia" w:hAnsiTheme="majorHAnsi" w:cstheme="majorBidi"/>
                              <w:sz w:val="44"/>
                              <w:szCs w:val="44"/>
                            </w:rPr>
                          </w:pPr>
                          <w:r>
                            <w:rPr>
                              <w:rFonts w:asciiTheme="majorHAnsi" w:eastAsiaTheme="majorEastAsia" w:hAnsiTheme="majorHAnsi" w:cstheme="majorBidi"/>
                            </w:rPr>
                            <w:t>Page</w:t>
                          </w:r>
                          <w:r>
                            <w:rPr>
                              <w:rFonts w:eastAsiaTheme="minorEastAsia" w:cs="Times New Roman"/>
                            </w:rPr>
                            <w:fldChar w:fldCharType="begin"/>
                          </w:r>
                          <w:r>
                            <w:instrText xml:space="preserve"> PAGE    \* MERGEFORMAT </w:instrText>
                          </w:r>
                          <w:r>
                            <w:rPr>
                              <w:rFonts w:eastAsiaTheme="minorEastAsia" w:cs="Times New Roman"/>
                            </w:rPr>
                            <w:fldChar w:fldCharType="separate"/>
                          </w:r>
                          <w:r>
                            <w:rPr>
                              <w:rFonts w:asciiTheme="majorHAnsi" w:eastAsiaTheme="majorEastAsia" w:hAnsiTheme="majorHAnsi" w:cstheme="majorBidi"/>
                              <w:noProof/>
                              <w:sz w:val="44"/>
                              <w:szCs w:val="44"/>
                            </w:rPr>
                            <w:t>2</w:t>
                          </w:r>
                          <w:r>
                            <w:rPr>
                              <w:rFonts w:asciiTheme="majorHAnsi" w:eastAsiaTheme="majorEastAsia" w:hAnsiTheme="majorHAnsi" w:cstheme="majorBidi"/>
                              <w:noProof/>
                              <w:sz w:val="44"/>
                              <w:szCs w:val="44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vert270" wrap="square" lIns="91440" tIns="45720" rIns="91440" bIns="45720" anchor="ctr" anchorCtr="0" upright="1">
                      <a:sp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E636018" id="Rectangle 55" o:spid="_x0000_s1042" style="position:absolute;left:0;text-align:left;margin-left:254pt;margin-top:313.35pt;width:40.2pt;height:83.4pt;z-index:251659264;visibility:visible;mso-wrap-style:square;mso-width-percent:0;mso-height-percent:0;mso-wrap-distance-left:9pt;mso-wrap-distance-top:0;mso-wrap-distance-right:9pt;mso-wrap-distance-bottom:0;mso-position-horizontal:absolute;mso-position-horizontal-relative:right-margin-area;mso-position-vertical:absolute;mso-position-vertical-relative:margin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" o:allowincell="f" filled="f" stroked="f">
              <v:textbox style="layout-flow:vertical;mso-layout-flow-alt:bottom-to-top;mso-fit-shape-to-text:t">
                <w:txbxContent>
                  <w:p w14:paraId="10AF01D5" w14:textId="77777777" w:rsidR="00935D1B" w:rsidRDefault="00E670E8">
                    <w:pPr>
                      <w:pStyle w:val="Footer"/>
                      <w:rPr>
                        <w:rFonts w:asciiTheme="majorHAnsi" w:eastAsiaTheme="majorEastAsia" w:hAnsiTheme="majorHAnsi" w:cstheme="majorBidi"/>
                        <w:sz w:val="44"/>
                        <w:szCs w:val="44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</w:rPr>
                      <w:t>Page</w:t>
                    </w:r>
                    <w:r>
                      <w:rPr>
                        <w:rFonts w:eastAsiaTheme="minorEastAsia" w:cs="Times New Roman"/>
                      </w:rPr>
                      <w:fldChar w:fldCharType="begin"/>
                    </w:r>
                    <w:r>
                      <w:instrText xml:space="preserve"> PAGE    \* MERGEFORMAT </w:instrText>
                    </w:r>
                    <w:r>
                      <w:rPr>
                        <w:rFonts w:eastAsiaTheme="minorEastAsia" w:cs="Times New Roman"/>
                      </w:rPr>
                      <w:fldChar w:fldCharType="separate"/>
                    </w:r>
                    <w:r>
                      <w:rPr>
                        <w:rFonts w:asciiTheme="majorHAnsi" w:eastAsiaTheme="majorEastAsia" w:hAnsiTheme="majorHAnsi" w:cstheme="majorBidi"/>
                        <w:noProof/>
                        <w:sz w:val="44"/>
                        <w:szCs w:val="44"/>
                      </w:rPr>
                      <w:t>2</w:t>
                    </w:r>
                    <w:r>
                      <w:rPr>
                        <w:rFonts w:asciiTheme="majorHAnsi" w:eastAsiaTheme="majorEastAsia" w:hAnsiTheme="majorHAnsi" w:cstheme="majorBidi"/>
                        <w:noProof/>
                        <w:sz w:val="44"/>
                        <w:szCs w:val="44"/>
                      </w:rPr>
                      <w:fldChar w:fldCharType="end"/>
                    </w:r>
                  </w:p>
                </w:txbxContent>
              </v:textbox>
              <w10:wrap anchorx="margin" anchory="margin"/>
            </v:rect>
          </w:pict>
        </mc:Fallback>
      </mc:AlternateContent>
    </w:r>
  </w:p>
  <w:p w14:paraId="112CE002" w14:textId="77777777" w:rsidR="00471452" w:rsidRDefault="00E670E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A5FD06" w14:textId="77777777" w:rsidR="00471452" w:rsidRDefault="00E670E8">
    <w:pPr>
      <w:pStyle w:val="Footer"/>
      <w:jc w:val="center"/>
    </w:pPr>
  </w:p>
  <w:p w14:paraId="7CE8C38A" w14:textId="77777777" w:rsidR="00471452" w:rsidRDefault="00E670E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57C32C" w14:textId="77777777" w:rsidR="00E670E8" w:rsidRDefault="00E670E8" w:rsidP="00E670E8">
      <w:pPr>
        <w:spacing w:after="0" w:line="240" w:lineRule="auto"/>
      </w:pPr>
      <w:r>
        <w:separator/>
      </w:r>
    </w:p>
  </w:footnote>
  <w:footnote w:type="continuationSeparator" w:id="0">
    <w:p w14:paraId="0FF39AE5" w14:textId="77777777" w:rsidR="00E670E8" w:rsidRDefault="00E670E8" w:rsidP="00E670E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8262497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0639421" w14:textId="2A2F3F5A" w:rsidR="00E670E8" w:rsidRDefault="00E670E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A252B65" w14:textId="77777777" w:rsidR="00E670E8" w:rsidRDefault="00E670E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318661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9EB0241" w14:textId="77777777" w:rsidR="00471452" w:rsidRDefault="00E670E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9</w:t>
        </w:r>
        <w:r>
          <w:rPr>
            <w:noProof/>
          </w:rPr>
          <w:fldChar w:fldCharType="end"/>
        </w:r>
      </w:p>
    </w:sdtContent>
  </w:sdt>
  <w:p w14:paraId="67C24683" w14:textId="77777777" w:rsidR="00471452" w:rsidRDefault="00E670E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A6FAF"/>
    <w:multiLevelType w:val="hybridMultilevel"/>
    <w:tmpl w:val="10CA696A"/>
    <w:lvl w:ilvl="0" w:tplc="873C722E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025931"/>
    <w:multiLevelType w:val="hybridMultilevel"/>
    <w:tmpl w:val="6374F398"/>
    <w:lvl w:ilvl="0" w:tplc="B172F9A4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356" w:hanging="360"/>
      </w:pPr>
    </w:lvl>
    <w:lvl w:ilvl="2" w:tplc="FFFFFFFF" w:tentative="1">
      <w:start w:val="1"/>
      <w:numFmt w:val="lowerRoman"/>
      <w:lvlText w:val="%3."/>
      <w:lvlJc w:val="right"/>
      <w:pPr>
        <w:ind w:left="3076" w:hanging="180"/>
      </w:pPr>
    </w:lvl>
    <w:lvl w:ilvl="3" w:tplc="FFFFFFFF" w:tentative="1">
      <w:start w:val="1"/>
      <w:numFmt w:val="decimal"/>
      <w:lvlText w:val="%4."/>
      <w:lvlJc w:val="left"/>
      <w:pPr>
        <w:ind w:left="3796" w:hanging="360"/>
      </w:pPr>
    </w:lvl>
    <w:lvl w:ilvl="4" w:tplc="FFFFFFFF" w:tentative="1">
      <w:start w:val="1"/>
      <w:numFmt w:val="lowerLetter"/>
      <w:lvlText w:val="%5."/>
      <w:lvlJc w:val="left"/>
      <w:pPr>
        <w:ind w:left="4516" w:hanging="360"/>
      </w:pPr>
    </w:lvl>
    <w:lvl w:ilvl="5" w:tplc="FFFFFFFF" w:tentative="1">
      <w:start w:val="1"/>
      <w:numFmt w:val="lowerRoman"/>
      <w:lvlText w:val="%6."/>
      <w:lvlJc w:val="right"/>
      <w:pPr>
        <w:ind w:left="5236" w:hanging="180"/>
      </w:pPr>
    </w:lvl>
    <w:lvl w:ilvl="6" w:tplc="FFFFFFFF" w:tentative="1">
      <w:start w:val="1"/>
      <w:numFmt w:val="decimal"/>
      <w:lvlText w:val="%7."/>
      <w:lvlJc w:val="left"/>
      <w:pPr>
        <w:ind w:left="5956" w:hanging="360"/>
      </w:pPr>
    </w:lvl>
    <w:lvl w:ilvl="7" w:tplc="FFFFFFFF" w:tentative="1">
      <w:start w:val="1"/>
      <w:numFmt w:val="lowerLetter"/>
      <w:lvlText w:val="%8."/>
      <w:lvlJc w:val="left"/>
      <w:pPr>
        <w:ind w:left="6676" w:hanging="360"/>
      </w:pPr>
    </w:lvl>
    <w:lvl w:ilvl="8" w:tplc="FFFFFFFF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" w15:restartNumberingAfterBreak="0">
    <w:nsid w:val="01315CC3"/>
    <w:multiLevelType w:val="hybridMultilevel"/>
    <w:tmpl w:val="7FC2BF6C"/>
    <w:lvl w:ilvl="0" w:tplc="62B41BF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2B03B9F"/>
    <w:multiLevelType w:val="hybridMultilevel"/>
    <w:tmpl w:val="E25C8C2C"/>
    <w:lvl w:ilvl="0" w:tplc="38090017">
      <w:start w:val="1"/>
      <w:numFmt w:val="lowerLetter"/>
      <w:lvlText w:val="%1)"/>
      <w:lvlJc w:val="left"/>
      <w:pPr>
        <w:ind w:left="5623" w:hanging="360"/>
      </w:pPr>
    </w:lvl>
    <w:lvl w:ilvl="1" w:tplc="38090019">
      <w:start w:val="1"/>
      <w:numFmt w:val="lowerLetter"/>
      <w:lvlText w:val="%2."/>
      <w:lvlJc w:val="left"/>
      <w:pPr>
        <w:ind w:left="6343" w:hanging="360"/>
      </w:pPr>
    </w:lvl>
    <w:lvl w:ilvl="2" w:tplc="3809001B" w:tentative="1">
      <w:start w:val="1"/>
      <w:numFmt w:val="lowerRoman"/>
      <w:lvlText w:val="%3."/>
      <w:lvlJc w:val="right"/>
      <w:pPr>
        <w:ind w:left="7063" w:hanging="180"/>
      </w:pPr>
    </w:lvl>
    <w:lvl w:ilvl="3" w:tplc="3809000F" w:tentative="1">
      <w:start w:val="1"/>
      <w:numFmt w:val="decimal"/>
      <w:lvlText w:val="%4."/>
      <w:lvlJc w:val="left"/>
      <w:pPr>
        <w:ind w:left="7783" w:hanging="360"/>
      </w:pPr>
    </w:lvl>
    <w:lvl w:ilvl="4" w:tplc="38090019" w:tentative="1">
      <w:start w:val="1"/>
      <w:numFmt w:val="lowerLetter"/>
      <w:lvlText w:val="%5."/>
      <w:lvlJc w:val="left"/>
      <w:pPr>
        <w:ind w:left="8503" w:hanging="360"/>
      </w:pPr>
    </w:lvl>
    <w:lvl w:ilvl="5" w:tplc="3809001B" w:tentative="1">
      <w:start w:val="1"/>
      <w:numFmt w:val="lowerRoman"/>
      <w:lvlText w:val="%6."/>
      <w:lvlJc w:val="right"/>
      <w:pPr>
        <w:ind w:left="9223" w:hanging="180"/>
      </w:pPr>
    </w:lvl>
    <w:lvl w:ilvl="6" w:tplc="3809000F" w:tentative="1">
      <w:start w:val="1"/>
      <w:numFmt w:val="decimal"/>
      <w:lvlText w:val="%7."/>
      <w:lvlJc w:val="left"/>
      <w:pPr>
        <w:ind w:left="9943" w:hanging="360"/>
      </w:pPr>
    </w:lvl>
    <w:lvl w:ilvl="7" w:tplc="38090019" w:tentative="1">
      <w:start w:val="1"/>
      <w:numFmt w:val="lowerLetter"/>
      <w:lvlText w:val="%8."/>
      <w:lvlJc w:val="left"/>
      <w:pPr>
        <w:ind w:left="10663" w:hanging="360"/>
      </w:pPr>
    </w:lvl>
    <w:lvl w:ilvl="8" w:tplc="3809001B" w:tentative="1">
      <w:start w:val="1"/>
      <w:numFmt w:val="lowerRoman"/>
      <w:lvlText w:val="%9."/>
      <w:lvlJc w:val="right"/>
      <w:pPr>
        <w:ind w:left="11383" w:hanging="180"/>
      </w:pPr>
    </w:lvl>
  </w:abstractNum>
  <w:abstractNum w:abstractNumId="4" w15:restartNumberingAfterBreak="0">
    <w:nsid w:val="03E3395F"/>
    <w:multiLevelType w:val="hybridMultilevel"/>
    <w:tmpl w:val="B06A745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49C0CC0"/>
    <w:multiLevelType w:val="hybridMultilevel"/>
    <w:tmpl w:val="5B92484E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58621E0"/>
    <w:multiLevelType w:val="hybridMultilevel"/>
    <w:tmpl w:val="6798C142"/>
    <w:lvl w:ilvl="0" w:tplc="117C021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5F713DA"/>
    <w:multiLevelType w:val="hybridMultilevel"/>
    <w:tmpl w:val="853CC0AA"/>
    <w:lvl w:ilvl="0" w:tplc="38090017">
      <w:start w:val="1"/>
      <w:numFmt w:val="lowerLetter"/>
      <w:lvlText w:val="%1)"/>
      <w:lvlJc w:val="left"/>
      <w:pPr>
        <w:ind w:left="284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6232F3A"/>
    <w:multiLevelType w:val="hybridMultilevel"/>
    <w:tmpl w:val="0E24C904"/>
    <w:lvl w:ilvl="0" w:tplc="3344436E">
      <w:start w:val="1"/>
      <w:numFmt w:val="bullet"/>
      <w:lvlText w:val=""/>
      <w:lvlJc w:val="left"/>
      <w:pPr>
        <w:ind w:left="1996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716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436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156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876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596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316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036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756" w:hanging="360"/>
      </w:pPr>
      <w:rPr>
        <w:rFonts w:ascii="Wingdings" w:hAnsi="Wingdings" w:hint="default"/>
      </w:rPr>
    </w:lvl>
  </w:abstractNum>
  <w:abstractNum w:abstractNumId="9" w15:restartNumberingAfterBreak="0">
    <w:nsid w:val="062C7EF0"/>
    <w:multiLevelType w:val="hybridMultilevel"/>
    <w:tmpl w:val="27041CA6"/>
    <w:lvl w:ilvl="0" w:tplc="A4D27D94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0" w15:restartNumberingAfterBreak="0">
    <w:nsid w:val="09F5371F"/>
    <w:multiLevelType w:val="hybridMultilevel"/>
    <w:tmpl w:val="827087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A3C5DE6"/>
    <w:multiLevelType w:val="hybridMultilevel"/>
    <w:tmpl w:val="6F849DA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CB53EEE"/>
    <w:multiLevelType w:val="hybridMultilevel"/>
    <w:tmpl w:val="14E27F94"/>
    <w:lvl w:ilvl="0" w:tplc="59021C82">
      <w:start w:val="1"/>
      <w:numFmt w:val="decimal"/>
      <w:lvlText w:val="%1)"/>
      <w:lvlJc w:val="left"/>
      <w:pPr>
        <w:ind w:left="19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640" w:hanging="360"/>
      </w:pPr>
    </w:lvl>
    <w:lvl w:ilvl="2" w:tplc="3809001B" w:tentative="1">
      <w:start w:val="1"/>
      <w:numFmt w:val="lowerRoman"/>
      <w:lvlText w:val="%3."/>
      <w:lvlJc w:val="right"/>
      <w:pPr>
        <w:ind w:left="3360" w:hanging="180"/>
      </w:pPr>
    </w:lvl>
    <w:lvl w:ilvl="3" w:tplc="3809000F" w:tentative="1">
      <w:start w:val="1"/>
      <w:numFmt w:val="decimal"/>
      <w:lvlText w:val="%4."/>
      <w:lvlJc w:val="left"/>
      <w:pPr>
        <w:ind w:left="4080" w:hanging="360"/>
      </w:pPr>
    </w:lvl>
    <w:lvl w:ilvl="4" w:tplc="38090019" w:tentative="1">
      <w:start w:val="1"/>
      <w:numFmt w:val="lowerLetter"/>
      <w:lvlText w:val="%5."/>
      <w:lvlJc w:val="left"/>
      <w:pPr>
        <w:ind w:left="4800" w:hanging="360"/>
      </w:pPr>
    </w:lvl>
    <w:lvl w:ilvl="5" w:tplc="3809001B" w:tentative="1">
      <w:start w:val="1"/>
      <w:numFmt w:val="lowerRoman"/>
      <w:lvlText w:val="%6."/>
      <w:lvlJc w:val="right"/>
      <w:pPr>
        <w:ind w:left="5520" w:hanging="180"/>
      </w:pPr>
    </w:lvl>
    <w:lvl w:ilvl="6" w:tplc="3809000F" w:tentative="1">
      <w:start w:val="1"/>
      <w:numFmt w:val="decimal"/>
      <w:lvlText w:val="%7."/>
      <w:lvlJc w:val="left"/>
      <w:pPr>
        <w:ind w:left="6240" w:hanging="360"/>
      </w:pPr>
    </w:lvl>
    <w:lvl w:ilvl="7" w:tplc="38090019" w:tentative="1">
      <w:start w:val="1"/>
      <w:numFmt w:val="lowerLetter"/>
      <w:lvlText w:val="%8."/>
      <w:lvlJc w:val="left"/>
      <w:pPr>
        <w:ind w:left="6960" w:hanging="360"/>
      </w:pPr>
    </w:lvl>
    <w:lvl w:ilvl="8" w:tplc="38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13" w15:restartNumberingAfterBreak="0">
    <w:nsid w:val="0E185AD9"/>
    <w:multiLevelType w:val="hybridMultilevel"/>
    <w:tmpl w:val="A0844EAA"/>
    <w:lvl w:ilvl="0" w:tplc="DB18BB64">
      <w:start w:val="1"/>
      <w:numFmt w:val="lowerLetter"/>
      <w:lvlText w:val="%1)"/>
      <w:lvlJc w:val="left"/>
      <w:pPr>
        <w:ind w:left="19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640" w:hanging="360"/>
      </w:pPr>
    </w:lvl>
    <w:lvl w:ilvl="2" w:tplc="3809001B" w:tentative="1">
      <w:start w:val="1"/>
      <w:numFmt w:val="lowerRoman"/>
      <w:lvlText w:val="%3."/>
      <w:lvlJc w:val="right"/>
      <w:pPr>
        <w:ind w:left="3360" w:hanging="180"/>
      </w:pPr>
    </w:lvl>
    <w:lvl w:ilvl="3" w:tplc="3809000F" w:tentative="1">
      <w:start w:val="1"/>
      <w:numFmt w:val="decimal"/>
      <w:lvlText w:val="%4."/>
      <w:lvlJc w:val="left"/>
      <w:pPr>
        <w:ind w:left="4080" w:hanging="360"/>
      </w:pPr>
    </w:lvl>
    <w:lvl w:ilvl="4" w:tplc="38090019" w:tentative="1">
      <w:start w:val="1"/>
      <w:numFmt w:val="lowerLetter"/>
      <w:lvlText w:val="%5."/>
      <w:lvlJc w:val="left"/>
      <w:pPr>
        <w:ind w:left="4800" w:hanging="360"/>
      </w:pPr>
    </w:lvl>
    <w:lvl w:ilvl="5" w:tplc="3809001B" w:tentative="1">
      <w:start w:val="1"/>
      <w:numFmt w:val="lowerRoman"/>
      <w:lvlText w:val="%6."/>
      <w:lvlJc w:val="right"/>
      <w:pPr>
        <w:ind w:left="5520" w:hanging="180"/>
      </w:pPr>
    </w:lvl>
    <w:lvl w:ilvl="6" w:tplc="3809000F" w:tentative="1">
      <w:start w:val="1"/>
      <w:numFmt w:val="decimal"/>
      <w:lvlText w:val="%7."/>
      <w:lvlJc w:val="left"/>
      <w:pPr>
        <w:ind w:left="6240" w:hanging="360"/>
      </w:pPr>
    </w:lvl>
    <w:lvl w:ilvl="7" w:tplc="38090019" w:tentative="1">
      <w:start w:val="1"/>
      <w:numFmt w:val="lowerLetter"/>
      <w:lvlText w:val="%8."/>
      <w:lvlJc w:val="left"/>
      <w:pPr>
        <w:ind w:left="6960" w:hanging="360"/>
      </w:pPr>
    </w:lvl>
    <w:lvl w:ilvl="8" w:tplc="38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14" w15:restartNumberingAfterBreak="0">
    <w:nsid w:val="10430366"/>
    <w:multiLevelType w:val="hybridMultilevel"/>
    <w:tmpl w:val="8C1A2CA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081659D"/>
    <w:multiLevelType w:val="hybridMultilevel"/>
    <w:tmpl w:val="3FAAABEC"/>
    <w:lvl w:ilvl="0" w:tplc="38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1274322F"/>
    <w:multiLevelType w:val="hybridMultilevel"/>
    <w:tmpl w:val="05FE3BA4"/>
    <w:lvl w:ilvl="0" w:tplc="38090011">
      <w:start w:val="1"/>
      <w:numFmt w:val="decimal"/>
      <w:lvlText w:val="%1)"/>
      <w:lvlJc w:val="left"/>
      <w:pPr>
        <w:ind w:left="1789" w:hanging="360"/>
      </w:pPr>
    </w:lvl>
    <w:lvl w:ilvl="1" w:tplc="38090019" w:tentative="1">
      <w:start w:val="1"/>
      <w:numFmt w:val="lowerLetter"/>
      <w:lvlText w:val="%2."/>
      <w:lvlJc w:val="left"/>
      <w:pPr>
        <w:ind w:left="2509" w:hanging="360"/>
      </w:pPr>
    </w:lvl>
    <w:lvl w:ilvl="2" w:tplc="3809001B" w:tentative="1">
      <w:start w:val="1"/>
      <w:numFmt w:val="lowerRoman"/>
      <w:lvlText w:val="%3."/>
      <w:lvlJc w:val="right"/>
      <w:pPr>
        <w:ind w:left="3229" w:hanging="180"/>
      </w:pPr>
    </w:lvl>
    <w:lvl w:ilvl="3" w:tplc="3809000F" w:tentative="1">
      <w:start w:val="1"/>
      <w:numFmt w:val="decimal"/>
      <w:lvlText w:val="%4."/>
      <w:lvlJc w:val="left"/>
      <w:pPr>
        <w:ind w:left="3949" w:hanging="360"/>
      </w:pPr>
    </w:lvl>
    <w:lvl w:ilvl="4" w:tplc="38090019" w:tentative="1">
      <w:start w:val="1"/>
      <w:numFmt w:val="lowerLetter"/>
      <w:lvlText w:val="%5."/>
      <w:lvlJc w:val="left"/>
      <w:pPr>
        <w:ind w:left="4669" w:hanging="360"/>
      </w:pPr>
    </w:lvl>
    <w:lvl w:ilvl="5" w:tplc="3809001B" w:tentative="1">
      <w:start w:val="1"/>
      <w:numFmt w:val="lowerRoman"/>
      <w:lvlText w:val="%6."/>
      <w:lvlJc w:val="right"/>
      <w:pPr>
        <w:ind w:left="5389" w:hanging="180"/>
      </w:pPr>
    </w:lvl>
    <w:lvl w:ilvl="6" w:tplc="3809000F" w:tentative="1">
      <w:start w:val="1"/>
      <w:numFmt w:val="decimal"/>
      <w:lvlText w:val="%7."/>
      <w:lvlJc w:val="left"/>
      <w:pPr>
        <w:ind w:left="6109" w:hanging="360"/>
      </w:pPr>
    </w:lvl>
    <w:lvl w:ilvl="7" w:tplc="38090019" w:tentative="1">
      <w:start w:val="1"/>
      <w:numFmt w:val="lowerLetter"/>
      <w:lvlText w:val="%8."/>
      <w:lvlJc w:val="left"/>
      <w:pPr>
        <w:ind w:left="6829" w:hanging="360"/>
      </w:pPr>
    </w:lvl>
    <w:lvl w:ilvl="8" w:tplc="38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17" w15:restartNumberingAfterBreak="0">
    <w:nsid w:val="12F86307"/>
    <w:multiLevelType w:val="hybridMultilevel"/>
    <w:tmpl w:val="69A4193C"/>
    <w:lvl w:ilvl="0" w:tplc="C4C44BEE">
      <w:start w:val="1"/>
      <w:numFmt w:val="lowerLetter"/>
      <w:lvlText w:val="%1."/>
      <w:lvlJc w:val="left"/>
      <w:pPr>
        <w:ind w:left="41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135" w:hanging="360"/>
      </w:pPr>
    </w:lvl>
    <w:lvl w:ilvl="2" w:tplc="3809001B" w:tentative="1">
      <w:start w:val="1"/>
      <w:numFmt w:val="lowerRoman"/>
      <w:lvlText w:val="%3."/>
      <w:lvlJc w:val="right"/>
      <w:pPr>
        <w:ind w:left="1855" w:hanging="180"/>
      </w:pPr>
    </w:lvl>
    <w:lvl w:ilvl="3" w:tplc="3809000F" w:tentative="1">
      <w:start w:val="1"/>
      <w:numFmt w:val="decimal"/>
      <w:lvlText w:val="%4."/>
      <w:lvlJc w:val="left"/>
      <w:pPr>
        <w:ind w:left="2575" w:hanging="360"/>
      </w:pPr>
    </w:lvl>
    <w:lvl w:ilvl="4" w:tplc="38090019" w:tentative="1">
      <w:start w:val="1"/>
      <w:numFmt w:val="lowerLetter"/>
      <w:lvlText w:val="%5."/>
      <w:lvlJc w:val="left"/>
      <w:pPr>
        <w:ind w:left="3295" w:hanging="360"/>
      </w:pPr>
    </w:lvl>
    <w:lvl w:ilvl="5" w:tplc="3809001B" w:tentative="1">
      <w:start w:val="1"/>
      <w:numFmt w:val="lowerRoman"/>
      <w:lvlText w:val="%6."/>
      <w:lvlJc w:val="right"/>
      <w:pPr>
        <w:ind w:left="4015" w:hanging="180"/>
      </w:pPr>
    </w:lvl>
    <w:lvl w:ilvl="6" w:tplc="3809000F" w:tentative="1">
      <w:start w:val="1"/>
      <w:numFmt w:val="decimal"/>
      <w:lvlText w:val="%7."/>
      <w:lvlJc w:val="left"/>
      <w:pPr>
        <w:ind w:left="4735" w:hanging="360"/>
      </w:pPr>
    </w:lvl>
    <w:lvl w:ilvl="7" w:tplc="38090019" w:tentative="1">
      <w:start w:val="1"/>
      <w:numFmt w:val="lowerLetter"/>
      <w:lvlText w:val="%8."/>
      <w:lvlJc w:val="left"/>
      <w:pPr>
        <w:ind w:left="5455" w:hanging="360"/>
      </w:pPr>
    </w:lvl>
    <w:lvl w:ilvl="8" w:tplc="3809001B" w:tentative="1">
      <w:start w:val="1"/>
      <w:numFmt w:val="lowerRoman"/>
      <w:lvlText w:val="%9."/>
      <w:lvlJc w:val="right"/>
      <w:pPr>
        <w:ind w:left="6175" w:hanging="180"/>
      </w:pPr>
    </w:lvl>
  </w:abstractNum>
  <w:abstractNum w:abstractNumId="18" w15:restartNumberingAfterBreak="0">
    <w:nsid w:val="1307255A"/>
    <w:multiLevelType w:val="hybridMultilevel"/>
    <w:tmpl w:val="E90ADFCE"/>
    <w:lvl w:ilvl="0" w:tplc="E7765352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44978EF"/>
    <w:multiLevelType w:val="hybridMultilevel"/>
    <w:tmpl w:val="74066F4A"/>
    <w:lvl w:ilvl="0" w:tplc="38090019">
      <w:start w:val="1"/>
      <w:numFmt w:val="lowerLetter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0" w15:restartNumberingAfterBreak="0">
    <w:nsid w:val="14E43397"/>
    <w:multiLevelType w:val="hybridMultilevel"/>
    <w:tmpl w:val="42365D2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183B4817"/>
    <w:multiLevelType w:val="hybridMultilevel"/>
    <w:tmpl w:val="B776CED2"/>
    <w:lvl w:ilvl="0" w:tplc="B172F9A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DDD5C1B"/>
    <w:multiLevelType w:val="hybridMultilevel"/>
    <w:tmpl w:val="3CA6F62C"/>
    <w:lvl w:ilvl="0" w:tplc="877E8F4E">
      <w:start w:val="1"/>
      <w:numFmt w:val="lowerLetter"/>
      <w:lvlText w:val="%1."/>
      <w:lvlJc w:val="left"/>
      <w:pPr>
        <w:ind w:left="928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E487729"/>
    <w:multiLevelType w:val="hybridMultilevel"/>
    <w:tmpl w:val="C666E3EE"/>
    <w:lvl w:ilvl="0" w:tplc="410E31B2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4" w15:restartNumberingAfterBreak="0">
    <w:nsid w:val="21AE451D"/>
    <w:multiLevelType w:val="hybridMultilevel"/>
    <w:tmpl w:val="E7204ABE"/>
    <w:lvl w:ilvl="0" w:tplc="7CE61004">
      <w:start w:val="1"/>
      <w:numFmt w:val="decimal"/>
      <w:lvlText w:val="%1)"/>
      <w:lvlJc w:val="left"/>
      <w:pPr>
        <w:ind w:left="207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93" w:hanging="360"/>
      </w:pPr>
    </w:lvl>
    <w:lvl w:ilvl="2" w:tplc="3809001B" w:tentative="1">
      <w:start w:val="1"/>
      <w:numFmt w:val="lowerRoman"/>
      <w:lvlText w:val="%3."/>
      <w:lvlJc w:val="right"/>
      <w:pPr>
        <w:ind w:left="3513" w:hanging="180"/>
      </w:pPr>
    </w:lvl>
    <w:lvl w:ilvl="3" w:tplc="3809000F" w:tentative="1">
      <w:start w:val="1"/>
      <w:numFmt w:val="decimal"/>
      <w:lvlText w:val="%4."/>
      <w:lvlJc w:val="left"/>
      <w:pPr>
        <w:ind w:left="4233" w:hanging="360"/>
      </w:pPr>
    </w:lvl>
    <w:lvl w:ilvl="4" w:tplc="38090019" w:tentative="1">
      <w:start w:val="1"/>
      <w:numFmt w:val="lowerLetter"/>
      <w:lvlText w:val="%5."/>
      <w:lvlJc w:val="left"/>
      <w:pPr>
        <w:ind w:left="4953" w:hanging="360"/>
      </w:pPr>
    </w:lvl>
    <w:lvl w:ilvl="5" w:tplc="3809001B" w:tentative="1">
      <w:start w:val="1"/>
      <w:numFmt w:val="lowerRoman"/>
      <w:lvlText w:val="%6."/>
      <w:lvlJc w:val="right"/>
      <w:pPr>
        <w:ind w:left="5673" w:hanging="180"/>
      </w:pPr>
    </w:lvl>
    <w:lvl w:ilvl="6" w:tplc="3809000F" w:tentative="1">
      <w:start w:val="1"/>
      <w:numFmt w:val="decimal"/>
      <w:lvlText w:val="%7."/>
      <w:lvlJc w:val="left"/>
      <w:pPr>
        <w:ind w:left="6393" w:hanging="360"/>
      </w:pPr>
    </w:lvl>
    <w:lvl w:ilvl="7" w:tplc="38090019" w:tentative="1">
      <w:start w:val="1"/>
      <w:numFmt w:val="lowerLetter"/>
      <w:lvlText w:val="%8."/>
      <w:lvlJc w:val="left"/>
      <w:pPr>
        <w:ind w:left="7113" w:hanging="360"/>
      </w:pPr>
    </w:lvl>
    <w:lvl w:ilvl="8" w:tplc="3809001B" w:tentative="1">
      <w:start w:val="1"/>
      <w:numFmt w:val="lowerRoman"/>
      <w:lvlText w:val="%9."/>
      <w:lvlJc w:val="right"/>
      <w:pPr>
        <w:ind w:left="7833" w:hanging="180"/>
      </w:pPr>
    </w:lvl>
  </w:abstractNum>
  <w:abstractNum w:abstractNumId="25" w15:restartNumberingAfterBreak="0">
    <w:nsid w:val="2222304F"/>
    <w:multiLevelType w:val="hybridMultilevel"/>
    <w:tmpl w:val="1792828E"/>
    <w:lvl w:ilvl="0" w:tplc="B172F9A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3CA280B"/>
    <w:multiLevelType w:val="hybridMultilevel"/>
    <w:tmpl w:val="78A84AC2"/>
    <w:lvl w:ilvl="0" w:tplc="3176CB14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7" w15:restartNumberingAfterBreak="0">
    <w:nsid w:val="23D029C3"/>
    <w:multiLevelType w:val="hybridMultilevel"/>
    <w:tmpl w:val="A3E89DA2"/>
    <w:lvl w:ilvl="0" w:tplc="4522A08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47B44E1"/>
    <w:multiLevelType w:val="hybridMultilevel"/>
    <w:tmpl w:val="4A10B1EE"/>
    <w:lvl w:ilvl="0" w:tplc="38090017">
      <w:start w:val="1"/>
      <w:numFmt w:val="lowerLetter"/>
      <w:lvlText w:val="%1)"/>
      <w:lvlJc w:val="left"/>
      <w:pPr>
        <w:ind w:left="2563" w:hanging="360"/>
      </w:pPr>
    </w:lvl>
    <w:lvl w:ilvl="1" w:tplc="38090019" w:tentative="1">
      <w:start w:val="1"/>
      <w:numFmt w:val="lowerLetter"/>
      <w:lvlText w:val="%2."/>
      <w:lvlJc w:val="left"/>
      <w:pPr>
        <w:ind w:left="3283" w:hanging="360"/>
      </w:pPr>
    </w:lvl>
    <w:lvl w:ilvl="2" w:tplc="3809001B" w:tentative="1">
      <w:start w:val="1"/>
      <w:numFmt w:val="lowerRoman"/>
      <w:lvlText w:val="%3."/>
      <w:lvlJc w:val="right"/>
      <w:pPr>
        <w:ind w:left="4003" w:hanging="180"/>
      </w:pPr>
    </w:lvl>
    <w:lvl w:ilvl="3" w:tplc="3809000F" w:tentative="1">
      <w:start w:val="1"/>
      <w:numFmt w:val="decimal"/>
      <w:lvlText w:val="%4."/>
      <w:lvlJc w:val="left"/>
      <w:pPr>
        <w:ind w:left="4723" w:hanging="360"/>
      </w:pPr>
    </w:lvl>
    <w:lvl w:ilvl="4" w:tplc="38090019" w:tentative="1">
      <w:start w:val="1"/>
      <w:numFmt w:val="lowerLetter"/>
      <w:lvlText w:val="%5."/>
      <w:lvlJc w:val="left"/>
      <w:pPr>
        <w:ind w:left="5443" w:hanging="360"/>
      </w:pPr>
    </w:lvl>
    <w:lvl w:ilvl="5" w:tplc="3809001B" w:tentative="1">
      <w:start w:val="1"/>
      <w:numFmt w:val="lowerRoman"/>
      <w:lvlText w:val="%6."/>
      <w:lvlJc w:val="right"/>
      <w:pPr>
        <w:ind w:left="6163" w:hanging="180"/>
      </w:pPr>
    </w:lvl>
    <w:lvl w:ilvl="6" w:tplc="3809000F" w:tentative="1">
      <w:start w:val="1"/>
      <w:numFmt w:val="decimal"/>
      <w:lvlText w:val="%7."/>
      <w:lvlJc w:val="left"/>
      <w:pPr>
        <w:ind w:left="6883" w:hanging="360"/>
      </w:pPr>
    </w:lvl>
    <w:lvl w:ilvl="7" w:tplc="38090019" w:tentative="1">
      <w:start w:val="1"/>
      <w:numFmt w:val="lowerLetter"/>
      <w:lvlText w:val="%8."/>
      <w:lvlJc w:val="left"/>
      <w:pPr>
        <w:ind w:left="7603" w:hanging="360"/>
      </w:pPr>
    </w:lvl>
    <w:lvl w:ilvl="8" w:tplc="38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9" w15:restartNumberingAfterBreak="0">
    <w:nsid w:val="24A46EDD"/>
    <w:multiLevelType w:val="hybridMultilevel"/>
    <w:tmpl w:val="D79AB928"/>
    <w:lvl w:ilvl="0" w:tplc="FA5E8C56">
      <w:start w:val="1"/>
      <w:numFmt w:val="lowerLetter"/>
      <w:lvlText w:val="%1."/>
      <w:lvlJc w:val="left"/>
      <w:pPr>
        <w:ind w:left="1800" w:hanging="360"/>
      </w:pPr>
      <w:rPr>
        <w:rFonts w:ascii="Times New Roman" w:eastAsia="Times New Roman" w:hAnsi="Times New Roman" w:cs="Times New Roman" w:hint="default"/>
        <w:spacing w:val="0"/>
        <w:w w:val="100"/>
        <w:sz w:val="24"/>
        <w:szCs w:val="24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0" w15:restartNumberingAfterBreak="0">
    <w:nsid w:val="270F205F"/>
    <w:multiLevelType w:val="hybridMultilevel"/>
    <w:tmpl w:val="42180BEA"/>
    <w:lvl w:ilvl="0" w:tplc="D4042936">
      <w:start w:val="1"/>
      <w:numFmt w:val="lowerLetter"/>
      <w:lvlText w:val="%1."/>
      <w:lvlJc w:val="left"/>
      <w:pPr>
        <w:ind w:left="284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81453D8"/>
    <w:multiLevelType w:val="hybridMultilevel"/>
    <w:tmpl w:val="CF46660E"/>
    <w:lvl w:ilvl="0" w:tplc="4CFCCBAA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2" w15:restartNumberingAfterBreak="0">
    <w:nsid w:val="28493EA2"/>
    <w:multiLevelType w:val="hybridMultilevel"/>
    <w:tmpl w:val="93C45940"/>
    <w:lvl w:ilvl="0" w:tplc="38090017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6" w:hanging="360"/>
      </w:pPr>
    </w:lvl>
    <w:lvl w:ilvl="2" w:tplc="3809001B" w:tentative="1">
      <w:start w:val="1"/>
      <w:numFmt w:val="lowerRoman"/>
      <w:lvlText w:val="%3."/>
      <w:lvlJc w:val="right"/>
      <w:pPr>
        <w:ind w:left="3076" w:hanging="180"/>
      </w:pPr>
    </w:lvl>
    <w:lvl w:ilvl="3" w:tplc="3809000F" w:tentative="1">
      <w:start w:val="1"/>
      <w:numFmt w:val="decimal"/>
      <w:lvlText w:val="%4."/>
      <w:lvlJc w:val="left"/>
      <w:pPr>
        <w:ind w:left="3796" w:hanging="360"/>
      </w:pPr>
    </w:lvl>
    <w:lvl w:ilvl="4" w:tplc="38090019" w:tentative="1">
      <w:start w:val="1"/>
      <w:numFmt w:val="lowerLetter"/>
      <w:lvlText w:val="%5."/>
      <w:lvlJc w:val="left"/>
      <w:pPr>
        <w:ind w:left="4516" w:hanging="360"/>
      </w:pPr>
    </w:lvl>
    <w:lvl w:ilvl="5" w:tplc="3809001B" w:tentative="1">
      <w:start w:val="1"/>
      <w:numFmt w:val="lowerRoman"/>
      <w:lvlText w:val="%6."/>
      <w:lvlJc w:val="right"/>
      <w:pPr>
        <w:ind w:left="5236" w:hanging="180"/>
      </w:pPr>
    </w:lvl>
    <w:lvl w:ilvl="6" w:tplc="3809000F" w:tentative="1">
      <w:start w:val="1"/>
      <w:numFmt w:val="decimal"/>
      <w:lvlText w:val="%7."/>
      <w:lvlJc w:val="left"/>
      <w:pPr>
        <w:ind w:left="5956" w:hanging="360"/>
      </w:pPr>
    </w:lvl>
    <w:lvl w:ilvl="7" w:tplc="38090019" w:tentative="1">
      <w:start w:val="1"/>
      <w:numFmt w:val="lowerLetter"/>
      <w:lvlText w:val="%8."/>
      <w:lvlJc w:val="left"/>
      <w:pPr>
        <w:ind w:left="6676" w:hanging="360"/>
      </w:pPr>
    </w:lvl>
    <w:lvl w:ilvl="8" w:tplc="38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33" w15:restartNumberingAfterBreak="0">
    <w:nsid w:val="29501C51"/>
    <w:multiLevelType w:val="hybridMultilevel"/>
    <w:tmpl w:val="808CFD94"/>
    <w:lvl w:ilvl="0" w:tplc="0C206B52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4" w15:restartNumberingAfterBreak="0">
    <w:nsid w:val="29DA4E91"/>
    <w:multiLevelType w:val="hybridMultilevel"/>
    <w:tmpl w:val="8808346E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2B0B7339"/>
    <w:multiLevelType w:val="hybridMultilevel"/>
    <w:tmpl w:val="5A00132E"/>
    <w:lvl w:ilvl="0" w:tplc="213C63D4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2C9E7507"/>
    <w:multiLevelType w:val="hybridMultilevel"/>
    <w:tmpl w:val="9210D706"/>
    <w:lvl w:ilvl="0" w:tplc="DC2627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2CB54FB0"/>
    <w:multiLevelType w:val="hybridMultilevel"/>
    <w:tmpl w:val="F174B59E"/>
    <w:lvl w:ilvl="0" w:tplc="38090011">
      <w:start w:val="1"/>
      <w:numFmt w:val="decimal"/>
      <w:lvlText w:val="%1)"/>
      <w:lvlJc w:val="left"/>
      <w:pPr>
        <w:ind w:left="178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2DBE7F28"/>
    <w:multiLevelType w:val="hybridMultilevel"/>
    <w:tmpl w:val="8990C84A"/>
    <w:lvl w:ilvl="0" w:tplc="2514F55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31C0570"/>
    <w:multiLevelType w:val="hybridMultilevel"/>
    <w:tmpl w:val="4ACE4EB4"/>
    <w:lvl w:ilvl="0" w:tplc="F3A0E8BE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0" w15:restartNumberingAfterBreak="0">
    <w:nsid w:val="333F2BA1"/>
    <w:multiLevelType w:val="hybridMultilevel"/>
    <w:tmpl w:val="128E3882"/>
    <w:lvl w:ilvl="0" w:tplc="38090017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6" w:hanging="360"/>
      </w:pPr>
    </w:lvl>
    <w:lvl w:ilvl="2" w:tplc="3809001B" w:tentative="1">
      <w:start w:val="1"/>
      <w:numFmt w:val="lowerRoman"/>
      <w:lvlText w:val="%3."/>
      <w:lvlJc w:val="right"/>
      <w:pPr>
        <w:ind w:left="3076" w:hanging="180"/>
      </w:pPr>
    </w:lvl>
    <w:lvl w:ilvl="3" w:tplc="3809000F" w:tentative="1">
      <w:start w:val="1"/>
      <w:numFmt w:val="decimal"/>
      <w:lvlText w:val="%4."/>
      <w:lvlJc w:val="left"/>
      <w:pPr>
        <w:ind w:left="3796" w:hanging="360"/>
      </w:pPr>
    </w:lvl>
    <w:lvl w:ilvl="4" w:tplc="38090019" w:tentative="1">
      <w:start w:val="1"/>
      <w:numFmt w:val="lowerLetter"/>
      <w:lvlText w:val="%5."/>
      <w:lvlJc w:val="left"/>
      <w:pPr>
        <w:ind w:left="4516" w:hanging="360"/>
      </w:pPr>
    </w:lvl>
    <w:lvl w:ilvl="5" w:tplc="3809001B" w:tentative="1">
      <w:start w:val="1"/>
      <w:numFmt w:val="lowerRoman"/>
      <w:lvlText w:val="%6."/>
      <w:lvlJc w:val="right"/>
      <w:pPr>
        <w:ind w:left="5236" w:hanging="180"/>
      </w:pPr>
    </w:lvl>
    <w:lvl w:ilvl="6" w:tplc="3809000F" w:tentative="1">
      <w:start w:val="1"/>
      <w:numFmt w:val="decimal"/>
      <w:lvlText w:val="%7."/>
      <w:lvlJc w:val="left"/>
      <w:pPr>
        <w:ind w:left="5956" w:hanging="360"/>
      </w:pPr>
    </w:lvl>
    <w:lvl w:ilvl="7" w:tplc="38090019" w:tentative="1">
      <w:start w:val="1"/>
      <w:numFmt w:val="lowerLetter"/>
      <w:lvlText w:val="%8."/>
      <w:lvlJc w:val="left"/>
      <w:pPr>
        <w:ind w:left="6676" w:hanging="360"/>
      </w:pPr>
    </w:lvl>
    <w:lvl w:ilvl="8" w:tplc="38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41" w15:restartNumberingAfterBreak="0">
    <w:nsid w:val="33B55806"/>
    <w:multiLevelType w:val="hybridMultilevel"/>
    <w:tmpl w:val="99001C22"/>
    <w:lvl w:ilvl="0" w:tplc="B6E4FD2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33F27BE0"/>
    <w:multiLevelType w:val="hybridMultilevel"/>
    <w:tmpl w:val="2BD286A6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37A73740"/>
    <w:multiLevelType w:val="hybridMultilevel"/>
    <w:tmpl w:val="4CA27072"/>
    <w:lvl w:ilvl="0" w:tplc="E7765352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38E90CF8"/>
    <w:multiLevelType w:val="hybridMultilevel"/>
    <w:tmpl w:val="85B6180A"/>
    <w:lvl w:ilvl="0" w:tplc="5A68E4BC">
      <w:start w:val="1"/>
      <w:numFmt w:val="lowerLetter"/>
      <w:lvlText w:val="%1)"/>
      <w:lvlJc w:val="left"/>
      <w:pPr>
        <w:ind w:left="19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640" w:hanging="360"/>
      </w:pPr>
    </w:lvl>
    <w:lvl w:ilvl="2" w:tplc="3809001B" w:tentative="1">
      <w:start w:val="1"/>
      <w:numFmt w:val="lowerRoman"/>
      <w:lvlText w:val="%3."/>
      <w:lvlJc w:val="right"/>
      <w:pPr>
        <w:ind w:left="3360" w:hanging="180"/>
      </w:pPr>
    </w:lvl>
    <w:lvl w:ilvl="3" w:tplc="3809000F" w:tentative="1">
      <w:start w:val="1"/>
      <w:numFmt w:val="decimal"/>
      <w:lvlText w:val="%4."/>
      <w:lvlJc w:val="left"/>
      <w:pPr>
        <w:ind w:left="4080" w:hanging="360"/>
      </w:pPr>
    </w:lvl>
    <w:lvl w:ilvl="4" w:tplc="38090019" w:tentative="1">
      <w:start w:val="1"/>
      <w:numFmt w:val="lowerLetter"/>
      <w:lvlText w:val="%5."/>
      <w:lvlJc w:val="left"/>
      <w:pPr>
        <w:ind w:left="4800" w:hanging="360"/>
      </w:pPr>
    </w:lvl>
    <w:lvl w:ilvl="5" w:tplc="3809001B" w:tentative="1">
      <w:start w:val="1"/>
      <w:numFmt w:val="lowerRoman"/>
      <w:lvlText w:val="%6."/>
      <w:lvlJc w:val="right"/>
      <w:pPr>
        <w:ind w:left="5520" w:hanging="180"/>
      </w:pPr>
    </w:lvl>
    <w:lvl w:ilvl="6" w:tplc="3809000F" w:tentative="1">
      <w:start w:val="1"/>
      <w:numFmt w:val="decimal"/>
      <w:lvlText w:val="%7."/>
      <w:lvlJc w:val="left"/>
      <w:pPr>
        <w:ind w:left="6240" w:hanging="360"/>
      </w:pPr>
    </w:lvl>
    <w:lvl w:ilvl="7" w:tplc="38090019" w:tentative="1">
      <w:start w:val="1"/>
      <w:numFmt w:val="lowerLetter"/>
      <w:lvlText w:val="%8."/>
      <w:lvlJc w:val="left"/>
      <w:pPr>
        <w:ind w:left="6960" w:hanging="360"/>
      </w:pPr>
    </w:lvl>
    <w:lvl w:ilvl="8" w:tplc="38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45" w15:restartNumberingAfterBreak="0">
    <w:nsid w:val="38FC6D89"/>
    <w:multiLevelType w:val="hybridMultilevel"/>
    <w:tmpl w:val="7C2AEE22"/>
    <w:lvl w:ilvl="0" w:tplc="38090011">
      <w:start w:val="1"/>
      <w:numFmt w:val="decimal"/>
      <w:lvlText w:val="%1)"/>
      <w:lvlJc w:val="left"/>
      <w:pPr>
        <w:ind w:left="1789" w:hanging="360"/>
      </w:pPr>
    </w:lvl>
    <w:lvl w:ilvl="1" w:tplc="38090019" w:tentative="1">
      <w:start w:val="1"/>
      <w:numFmt w:val="lowerLetter"/>
      <w:lvlText w:val="%2."/>
      <w:lvlJc w:val="left"/>
      <w:pPr>
        <w:ind w:left="2509" w:hanging="360"/>
      </w:pPr>
    </w:lvl>
    <w:lvl w:ilvl="2" w:tplc="3809001B" w:tentative="1">
      <w:start w:val="1"/>
      <w:numFmt w:val="lowerRoman"/>
      <w:lvlText w:val="%3."/>
      <w:lvlJc w:val="right"/>
      <w:pPr>
        <w:ind w:left="3229" w:hanging="180"/>
      </w:pPr>
    </w:lvl>
    <w:lvl w:ilvl="3" w:tplc="3809000F" w:tentative="1">
      <w:start w:val="1"/>
      <w:numFmt w:val="decimal"/>
      <w:lvlText w:val="%4."/>
      <w:lvlJc w:val="left"/>
      <w:pPr>
        <w:ind w:left="3949" w:hanging="360"/>
      </w:pPr>
    </w:lvl>
    <w:lvl w:ilvl="4" w:tplc="38090019" w:tentative="1">
      <w:start w:val="1"/>
      <w:numFmt w:val="lowerLetter"/>
      <w:lvlText w:val="%5."/>
      <w:lvlJc w:val="left"/>
      <w:pPr>
        <w:ind w:left="4669" w:hanging="360"/>
      </w:pPr>
    </w:lvl>
    <w:lvl w:ilvl="5" w:tplc="3809001B" w:tentative="1">
      <w:start w:val="1"/>
      <w:numFmt w:val="lowerRoman"/>
      <w:lvlText w:val="%6."/>
      <w:lvlJc w:val="right"/>
      <w:pPr>
        <w:ind w:left="5389" w:hanging="180"/>
      </w:pPr>
    </w:lvl>
    <w:lvl w:ilvl="6" w:tplc="3809000F" w:tentative="1">
      <w:start w:val="1"/>
      <w:numFmt w:val="decimal"/>
      <w:lvlText w:val="%7."/>
      <w:lvlJc w:val="left"/>
      <w:pPr>
        <w:ind w:left="6109" w:hanging="360"/>
      </w:pPr>
    </w:lvl>
    <w:lvl w:ilvl="7" w:tplc="38090019" w:tentative="1">
      <w:start w:val="1"/>
      <w:numFmt w:val="lowerLetter"/>
      <w:lvlText w:val="%8."/>
      <w:lvlJc w:val="left"/>
      <w:pPr>
        <w:ind w:left="6829" w:hanging="360"/>
      </w:pPr>
    </w:lvl>
    <w:lvl w:ilvl="8" w:tplc="38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46" w15:restartNumberingAfterBreak="0">
    <w:nsid w:val="3AEA6C14"/>
    <w:multiLevelType w:val="hybridMultilevel"/>
    <w:tmpl w:val="F3D4ACF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3B4A40D6"/>
    <w:multiLevelType w:val="hybridMultilevel"/>
    <w:tmpl w:val="482C332E"/>
    <w:lvl w:ilvl="0" w:tplc="38090019">
      <w:start w:val="1"/>
      <w:numFmt w:val="lowerLetter"/>
      <w:lvlText w:val="%1.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8" w15:restartNumberingAfterBreak="0">
    <w:nsid w:val="3C6B13ED"/>
    <w:multiLevelType w:val="hybridMultilevel"/>
    <w:tmpl w:val="D3865058"/>
    <w:lvl w:ilvl="0" w:tplc="05A276BE">
      <w:start w:val="1"/>
      <w:numFmt w:val="upperLetter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3CE26C75"/>
    <w:multiLevelType w:val="hybridMultilevel"/>
    <w:tmpl w:val="7FA6A794"/>
    <w:lvl w:ilvl="0" w:tplc="2F788E6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 w15:restartNumberingAfterBreak="0">
    <w:nsid w:val="3EEF1827"/>
    <w:multiLevelType w:val="hybridMultilevel"/>
    <w:tmpl w:val="A68CDBC0"/>
    <w:lvl w:ilvl="0" w:tplc="7B84E55C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1" w15:restartNumberingAfterBreak="0">
    <w:nsid w:val="41773CB4"/>
    <w:multiLevelType w:val="hybridMultilevel"/>
    <w:tmpl w:val="9C38B85C"/>
    <w:lvl w:ilvl="0" w:tplc="F9BEA6C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 w15:restartNumberingAfterBreak="0">
    <w:nsid w:val="438745EF"/>
    <w:multiLevelType w:val="hybridMultilevel"/>
    <w:tmpl w:val="FBFEE2E2"/>
    <w:lvl w:ilvl="0" w:tplc="537E7D50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37" w:hanging="360"/>
      </w:pPr>
    </w:lvl>
    <w:lvl w:ilvl="2" w:tplc="3809001B" w:tentative="1">
      <w:start w:val="1"/>
      <w:numFmt w:val="lowerRoman"/>
      <w:lvlText w:val="%3."/>
      <w:lvlJc w:val="right"/>
      <w:pPr>
        <w:ind w:left="2157" w:hanging="180"/>
      </w:pPr>
    </w:lvl>
    <w:lvl w:ilvl="3" w:tplc="3809000F" w:tentative="1">
      <w:start w:val="1"/>
      <w:numFmt w:val="decimal"/>
      <w:lvlText w:val="%4."/>
      <w:lvlJc w:val="left"/>
      <w:pPr>
        <w:ind w:left="2877" w:hanging="360"/>
      </w:pPr>
    </w:lvl>
    <w:lvl w:ilvl="4" w:tplc="38090019" w:tentative="1">
      <w:start w:val="1"/>
      <w:numFmt w:val="lowerLetter"/>
      <w:lvlText w:val="%5."/>
      <w:lvlJc w:val="left"/>
      <w:pPr>
        <w:ind w:left="3597" w:hanging="360"/>
      </w:pPr>
    </w:lvl>
    <w:lvl w:ilvl="5" w:tplc="3809001B" w:tentative="1">
      <w:start w:val="1"/>
      <w:numFmt w:val="lowerRoman"/>
      <w:lvlText w:val="%6."/>
      <w:lvlJc w:val="right"/>
      <w:pPr>
        <w:ind w:left="4317" w:hanging="180"/>
      </w:pPr>
    </w:lvl>
    <w:lvl w:ilvl="6" w:tplc="3809000F" w:tentative="1">
      <w:start w:val="1"/>
      <w:numFmt w:val="decimal"/>
      <w:lvlText w:val="%7."/>
      <w:lvlJc w:val="left"/>
      <w:pPr>
        <w:ind w:left="5037" w:hanging="360"/>
      </w:pPr>
    </w:lvl>
    <w:lvl w:ilvl="7" w:tplc="38090019" w:tentative="1">
      <w:start w:val="1"/>
      <w:numFmt w:val="lowerLetter"/>
      <w:lvlText w:val="%8."/>
      <w:lvlJc w:val="left"/>
      <w:pPr>
        <w:ind w:left="5757" w:hanging="360"/>
      </w:pPr>
    </w:lvl>
    <w:lvl w:ilvl="8" w:tplc="38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53" w15:restartNumberingAfterBreak="0">
    <w:nsid w:val="44164D51"/>
    <w:multiLevelType w:val="hybridMultilevel"/>
    <w:tmpl w:val="2A7C4780"/>
    <w:lvl w:ilvl="0" w:tplc="3E022B28">
      <w:start w:val="1"/>
      <w:numFmt w:val="decimal"/>
      <w:lvlText w:val="%1."/>
      <w:lvlJc w:val="left"/>
      <w:pPr>
        <w:ind w:left="19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640" w:hanging="360"/>
      </w:pPr>
    </w:lvl>
    <w:lvl w:ilvl="2" w:tplc="3809001B" w:tentative="1">
      <w:start w:val="1"/>
      <w:numFmt w:val="lowerRoman"/>
      <w:lvlText w:val="%3."/>
      <w:lvlJc w:val="right"/>
      <w:pPr>
        <w:ind w:left="3360" w:hanging="180"/>
      </w:pPr>
    </w:lvl>
    <w:lvl w:ilvl="3" w:tplc="3809000F" w:tentative="1">
      <w:start w:val="1"/>
      <w:numFmt w:val="decimal"/>
      <w:lvlText w:val="%4."/>
      <w:lvlJc w:val="left"/>
      <w:pPr>
        <w:ind w:left="4080" w:hanging="360"/>
      </w:pPr>
    </w:lvl>
    <w:lvl w:ilvl="4" w:tplc="38090019" w:tentative="1">
      <w:start w:val="1"/>
      <w:numFmt w:val="lowerLetter"/>
      <w:lvlText w:val="%5."/>
      <w:lvlJc w:val="left"/>
      <w:pPr>
        <w:ind w:left="4800" w:hanging="360"/>
      </w:pPr>
    </w:lvl>
    <w:lvl w:ilvl="5" w:tplc="3809001B" w:tentative="1">
      <w:start w:val="1"/>
      <w:numFmt w:val="lowerRoman"/>
      <w:lvlText w:val="%6."/>
      <w:lvlJc w:val="right"/>
      <w:pPr>
        <w:ind w:left="5520" w:hanging="180"/>
      </w:pPr>
    </w:lvl>
    <w:lvl w:ilvl="6" w:tplc="3809000F" w:tentative="1">
      <w:start w:val="1"/>
      <w:numFmt w:val="decimal"/>
      <w:lvlText w:val="%7."/>
      <w:lvlJc w:val="left"/>
      <w:pPr>
        <w:ind w:left="6240" w:hanging="360"/>
      </w:pPr>
    </w:lvl>
    <w:lvl w:ilvl="7" w:tplc="38090019" w:tentative="1">
      <w:start w:val="1"/>
      <w:numFmt w:val="lowerLetter"/>
      <w:lvlText w:val="%8."/>
      <w:lvlJc w:val="left"/>
      <w:pPr>
        <w:ind w:left="6960" w:hanging="360"/>
      </w:pPr>
    </w:lvl>
    <w:lvl w:ilvl="8" w:tplc="38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54" w15:restartNumberingAfterBreak="0">
    <w:nsid w:val="45A47882"/>
    <w:multiLevelType w:val="hybridMultilevel"/>
    <w:tmpl w:val="C96E0FE4"/>
    <w:lvl w:ilvl="0" w:tplc="F4946A4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5" w15:restartNumberingAfterBreak="0">
    <w:nsid w:val="477053D1"/>
    <w:multiLevelType w:val="hybridMultilevel"/>
    <w:tmpl w:val="86ECA2CC"/>
    <w:lvl w:ilvl="0" w:tplc="38090019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6" w15:restartNumberingAfterBreak="0">
    <w:nsid w:val="4A531A5D"/>
    <w:multiLevelType w:val="hybridMultilevel"/>
    <w:tmpl w:val="2D629286"/>
    <w:lvl w:ilvl="0" w:tplc="ECD8C64A">
      <w:start w:val="1"/>
      <w:numFmt w:val="lowerLetter"/>
      <w:lvlText w:val="%1."/>
      <w:lvlJc w:val="left"/>
      <w:pPr>
        <w:ind w:left="284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4AA1517B"/>
    <w:multiLevelType w:val="hybridMultilevel"/>
    <w:tmpl w:val="4C6EB11C"/>
    <w:lvl w:ilvl="0" w:tplc="EF3ED03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8" w15:restartNumberingAfterBreak="0">
    <w:nsid w:val="4CB75865"/>
    <w:multiLevelType w:val="hybridMultilevel"/>
    <w:tmpl w:val="88A00AD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u w:val="none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4D5F072F"/>
    <w:multiLevelType w:val="hybridMultilevel"/>
    <w:tmpl w:val="476EB226"/>
    <w:lvl w:ilvl="0" w:tplc="5FC6B298">
      <w:start w:val="2"/>
      <w:numFmt w:val="bullet"/>
      <w:lvlText w:val="-"/>
      <w:lvlJc w:val="left"/>
      <w:pPr>
        <w:ind w:left="2138" w:hanging="360"/>
      </w:pPr>
      <w:rPr>
        <w:rFonts w:ascii="Times New Roman" w:eastAsiaTheme="minorHAnsi" w:hAnsi="Times New Roman" w:cs="Times New Roman" w:hint="default"/>
        <w:i/>
      </w:r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60" w15:restartNumberingAfterBreak="0">
    <w:nsid w:val="4FAE197D"/>
    <w:multiLevelType w:val="hybridMultilevel"/>
    <w:tmpl w:val="99ACE52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52B419C1"/>
    <w:multiLevelType w:val="hybridMultilevel"/>
    <w:tmpl w:val="C97A034A"/>
    <w:lvl w:ilvl="0" w:tplc="B172F9A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2" w15:restartNumberingAfterBreak="0">
    <w:nsid w:val="535352A9"/>
    <w:multiLevelType w:val="hybridMultilevel"/>
    <w:tmpl w:val="57BC4868"/>
    <w:lvl w:ilvl="0" w:tplc="2CA627B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3" w15:restartNumberingAfterBreak="0">
    <w:nsid w:val="548D5EF7"/>
    <w:multiLevelType w:val="hybridMultilevel"/>
    <w:tmpl w:val="1C02BEC2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56203F5C"/>
    <w:multiLevelType w:val="hybridMultilevel"/>
    <w:tmpl w:val="3524FF20"/>
    <w:lvl w:ilvl="0" w:tplc="1936A51A">
      <w:start w:val="1"/>
      <w:numFmt w:val="decimal"/>
      <w:lvlText w:val="%1."/>
      <w:lvlJc w:val="left"/>
      <w:pPr>
        <w:ind w:left="644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5" w15:restartNumberingAfterBreak="0">
    <w:nsid w:val="56886296"/>
    <w:multiLevelType w:val="hybridMultilevel"/>
    <w:tmpl w:val="BEAEB85C"/>
    <w:lvl w:ilvl="0" w:tplc="64D010DA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6" w15:restartNumberingAfterBreak="0">
    <w:nsid w:val="568D241A"/>
    <w:multiLevelType w:val="hybridMultilevel"/>
    <w:tmpl w:val="B8FE562C"/>
    <w:lvl w:ilvl="0" w:tplc="EF46D43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7" w15:restartNumberingAfterBreak="0">
    <w:nsid w:val="56F67135"/>
    <w:multiLevelType w:val="hybridMultilevel"/>
    <w:tmpl w:val="B57E51F4"/>
    <w:lvl w:ilvl="0" w:tplc="4F7E122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8" w15:restartNumberingAfterBreak="0">
    <w:nsid w:val="57C15F97"/>
    <w:multiLevelType w:val="hybridMultilevel"/>
    <w:tmpl w:val="D4DA3BDE"/>
    <w:lvl w:ilvl="0" w:tplc="38090017">
      <w:start w:val="1"/>
      <w:numFmt w:val="lowerLetter"/>
      <w:lvlText w:val="%1)"/>
      <w:lvlJc w:val="left"/>
      <w:pPr>
        <w:ind w:left="2563" w:hanging="360"/>
      </w:pPr>
    </w:lvl>
    <w:lvl w:ilvl="1" w:tplc="38090019" w:tentative="1">
      <w:start w:val="1"/>
      <w:numFmt w:val="lowerLetter"/>
      <w:lvlText w:val="%2."/>
      <w:lvlJc w:val="left"/>
      <w:pPr>
        <w:ind w:left="3283" w:hanging="360"/>
      </w:pPr>
    </w:lvl>
    <w:lvl w:ilvl="2" w:tplc="3809001B" w:tentative="1">
      <w:start w:val="1"/>
      <w:numFmt w:val="lowerRoman"/>
      <w:lvlText w:val="%3."/>
      <w:lvlJc w:val="right"/>
      <w:pPr>
        <w:ind w:left="4003" w:hanging="180"/>
      </w:pPr>
    </w:lvl>
    <w:lvl w:ilvl="3" w:tplc="3809000F" w:tentative="1">
      <w:start w:val="1"/>
      <w:numFmt w:val="decimal"/>
      <w:lvlText w:val="%4."/>
      <w:lvlJc w:val="left"/>
      <w:pPr>
        <w:ind w:left="4723" w:hanging="360"/>
      </w:pPr>
    </w:lvl>
    <w:lvl w:ilvl="4" w:tplc="38090019" w:tentative="1">
      <w:start w:val="1"/>
      <w:numFmt w:val="lowerLetter"/>
      <w:lvlText w:val="%5."/>
      <w:lvlJc w:val="left"/>
      <w:pPr>
        <w:ind w:left="5443" w:hanging="360"/>
      </w:pPr>
    </w:lvl>
    <w:lvl w:ilvl="5" w:tplc="3809001B" w:tentative="1">
      <w:start w:val="1"/>
      <w:numFmt w:val="lowerRoman"/>
      <w:lvlText w:val="%6."/>
      <w:lvlJc w:val="right"/>
      <w:pPr>
        <w:ind w:left="6163" w:hanging="180"/>
      </w:pPr>
    </w:lvl>
    <w:lvl w:ilvl="6" w:tplc="3809000F" w:tentative="1">
      <w:start w:val="1"/>
      <w:numFmt w:val="decimal"/>
      <w:lvlText w:val="%7."/>
      <w:lvlJc w:val="left"/>
      <w:pPr>
        <w:ind w:left="6883" w:hanging="360"/>
      </w:pPr>
    </w:lvl>
    <w:lvl w:ilvl="7" w:tplc="38090019" w:tentative="1">
      <w:start w:val="1"/>
      <w:numFmt w:val="lowerLetter"/>
      <w:lvlText w:val="%8."/>
      <w:lvlJc w:val="left"/>
      <w:pPr>
        <w:ind w:left="7603" w:hanging="360"/>
      </w:pPr>
    </w:lvl>
    <w:lvl w:ilvl="8" w:tplc="38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69" w15:restartNumberingAfterBreak="0">
    <w:nsid w:val="5CBA179F"/>
    <w:multiLevelType w:val="hybridMultilevel"/>
    <w:tmpl w:val="B9A8EE34"/>
    <w:lvl w:ilvl="0" w:tplc="DCA4F8CE">
      <w:start w:val="1"/>
      <w:numFmt w:val="lowerLetter"/>
      <w:lvlText w:val="%1)"/>
      <w:lvlJc w:val="left"/>
      <w:pPr>
        <w:ind w:left="256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 w15:restartNumberingAfterBreak="0">
    <w:nsid w:val="5DB70BA6"/>
    <w:multiLevelType w:val="hybridMultilevel"/>
    <w:tmpl w:val="A53ED876"/>
    <w:lvl w:ilvl="0" w:tplc="FFFFFFFF">
      <w:start w:val="1"/>
      <w:numFmt w:val="lowerLetter"/>
      <w:lvlText w:val="%1."/>
      <w:lvlJc w:val="left"/>
      <w:pPr>
        <w:ind w:left="2847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5FC72666"/>
    <w:multiLevelType w:val="hybridMultilevel"/>
    <w:tmpl w:val="AAFC3448"/>
    <w:lvl w:ilvl="0" w:tplc="E71CD4A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625E013F"/>
    <w:multiLevelType w:val="hybridMultilevel"/>
    <w:tmpl w:val="608C5B9E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62EE109F"/>
    <w:multiLevelType w:val="multilevel"/>
    <w:tmpl w:val="AA484076"/>
    <w:lvl w:ilvl="0">
      <w:start w:val="1"/>
      <w:numFmt w:val="lowerLetter"/>
      <w:lvlText w:val="%1)"/>
      <w:lvlJc w:val="left"/>
      <w:pPr>
        <w:ind w:left="2563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67113281"/>
    <w:multiLevelType w:val="hybridMultilevel"/>
    <w:tmpl w:val="B3D6C444"/>
    <w:lvl w:ilvl="0" w:tplc="6CA2EC38">
      <w:start w:val="1"/>
      <w:numFmt w:val="bullet"/>
      <w:lvlText w:val="-"/>
      <w:lvlJc w:val="left"/>
      <w:pPr>
        <w:ind w:left="1494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2214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934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54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74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94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814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534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54" w:hanging="360"/>
      </w:pPr>
      <w:rPr>
        <w:rFonts w:ascii="Wingdings" w:hAnsi="Wingdings" w:hint="default"/>
      </w:rPr>
    </w:lvl>
  </w:abstractNum>
  <w:abstractNum w:abstractNumId="75" w15:restartNumberingAfterBreak="0">
    <w:nsid w:val="671B4747"/>
    <w:multiLevelType w:val="hybridMultilevel"/>
    <w:tmpl w:val="8BF0F774"/>
    <w:lvl w:ilvl="0" w:tplc="01740F0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67D47D45"/>
    <w:multiLevelType w:val="hybridMultilevel"/>
    <w:tmpl w:val="24AAFEA8"/>
    <w:lvl w:ilvl="0" w:tplc="2D046E68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6A1F6CEE"/>
    <w:multiLevelType w:val="hybridMultilevel"/>
    <w:tmpl w:val="CBB4428A"/>
    <w:lvl w:ilvl="0" w:tplc="2FB0C3BE">
      <w:start w:val="1"/>
      <w:numFmt w:val="lowerLetter"/>
      <w:lvlText w:val="%1)"/>
      <w:lvlJc w:val="left"/>
      <w:pPr>
        <w:ind w:left="19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640" w:hanging="360"/>
      </w:pPr>
    </w:lvl>
    <w:lvl w:ilvl="2" w:tplc="3809001B" w:tentative="1">
      <w:start w:val="1"/>
      <w:numFmt w:val="lowerRoman"/>
      <w:lvlText w:val="%3."/>
      <w:lvlJc w:val="right"/>
      <w:pPr>
        <w:ind w:left="3360" w:hanging="180"/>
      </w:pPr>
    </w:lvl>
    <w:lvl w:ilvl="3" w:tplc="3809000F" w:tentative="1">
      <w:start w:val="1"/>
      <w:numFmt w:val="decimal"/>
      <w:lvlText w:val="%4."/>
      <w:lvlJc w:val="left"/>
      <w:pPr>
        <w:ind w:left="4080" w:hanging="360"/>
      </w:pPr>
    </w:lvl>
    <w:lvl w:ilvl="4" w:tplc="38090019" w:tentative="1">
      <w:start w:val="1"/>
      <w:numFmt w:val="lowerLetter"/>
      <w:lvlText w:val="%5."/>
      <w:lvlJc w:val="left"/>
      <w:pPr>
        <w:ind w:left="4800" w:hanging="360"/>
      </w:pPr>
    </w:lvl>
    <w:lvl w:ilvl="5" w:tplc="3809001B" w:tentative="1">
      <w:start w:val="1"/>
      <w:numFmt w:val="lowerRoman"/>
      <w:lvlText w:val="%6."/>
      <w:lvlJc w:val="right"/>
      <w:pPr>
        <w:ind w:left="5520" w:hanging="180"/>
      </w:pPr>
    </w:lvl>
    <w:lvl w:ilvl="6" w:tplc="3809000F" w:tentative="1">
      <w:start w:val="1"/>
      <w:numFmt w:val="decimal"/>
      <w:lvlText w:val="%7."/>
      <w:lvlJc w:val="left"/>
      <w:pPr>
        <w:ind w:left="6240" w:hanging="360"/>
      </w:pPr>
    </w:lvl>
    <w:lvl w:ilvl="7" w:tplc="38090019" w:tentative="1">
      <w:start w:val="1"/>
      <w:numFmt w:val="lowerLetter"/>
      <w:lvlText w:val="%8."/>
      <w:lvlJc w:val="left"/>
      <w:pPr>
        <w:ind w:left="6960" w:hanging="360"/>
      </w:pPr>
    </w:lvl>
    <w:lvl w:ilvl="8" w:tplc="38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78" w15:restartNumberingAfterBreak="0">
    <w:nsid w:val="6A3C3D47"/>
    <w:multiLevelType w:val="hybridMultilevel"/>
    <w:tmpl w:val="D5941978"/>
    <w:lvl w:ilvl="0" w:tplc="77349C1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9" w15:restartNumberingAfterBreak="0">
    <w:nsid w:val="6C221D02"/>
    <w:multiLevelType w:val="hybridMultilevel"/>
    <w:tmpl w:val="A0FA4960"/>
    <w:lvl w:ilvl="0" w:tplc="2014E0D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0" w15:restartNumberingAfterBreak="0">
    <w:nsid w:val="6CA679E5"/>
    <w:multiLevelType w:val="hybridMultilevel"/>
    <w:tmpl w:val="0A547E1C"/>
    <w:lvl w:ilvl="0" w:tplc="C5001FAA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1" w15:restartNumberingAfterBreak="0">
    <w:nsid w:val="738452E2"/>
    <w:multiLevelType w:val="hybridMultilevel"/>
    <w:tmpl w:val="130E5434"/>
    <w:lvl w:ilvl="0" w:tplc="C2DC0564">
      <w:start w:val="1"/>
      <w:numFmt w:val="lowerLetter"/>
      <w:lvlText w:val="%1)"/>
      <w:lvlJc w:val="left"/>
      <w:pPr>
        <w:ind w:left="157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82" w15:restartNumberingAfterBreak="0">
    <w:nsid w:val="75C66CB1"/>
    <w:multiLevelType w:val="hybridMultilevel"/>
    <w:tmpl w:val="D0365CC0"/>
    <w:lvl w:ilvl="0" w:tplc="38090011">
      <w:start w:val="1"/>
      <w:numFmt w:val="decimal"/>
      <w:lvlText w:val="%1)"/>
      <w:lvlJc w:val="left"/>
      <w:pPr>
        <w:ind w:left="2061" w:hanging="360"/>
      </w:pPr>
      <w:rPr>
        <w:rFonts w:hint="default"/>
        <w:i w:val="0"/>
        <w:iCs/>
      </w:rPr>
    </w:lvl>
    <w:lvl w:ilvl="1" w:tplc="38090003" w:tentative="1">
      <w:start w:val="1"/>
      <w:numFmt w:val="bullet"/>
      <w:lvlText w:val="o"/>
      <w:lvlJc w:val="left"/>
      <w:pPr>
        <w:ind w:left="2781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501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221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941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661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381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101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821" w:hanging="360"/>
      </w:pPr>
      <w:rPr>
        <w:rFonts w:ascii="Wingdings" w:hAnsi="Wingdings" w:hint="default"/>
      </w:rPr>
    </w:lvl>
  </w:abstractNum>
  <w:abstractNum w:abstractNumId="83" w15:restartNumberingAfterBreak="0">
    <w:nsid w:val="76637B5C"/>
    <w:multiLevelType w:val="hybridMultilevel"/>
    <w:tmpl w:val="A45E5A52"/>
    <w:lvl w:ilvl="0" w:tplc="F210E29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 w15:restartNumberingAfterBreak="0">
    <w:nsid w:val="7762458E"/>
    <w:multiLevelType w:val="hybridMultilevel"/>
    <w:tmpl w:val="1CB0D398"/>
    <w:lvl w:ilvl="0" w:tplc="FA88D486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7A241A0D"/>
    <w:multiLevelType w:val="hybridMultilevel"/>
    <w:tmpl w:val="F3D4ACF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 w15:restartNumberingAfterBreak="0">
    <w:nsid w:val="7D271012"/>
    <w:multiLevelType w:val="hybridMultilevel"/>
    <w:tmpl w:val="8F2C072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 w15:restartNumberingAfterBreak="0">
    <w:nsid w:val="7DDC47ED"/>
    <w:multiLevelType w:val="hybridMultilevel"/>
    <w:tmpl w:val="40323AB0"/>
    <w:lvl w:ilvl="0" w:tplc="334E7E28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num w:numId="1" w16cid:durableId="2077237422">
    <w:abstractNumId w:val="61"/>
  </w:num>
  <w:num w:numId="2" w16cid:durableId="1713963099">
    <w:abstractNumId w:val="80"/>
  </w:num>
  <w:num w:numId="3" w16cid:durableId="1495992827">
    <w:abstractNumId w:val="67"/>
  </w:num>
  <w:num w:numId="4" w16cid:durableId="326711066">
    <w:abstractNumId w:val="82"/>
  </w:num>
  <w:num w:numId="5" w16cid:durableId="672493976">
    <w:abstractNumId w:val="63"/>
  </w:num>
  <w:num w:numId="6" w16cid:durableId="691998667">
    <w:abstractNumId w:val="32"/>
  </w:num>
  <w:num w:numId="7" w16cid:durableId="541018252">
    <w:abstractNumId w:val="40"/>
  </w:num>
  <w:num w:numId="8" w16cid:durableId="1990280332">
    <w:abstractNumId w:val="7"/>
  </w:num>
  <w:num w:numId="9" w16cid:durableId="1948389666">
    <w:abstractNumId w:val="15"/>
  </w:num>
  <w:num w:numId="10" w16cid:durableId="1766723868">
    <w:abstractNumId w:val="13"/>
  </w:num>
  <w:num w:numId="11" w16cid:durableId="287470919">
    <w:abstractNumId w:val="44"/>
  </w:num>
  <w:num w:numId="12" w16cid:durableId="2011330351">
    <w:abstractNumId w:val="77"/>
  </w:num>
  <w:num w:numId="13" w16cid:durableId="105277324">
    <w:abstractNumId w:val="22"/>
  </w:num>
  <w:num w:numId="14" w16cid:durableId="922640757">
    <w:abstractNumId w:val="53"/>
  </w:num>
  <w:num w:numId="15" w16cid:durableId="596601876">
    <w:abstractNumId w:val="68"/>
  </w:num>
  <w:num w:numId="16" w16cid:durableId="2096198736">
    <w:abstractNumId w:val="28"/>
  </w:num>
  <w:num w:numId="17" w16cid:durableId="1619919506">
    <w:abstractNumId w:val="27"/>
  </w:num>
  <w:num w:numId="18" w16cid:durableId="1181823511">
    <w:abstractNumId w:val="16"/>
  </w:num>
  <w:num w:numId="19" w16cid:durableId="1323699912">
    <w:abstractNumId w:val="37"/>
  </w:num>
  <w:num w:numId="20" w16cid:durableId="1188444293">
    <w:abstractNumId w:val="45"/>
  </w:num>
  <w:num w:numId="21" w16cid:durableId="308679381">
    <w:abstractNumId w:val="2"/>
  </w:num>
  <w:num w:numId="22" w16cid:durableId="769393462">
    <w:abstractNumId w:val="49"/>
  </w:num>
  <w:num w:numId="23" w16cid:durableId="1344435041">
    <w:abstractNumId w:val="56"/>
  </w:num>
  <w:num w:numId="24" w16cid:durableId="252327362">
    <w:abstractNumId w:val="79"/>
  </w:num>
  <w:num w:numId="25" w16cid:durableId="270401936">
    <w:abstractNumId w:val="57"/>
  </w:num>
  <w:num w:numId="26" w16cid:durableId="749081814">
    <w:abstractNumId w:val="1"/>
  </w:num>
  <w:num w:numId="27" w16cid:durableId="266305457">
    <w:abstractNumId w:val="35"/>
  </w:num>
  <w:num w:numId="28" w16cid:durableId="1940406347">
    <w:abstractNumId w:val="70"/>
  </w:num>
  <w:num w:numId="29" w16cid:durableId="911619608">
    <w:abstractNumId w:val="60"/>
  </w:num>
  <w:num w:numId="30" w16cid:durableId="1724520540">
    <w:abstractNumId w:val="21"/>
  </w:num>
  <w:num w:numId="31" w16cid:durableId="1054087488">
    <w:abstractNumId w:val="30"/>
  </w:num>
  <w:num w:numId="32" w16cid:durableId="1634628722">
    <w:abstractNumId w:val="25"/>
  </w:num>
  <w:num w:numId="33" w16cid:durableId="55322266">
    <w:abstractNumId w:val="17"/>
  </w:num>
  <w:num w:numId="34" w16cid:durableId="524294393">
    <w:abstractNumId w:val="75"/>
  </w:num>
  <w:num w:numId="35" w16cid:durableId="1219824159">
    <w:abstractNumId w:val="41"/>
  </w:num>
  <w:num w:numId="36" w16cid:durableId="1771974963">
    <w:abstractNumId w:val="29"/>
  </w:num>
  <w:num w:numId="37" w16cid:durableId="663707295">
    <w:abstractNumId w:val="51"/>
  </w:num>
  <w:num w:numId="38" w16cid:durableId="828985091">
    <w:abstractNumId w:val="3"/>
  </w:num>
  <w:num w:numId="39" w16cid:durableId="1687977971">
    <w:abstractNumId w:val="50"/>
  </w:num>
  <w:num w:numId="40" w16cid:durableId="1581065581">
    <w:abstractNumId w:val="69"/>
  </w:num>
  <w:num w:numId="41" w16cid:durableId="142505770">
    <w:abstractNumId w:val="52"/>
  </w:num>
  <w:num w:numId="42" w16cid:durableId="1437402134">
    <w:abstractNumId w:val="54"/>
  </w:num>
  <w:num w:numId="43" w16cid:durableId="1734623461">
    <w:abstractNumId w:val="66"/>
  </w:num>
  <w:num w:numId="44" w16cid:durableId="1420520902">
    <w:abstractNumId w:val="47"/>
  </w:num>
  <w:num w:numId="45" w16cid:durableId="148598151">
    <w:abstractNumId w:val="72"/>
  </w:num>
  <w:num w:numId="46" w16cid:durableId="554434776">
    <w:abstractNumId w:val="43"/>
  </w:num>
  <w:num w:numId="47" w16cid:durableId="168715141">
    <w:abstractNumId w:val="18"/>
  </w:num>
  <w:num w:numId="48" w16cid:durableId="969894620">
    <w:abstractNumId w:val="36"/>
  </w:num>
  <w:num w:numId="49" w16cid:durableId="1360157272">
    <w:abstractNumId w:val="19"/>
  </w:num>
  <w:num w:numId="50" w16cid:durableId="591283193">
    <w:abstractNumId w:val="59"/>
  </w:num>
  <w:num w:numId="51" w16cid:durableId="1985234171">
    <w:abstractNumId w:val="86"/>
  </w:num>
  <w:num w:numId="52" w16cid:durableId="492643047">
    <w:abstractNumId w:val="14"/>
  </w:num>
  <w:num w:numId="53" w16cid:durableId="859978399">
    <w:abstractNumId w:val="85"/>
  </w:num>
  <w:num w:numId="54" w16cid:durableId="444350486">
    <w:abstractNumId w:val="46"/>
  </w:num>
  <w:num w:numId="55" w16cid:durableId="1473862288">
    <w:abstractNumId w:val="8"/>
  </w:num>
  <w:num w:numId="56" w16cid:durableId="516965783">
    <w:abstractNumId w:val="83"/>
  </w:num>
  <w:num w:numId="57" w16cid:durableId="1680766798">
    <w:abstractNumId w:val="38"/>
  </w:num>
  <w:num w:numId="58" w16cid:durableId="772288262">
    <w:abstractNumId w:val="20"/>
  </w:num>
  <w:num w:numId="59" w16cid:durableId="853614274">
    <w:abstractNumId w:val="62"/>
  </w:num>
  <w:num w:numId="60" w16cid:durableId="520894316">
    <w:abstractNumId w:val="11"/>
  </w:num>
  <w:num w:numId="61" w16cid:durableId="1929580354">
    <w:abstractNumId w:val="9"/>
  </w:num>
  <w:num w:numId="62" w16cid:durableId="4943822">
    <w:abstractNumId w:val="26"/>
  </w:num>
  <w:num w:numId="63" w16cid:durableId="249509897">
    <w:abstractNumId w:val="81"/>
  </w:num>
  <w:num w:numId="64" w16cid:durableId="2019116045">
    <w:abstractNumId w:val="42"/>
  </w:num>
  <w:num w:numId="65" w16cid:durableId="1525052645">
    <w:abstractNumId w:val="74"/>
  </w:num>
  <w:num w:numId="66" w16cid:durableId="1455519606">
    <w:abstractNumId w:val="12"/>
  </w:num>
  <w:num w:numId="67" w16cid:durableId="828210221">
    <w:abstractNumId w:val="64"/>
  </w:num>
  <w:num w:numId="68" w16cid:durableId="504907013">
    <w:abstractNumId w:val="65"/>
  </w:num>
  <w:num w:numId="69" w16cid:durableId="432212133">
    <w:abstractNumId w:val="24"/>
  </w:num>
  <w:num w:numId="70" w16cid:durableId="1403064745">
    <w:abstractNumId w:val="5"/>
  </w:num>
  <w:num w:numId="71" w16cid:durableId="605232329">
    <w:abstractNumId w:val="23"/>
  </w:num>
  <w:num w:numId="72" w16cid:durableId="2083677159">
    <w:abstractNumId w:val="31"/>
  </w:num>
  <w:num w:numId="73" w16cid:durableId="1531917844">
    <w:abstractNumId w:val="55"/>
  </w:num>
  <w:num w:numId="74" w16cid:durableId="1778451755">
    <w:abstractNumId w:val="33"/>
  </w:num>
  <w:num w:numId="75" w16cid:durableId="2050370552">
    <w:abstractNumId w:val="71"/>
  </w:num>
  <w:num w:numId="76" w16cid:durableId="319620020">
    <w:abstractNumId w:val="39"/>
  </w:num>
  <w:num w:numId="77" w16cid:durableId="850684625">
    <w:abstractNumId w:val="34"/>
  </w:num>
  <w:num w:numId="78" w16cid:durableId="834802810">
    <w:abstractNumId w:val="87"/>
  </w:num>
  <w:num w:numId="79" w16cid:durableId="872695992">
    <w:abstractNumId w:val="78"/>
  </w:num>
  <w:num w:numId="80" w16cid:durableId="2098555025">
    <w:abstractNumId w:val="58"/>
  </w:num>
  <w:num w:numId="81" w16cid:durableId="1125193361">
    <w:abstractNumId w:val="10"/>
  </w:num>
  <w:num w:numId="82" w16cid:durableId="1873494063">
    <w:abstractNumId w:val="4"/>
  </w:num>
  <w:num w:numId="83" w16cid:durableId="253393964">
    <w:abstractNumId w:val="48"/>
  </w:num>
  <w:num w:numId="84" w16cid:durableId="1721399136">
    <w:abstractNumId w:val="6"/>
  </w:num>
  <w:num w:numId="85" w16cid:durableId="2003969771">
    <w:abstractNumId w:val="76"/>
  </w:num>
  <w:num w:numId="86" w16cid:durableId="1031688751">
    <w:abstractNumId w:val="0"/>
  </w:num>
  <w:num w:numId="87" w16cid:durableId="222717328">
    <w:abstractNumId w:val="73"/>
  </w:num>
  <w:num w:numId="88" w16cid:durableId="165678919">
    <w:abstractNumId w:val="8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70E8"/>
    <w:rsid w:val="000911B9"/>
    <w:rsid w:val="002564DE"/>
    <w:rsid w:val="00662023"/>
    <w:rsid w:val="00A95C65"/>
    <w:rsid w:val="00B8002D"/>
    <w:rsid w:val="00E670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BC3F4BE"/>
  <w15:chartTrackingRefBased/>
  <w15:docId w15:val="{B96327C0-8BE4-4EF1-BD34-3BA0FB80ED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70E8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70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E670E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E670E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670E8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9"/>
    <w:rsid w:val="00E670E8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9"/>
    <w:rsid w:val="00E670E8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E670E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70E8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E670E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70E8"/>
    <w:rPr>
      <w:kern w:val="0"/>
      <w14:ligatures w14:val="none"/>
    </w:rPr>
  </w:style>
  <w:style w:type="paragraph" w:styleId="ListParagraph">
    <w:name w:val="List Paragraph"/>
    <w:basedOn w:val="Normal"/>
    <w:uiPriority w:val="34"/>
    <w:qFormat/>
    <w:rsid w:val="00E670E8"/>
    <w:pPr>
      <w:ind w:left="720"/>
      <w:contextualSpacing/>
    </w:pPr>
  </w:style>
  <w:style w:type="table" w:styleId="TableGrid">
    <w:name w:val="Table Grid"/>
    <w:basedOn w:val="TableNormal"/>
    <w:uiPriority w:val="39"/>
    <w:rsid w:val="00E670E8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E670E8"/>
    <w:rPr>
      <w:color w:val="808080"/>
    </w:rPr>
  </w:style>
  <w:style w:type="paragraph" w:styleId="BodyText">
    <w:name w:val="Body Text"/>
    <w:basedOn w:val="Normal"/>
    <w:link w:val="BodyTextChar"/>
    <w:uiPriority w:val="1"/>
    <w:qFormat/>
    <w:rsid w:val="00E670E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E670E8"/>
    <w:rPr>
      <w:rFonts w:ascii="Times New Roman" w:eastAsia="Times New Roman" w:hAnsi="Times New Roman" w:cs="Times New Roman"/>
      <w:kern w:val="0"/>
      <w:sz w:val="24"/>
      <w:szCs w:val="24"/>
      <w:lang w:val="id"/>
      <w14:ligatures w14:val="none"/>
    </w:rPr>
  </w:style>
  <w:style w:type="paragraph" w:customStyle="1" w:styleId="TableParagraph">
    <w:name w:val="Table Paragraph"/>
    <w:basedOn w:val="Normal"/>
    <w:uiPriority w:val="1"/>
    <w:qFormat/>
    <w:rsid w:val="00E670E8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character" w:styleId="FootnoteReference">
    <w:name w:val="footnote reference"/>
    <w:basedOn w:val="DefaultParagraphFont"/>
    <w:uiPriority w:val="99"/>
    <w:semiHidden/>
    <w:unhideWhenUsed/>
    <w:rsid w:val="00E670E8"/>
    <w:rPr>
      <w:vertAlign w:val="superscript"/>
    </w:rPr>
  </w:style>
  <w:style w:type="paragraph" w:styleId="PlainText">
    <w:name w:val="Plain Text"/>
    <w:basedOn w:val="Normal"/>
    <w:link w:val="PlainTextChar"/>
    <w:uiPriority w:val="99"/>
    <w:unhideWhenUsed/>
    <w:rsid w:val="00E670E8"/>
    <w:pPr>
      <w:spacing w:after="0" w:line="240" w:lineRule="auto"/>
    </w:pPr>
    <w:rPr>
      <w:rFonts w:ascii="Consolas" w:hAnsi="Consolas"/>
      <w:sz w:val="21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E670E8"/>
    <w:rPr>
      <w:rFonts w:ascii="Consolas" w:hAnsi="Consolas"/>
      <w:kern w:val="0"/>
      <w:sz w:val="21"/>
      <w:szCs w:val="21"/>
      <w:lang w:val="en-US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E670E8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E670E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670E8"/>
    <w:pPr>
      <w:tabs>
        <w:tab w:val="left" w:pos="660"/>
        <w:tab w:val="right" w:leader="dot" w:pos="7927"/>
      </w:tabs>
      <w:spacing w:after="100" w:line="360" w:lineRule="auto"/>
      <w:ind w:left="220"/>
      <w:jc w:val="both"/>
    </w:pPr>
  </w:style>
  <w:style w:type="paragraph" w:styleId="TOC3">
    <w:name w:val="toc 3"/>
    <w:basedOn w:val="Normal"/>
    <w:next w:val="Normal"/>
    <w:autoRedefine/>
    <w:uiPriority w:val="39"/>
    <w:unhideWhenUsed/>
    <w:rsid w:val="00E670E8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E670E8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670E8"/>
    <w:rPr>
      <w:color w:val="954F72"/>
      <w:u w:val="single"/>
    </w:rPr>
  </w:style>
  <w:style w:type="paragraph" w:customStyle="1" w:styleId="msonormal0">
    <w:name w:val="msonormal"/>
    <w:basedOn w:val="Normal"/>
    <w:rsid w:val="00E670E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font5">
    <w:name w:val="font5"/>
    <w:basedOn w:val="Normal"/>
    <w:rsid w:val="00E670E8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63">
    <w:name w:val="xl63"/>
    <w:basedOn w:val="Normal"/>
    <w:rsid w:val="00E670E8"/>
    <w:pPr>
      <w:pBdr>
        <w:top w:val="single" w:sz="4" w:space="0" w:color="C0C0C0"/>
        <w:bottom w:val="single" w:sz="4" w:space="0" w:color="C0C0C0"/>
      </w:pBdr>
      <w:shd w:val="clear" w:color="000000" w:fill="E0E0E0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264A60"/>
      <w:sz w:val="18"/>
      <w:szCs w:val="18"/>
      <w:lang w:eastAsia="en-ID"/>
    </w:rPr>
  </w:style>
  <w:style w:type="paragraph" w:customStyle="1" w:styleId="xl64">
    <w:name w:val="xl64"/>
    <w:basedOn w:val="Normal"/>
    <w:rsid w:val="00E670E8"/>
    <w:pPr>
      <w:pBdr>
        <w:top w:val="single" w:sz="4" w:space="0" w:color="C0C0C0"/>
        <w:bottom w:val="single" w:sz="4" w:space="0" w:color="152935"/>
      </w:pBdr>
      <w:shd w:val="clear" w:color="000000" w:fill="E0E0E0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264A60"/>
      <w:sz w:val="18"/>
      <w:szCs w:val="18"/>
      <w:lang w:eastAsia="en-ID"/>
    </w:rPr>
  </w:style>
  <w:style w:type="paragraph" w:customStyle="1" w:styleId="xl65">
    <w:name w:val="xl65"/>
    <w:basedOn w:val="Normal"/>
    <w:rsid w:val="00E670E8"/>
    <w:pPr>
      <w:pBdr>
        <w:bottom w:val="single" w:sz="4" w:space="0" w:color="152935"/>
        <w:right w:val="single" w:sz="4" w:space="0" w:color="E0E0E0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264A60"/>
      <w:sz w:val="18"/>
      <w:szCs w:val="18"/>
      <w:lang w:eastAsia="en-ID"/>
    </w:rPr>
  </w:style>
  <w:style w:type="paragraph" w:customStyle="1" w:styleId="xl66">
    <w:name w:val="xl66"/>
    <w:basedOn w:val="Normal"/>
    <w:rsid w:val="00E670E8"/>
    <w:pPr>
      <w:pBdr>
        <w:left w:val="single" w:sz="4" w:space="0" w:color="E0E0E0"/>
        <w:bottom w:val="single" w:sz="4" w:space="0" w:color="152935"/>
        <w:right w:val="single" w:sz="4" w:space="0" w:color="E0E0E0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264A60"/>
      <w:sz w:val="18"/>
      <w:szCs w:val="18"/>
      <w:lang w:eastAsia="en-ID"/>
    </w:rPr>
  </w:style>
  <w:style w:type="paragraph" w:customStyle="1" w:styleId="xl67">
    <w:name w:val="xl67"/>
    <w:basedOn w:val="Normal"/>
    <w:rsid w:val="00E670E8"/>
    <w:pPr>
      <w:pBdr>
        <w:left w:val="single" w:sz="4" w:space="0" w:color="E0E0E0"/>
        <w:bottom w:val="single" w:sz="4" w:space="0" w:color="152935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264A60"/>
      <w:sz w:val="18"/>
      <w:szCs w:val="18"/>
      <w:lang w:eastAsia="en-ID"/>
    </w:rPr>
  </w:style>
  <w:style w:type="paragraph" w:customStyle="1" w:styleId="xl68">
    <w:name w:val="xl68"/>
    <w:basedOn w:val="Normal"/>
    <w:rsid w:val="00E670E8"/>
    <w:pPr>
      <w:pBdr>
        <w:top w:val="single" w:sz="4" w:space="0" w:color="152935"/>
        <w:bottom w:val="single" w:sz="4" w:space="0" w:color="C0C0C0"/>
      </w:pBdr>
      <w:shd w:val="clear" w:color="000000" w:fill="E0E0E0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264A60"/>
      <w:sz w:val="18"/>
      <w:szCs w:val="18"/>
      <w:lang w:eastAsia="en-ID"/>
    </w:rPr>
  </w:style>
  <w:style w:type="paragraph" w:customStyle="1" w:styleId="xl69">
    <w:name w:val="xl69"/>
    <w:basedOn w:val="Normal"/>
    <w:rsid w:val="00E670E8"/>
    <w:pPr>
      <w:pBdr>
        <w:top w:val="single" w:sz="4" w:space="0" w:color="C0C0C0"/>
      </w:pBdr>
      <w:shd w:val="clear" w:color="000000" w:fill="E0E0E0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264A60"/>
      <w:sz w:val="18"/>
      <w:szCs w:val="18"/>
      <w:lang w:eastAsia="en-ID"/>
    </w:rPr>
  </w:style>
  <w:style w:type="paragraph" w:customStyle="1" w:styleId="xl70">
    <w:name w:val="xl70"/>
    <w:basedOn w:val="Normal"/>
    <w:rsid w:val="00E670E8"/>
    <w:pPr>
      <w:pBdr>
        <w:top w:val="single" w:sz="4" w:space="0" w:color="152935"/>
        <w:bottom w:val="single" w:sz="4" w:space="0" w:color="C0C0C0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71">
    <w:name w:val="xl71"/>
    <w:basedOn w:val="Normal"/>
    <w:rsid w:val="00E670E8"/>
    <w:pPr>
      <w:pBdr>
        <w:top w:val="single" w:sz="4" w:space="0" w:color="152935"/>
        <w:left w:val="single" w:sz="4" w:space="0" w:color="E0E0E0"/>
        <w:bottom w:val="single" w:sz="4" w:space="0" w:color="C0C0C0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72">
    <w:name w:val="xl72"/>
    <w:basedOn w:val="Normal"/>
    <w:rsid w:val="00E670E8"/>
    <w:pPr>
      <w:pBdr>
        <w:top w:val="single" w:sz="4" w:space="0" w:color="152935"/>
        <w:left w:val="single" w:sz="4" w:space="0" w:color="E0E0E0"/>
        <w:bottom w:val="single" w:sz="4" w:space="0" w:color="C0C0C0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73">
    <w:name w:val="xl73"/>
    <w:basedOn w:val="Normal"/>
    <w:rsid w:val="00E670E8"/>
    <w:pPr>
      <w:pBdr>
        <w:top w:val="single" w:sz="4" w:space="0" w:color="152935"/>
        <w:left w:val="single" w:sz="4" w:space="0" w:color="E0E0E0"/>
        <w:bottom w:val="single" w:sz="4" w:space="0" w:color="C0C0C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74">
    <w:name w:val="xl74"/>
    <w:basedOn w:val="Normal"/>
    <w:rsid w:val="00E670E8"/>
    <w:pPr>
      <w:pBdr>
        <w:top w:val="single" w:sz="4" w:space="0" w:color="C0C0C0"/>
        <w:bottom w:val="single" w:sz="4" w:space="0" w:color="C0C0C0"/>
        <w:right w:val="single" w:sz="4" w:space="0" w:color="E0E0E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75">
    <w:name w:val="xl75"/>
    <w:basedOn w:val="Normal"/>
    <w:rsid w:val="00E670E8"/>
    <w:pPr>
      <w:pBdr>
        <w:top w:val="single" w:sz="4" w:space="0" w:color="C0C0C0"/>
        <w:left w:val="single" w:sz="4" w:space="0" w:color="E0E0E0"/>
        <w:bottom w:val="single" w:sz="4" w:space="0" w:color="C0C0C0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76">
    <w:name w:val="xl76"/>
    <w:basedOn w:val="Normal"/>
    <w:rsid w:val="00E670E8"/>
    <w:pPr>
      <w:pBdr>
        <w:top w:val="single" w:sz="4" w:space="0" w:color="C0C0C0"/>
        <w:left w:val="single" w:sz="4" w:space="0" w:color="E0E0E0"/>
        <w:bottom w:val="single" w:sz="4" w:space="0" w:color="C0C0C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77">
    <w:name w:val="xl77"/>
    <w:basedOn w:val="Normal"/>
    <w:rsid w:val="00E670E8"/>
    <w:pPr>
      <w:pBdr>
        <w:top w:val="single" w:sz="4" w:space="0" w:color="C0C0C0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78">
    <w:name w:val="xl78"/>
    <w:basedOn w:val="Normal"/>
    <w:rsid w:val="00E670E8"/>
    <w:pPr>
      <w:pBdr>
        <w:top w:val="single" w:sz="4" w:space="0" w:color="C0C0C0"/>
        <w:left w:val="single" w:sz="4" w:space="0" w:color="E0E0E0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79">
    <w:name w:val="xl79"/>
    <w:basedOn w:val="Normal"/>
    <w:rsid w:val="00E670E8"/>
    <w:pPr>
      <w:pBdr>
        <w:top w:val="single" w:sz="4" w:space="0" w:color="C0C0C0"/>
        <w:lef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80">
    <w:name w:val="xl80"/>
    <w:basedOn w:val="Normal"/>
    <w:rsid w:val="00E670E8"/>
    <w:pPr>
      <w:pBdr>
        <w:top w:val="single" w:sz="4" w:space="0" w:color="C0C0C0"/>
        <w:bottom w:val="single" w:sz="4" w:space="0" w:color="C0C0C0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81">
    <w:name w:val="xl81"/>
    <w:basedOn w:val="Normal"/>
    <w:rsid w:val="00E670E8"/>
    <w:pPr>
      <w:pBdr>
        <w:top w:val="single" w:sz="4" w:space="0" w:color="C0C0C0"/>
        <w:left w:val="single" w:sz="4" w:space="0" w:color="E0E0E0"/>
        <w:bottom w:val="single" w:sz="4" w:space="0" w:color="C0C0C0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82">
    <w:name w:val="xl82"/>
    <w:basedOn w:val="Normal"/>
    <w:rsid w:val="00E670E8"/>
    <w:pPr>
      <w:pBdr>
        <w:top w:val="single" w:sz="4" w:space="0" w:color="C0C0C0"/>
        <w:left w:val="single" w:sz="4" w:space="0" w:color="E0E0E0"/>
        <w:bottom w:val="single" w:sz="4" w:space="0" w:color="C0C0C0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83">
    <w:name w:val="xl83"/>
    <w:basedOn w:val="Normal"/>
    <w:rsid w:val="00E670E8"/>
    <w:pPr>
      <w:pBdr>
        <w:top w:val="single" w:sz="4" w:space="0" w:color="C0C0C0"/>
        <w:left w:val="single" w:sz="4" w:space="0" w:color="E0E0E0"/>
        <w:bottom w:val="single" w:sz="4" w:space="0" w:color="C0C0C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84">
    <w:name w:val="xl84"/>
    <w:basedOn w:val="Normal"/>
    <w:rsid w:val="00E670E8"/>
    <w:pPr>
      <w:pBdr>
        <w:top w:val="single" w:sz="4" w:space="0" w:color="C0C0C0"/>
        <w:left w:val="single" w:sz="4" w:space="0" w:color="E0E0E0"/>
        <w:bottom w:val="single" w:sz="4" w:space="0" w:color="C0C0C0"/>
        <w:right w:val="single" w:sz="4" w:space="0" w:color="E0E0E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85">
    <w:name w:val="xl85"/>
    <w:basedOn w:val="Normal"/>
    <w:rsid w:val="00E670E8"/>
    <w:pPr>
      <w:pBdr>
        <w:top w:val="single" w:sz="4" w:space="0" w:color="C0C0C0"/>
        <w:bottom w:val="single" w:sz="4" w:space="0" w:color="C0C0C0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86">
    <w:name w:val="xl86"/>
    <w:basedOn w:val="Normal"/>
    <w:rsid w:val="00E670E8"/>
    <w:pPr>
      <w:pBdr>
        <w:top w:val="single" w:sz="4" w:space="0" w:color="C0C0C0"/>
        <w:left w:val="single" w:sz="4" w:space="0" w:color="E0E0E0"/>
        <w:bottom w:val="single" w:sz="4" w:space="0" w:color="C0C0C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87">
    <w:name w:val="xl87"/>
    <w:basedOn w:val="Normal"/>
    <w:rsid w:val="00E670E8"/>
    <w:pPr>
      <w:pBdr>
        <w:top w:val="single" w:sz="4" w:space="0" w:color="C0C0C0"/>
        <w:left w:val="single" w:sz="4" w:space="0" w:color="E0E0E0"/>
        <w:bottom w:val="single" w:sz="4" w:space="0" w:color="C0C0C0"/>
      </w:pBd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88">
    <w:name w:val="xl88"/>
    <w:basedOn w:val="Normal"/>
    <w:rsid w:val="00E670E8"/>
    <w:pPr>
      <w:pBdr>
        <w:top w:val="single" w:sz="4" w:space="0" w:color="C0C0C0"/>
        <w:bottom w:val="single" w:sz="4" w:space="0" w:color="152935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89">
    <w:name w:val="xl89"/>
    <w:basedOn w:val="Normal"/>
    <w:rsid w:val="00E670E8"/>
    <w:pPr>
      <w:pBdr>
        <w:top w:val="single" w:sz="4" w:space="0" w:color="C0C0C0"/>
        <w:left w:val="single" w:sz="4" w:space="0" w:color="E0E0E0"/>
        <w:bottom w:val="single" w:sz="4" w:space="0" w:color="152935"/>
        <w:right w:val="single" w:sz="4" w:space="0" w:color="E0E0E0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90">
    <w:name w:val="xl90"/>
    <w:basedOn w:val="Normal"/>
    <w:rsid w:val="00E670E8"/>
    <w:pPr>
      <w:pBdr>
        <w:top w:val="single" w:sz="4" w:space="0" w:color="C0C0C0"/>
        <w:left w:val="single" w:sz="4" w:space="0" w:color="E0E0E0"/>
        <w:bottom w:val="single" w:sz="4" w:space="0" w:color="152935"/>
      </w:pBdr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91">
    <w:name w:val="xl91"/>
    <w:basedOn w:val="Normal"/>
    <w:rsid w:val="00E670E8"/>
    <w:pPr>
      <w:spacing w:before="100" w:beforeAutospacing="1" w:after="100" w:afterAutospacing="1" w:line="240" w:lineRule="auto"/>
      <w:jc w:val="center"/>
      <w:textAlignment w:val="center"/>
    </w:pPr>
    <w:rPr>
      <w:rFonts w:ascii="Arial Bold" w:eastAsia="Times New Roman" w:hAnsi="Arial Bold" w:cs="Times New Roman"/>
      <w:b/>
      <w:bCs/>
      <w:color w:val="010205"/>
      <w:lang w:eastAsia="en-ID"/>
    </w:rPr>
  </w:style>
  <w:style w:type="paragraph" w:customStyle="1" w:styleId="xl92">
    <w:name w:val="xl92"/>
    <w:basedOn w:val="Normal"/>
    <w:rsid w:val="00E670E8"/>
    <w:pPr>
      <w:pBdr>
        <w:bottom w:val="single" w:sz="4" w:space="0" w:color="152935"/>
      </w:pBdr>
      <w:spacing w:before="100" w:beforeAutospacing="1" w:after="100" w:afterAutospacing="1" w:line="240" w:lineRule="auto"/>
    </w:pPr>
    <w:rPr>
      <w:rFonts w:ascii="Arial" w:eastAsia="Times New Roman" w:hAnsi="Arial" w:cs="Arial"/>
      <w:color w:val="264A60"/>
      <w:sz w:val="18"/>
      <w:szCs w:val="18"/>
      <w:lang w:eastAsia="en-ID"/>
    </w:rPr>
  </w:style>
  <w:style w:type="paragraph" w:customStyle="1" w:styleId="xl93">
    <w:name w:val="xl93"/>
    <w:basedOn w:val="Normal"/>
    <w:rsid w:val="00E670E8"/>
    <w:pPr>
      <w:pBdr>
        <w:top w:val="single" w:sz="4" w:space="0" w:color="152935"/>
      </w:pBdr>
      <w:shd w:val="clear" w:color="000000" w:fill="E0E0E0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264A60"/>
      <w:sz w:val="18"/>
      <w:szCs w:val="18"/>
      <w:lang w:eastAsia="en-ID"/>
    </w:rPr>
  </w:style>
  <w:style w:type="paragraph" w:customStyle="1" w:styleId="xl94">
    <w:name w:val="xl94"/>
    <w:basedOn w:val="Normal"/>
    <w:rsid w:val="00E670E8"/>
    <w:pP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customStyle="1" w:styleId="xl95">
    <w:name w:val="xl95"/>
    <w:basedOn w:val="Normal"/>
    <w:rsid w:val="00E670E8"/>
    <w:pPr>
      <w:pBdr>
        <w:top w:val="single" w:sz="4" w:space="0" w:color="152935"/>
      </w:pBdr>
      <w:shd w:val="clear" w:color="000000" w:fill="E0E0E0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264A60"/>
      <w:sz w:val="18"/>
      <w:szCs w:val="18"/>
      <w:lang w:eastAsia="en-ID"/>
    </w:rPr>
  </w:style>
  <w:style w:type="paragraph" w:customStyle="1" w:styleId="xl96">
    <w:name w:val="xl96"/>
    <w:basedOn w:val="Normal"/>
    <w:rsid w:val="00E670E8"/>
    <w:pPr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10205"/>
      <w:sz w:val="18"/>
      <w:szCs w:val="18"/>
      <w:lang w:eastAsia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70E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70E8"/>
    <w:rPr>
      <w:rFonts w:ascii="Segoe UI" w:hAnsi="Segoe UI" w:cs="Segoe UI"/>
      <w:kern w:val="0"/>
      <w:sz w:val="18"/>
      <w:szCs w:val="18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jpe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5" Type="http://schemas.openxmlformats.org/officeDocument/2006/relationships/image" Target="media/image5.jpeg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80</Pages>
  <Words>18291</Words>
  <Characters>104262</Characters>
  <Application>Microsoft Office Word</Application>
  <DocSecurity>0</DocSecurity>
  <Lines>868</Lines>
  <Paragraphs>244</Paragraphs>
  <ScaleCrop>false</ScaleCrop>
  <Company/>
  <LinksUpToDate>false</LinksUpToDate>
  <CharactersWithSpaces>122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fi Nailufar</dc:creator>
  <cp:keywords/>
  <dc:description/>
  <cp:lastModifiedBy>Fifi Nailufar</cp:lastModifiedBy>
  <cp:revision>1</cp:revision>
  <dcterms:created xsi:type="dcterms:W3CDTF">2023-08-18T02:17:00Z</dcterms:created>
  <dcterms:modified xsi:type="dcterms:W3CDTF">2023-08-18T02:22:00Z</dcterms:modified>
</cp:coreProperties>
</file>